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A28885" w14:textId="77777777" w:rsidR="00BF631C" w:rsidRPr="001B633B" w:rsidRDefault="00BF631C" w:rsidP="00BF631C">
      <w:pPr>
        <w:pStyle w:val="Corpotesto"/>
        <w:spacing w:before="269" w:line="480" w:lineRule="auto"/>
        <w:jc w:val="center"/>
        <w:rPr>
          <w:b/>
          <w:color w:val="212121"/>
        </w:rPr>
      </w:pPr>
      <w:r w:rsidRPr="001B633B">
        <w:rPr>
          <w:b/>
          <w:color w:val="212121"/>
        </w:rPr>
        <w:t>EEG power spectra and subcortical pathology in chronic disorders of consciousness</w:t>
      </w:r>
    </w:p>
    <w:p w14:paraId="695C230A" w14:textId="77777777" w:rsidR="0062646D" w:rsidRPr="001B633B" w:rsidRDefault="00FF4211" w:rsidP="00F9433E">
      <w:pPr>
        <w:pStyle w:val="Corpotesto"/>
        <w:spacing w:before="269" w:line="480" w:lineRule="auto"/>
        <w:jc w:val="center"/>
        <w:rPr>
          <w:lang w:val="it-IT"/>
        </w:rPr>
      </w:pPr>
      <w:r w:rsidRPr="001B633B">
        <w:rPr>
          <w:w w:val="105"/>
          <w:lang w:val="it-IT"/>
        </w:rPr>
        <w:t>Evan S. Lutkenhoff</w:t>
      </w:r>
      <w:r w:rsidR="009747C4" w:rsidRPr="001B633B">
        <w:rPr>
          <w:w w:val="105"/>
          <w:lang w:val="it-IT"/>
        </w:rPr>
        <w:t>, Ph.D.</w:t>
      </w:r>
      <w:r w:rsidRPr="001B633B">
        <w:rPr>
          <w:w w:val="105"/>
          <w:position w:val="9"/>
          <w:lang w:val="it-IT"/>
        </w:rPr>
        <w:t>a,b</w:t>
      </w:r>
      <w:r w:rsidRPr="001B633B">
        <w:rPr>
          <w:w w:val="105"/>
          <w:lang w:val="it-IT"/>
        </w:rPr>
        <w:t>, Anna Nigri</w:t>
      </w:r>
      <w:r w:rsidR="009747C4" w:rsidRPr="001B633B">
        <w:rPr>
          <w:w w:val="105"/>
          <w:lang w:val="it-IT"/>
        </w:rPr>
        <w:t>, Ph.D</w:t>
      </w:r>
      <w:r w:rsidR="009747C4" w:rsidRPr="001B633B">
        <w:rPr>
          <w:w w:val="105"/>
          <w:position w:val="9"/>
          <w:lang w:val="it-IT"/>
        </w:rPr>
        <w:t xml:space="preserve"> </w:t>
      </w:r>
      <w:r w:rsidRPr="001B633B">
        <w:rPr>
          <w:w w:val="105"/>
          <w:position w:val="9"/>
          <w:lang w:val="it-IT"/>
        </w:rPr>
        <w:t>c</w:t>
      </w:r>
      <w:r w:rsidRPr="001B633B">
        <w:rPr>
          <w:w w:val="105"/>
          <w:lang w:val="it-IT"/>
        </w:rPr>
        <w:t>, Davide Rossi Sebastiano</w:t>
      </w:r>
      <w:r w:rsidR="009747C4" w:rsidRPr="001B633B">
        <w:rPr>
          <w:w w:val="105"/>
          <w:lang w:val="it-IT"/>
        </w:rPr>
        <w:t xml:space="preserve">, MD, Ph.D </w:t>
      </w:r>
      <w:r w:rsidRPr="001B633B">
        <w:rPr>
          <w:w w:val="105"/>
          <w:position w:val="9"/>
          <w:lang w:val="it-IT"/>
        </w:rPr>
        <w:t>d</w:t>
      </w:r>
      <w:r w:rsidRPr="001B633B">
        <w:rPr>
          <w:w w:val="105"/>
          <w:lang w:val="it-IT"/>
        </w:rPr>
        <w:t>, Davide Sattin</w:t>
      </w:r>
      <w:r w:rsidR="009747C4" w:rsidRPr="001B633B">
        <w:rPr>
          <w:w w:val="105"/>
          <w:lang w:val="it-IT"/>
        </w:rPr>
        <w:t xml:space="preserve">, PsyD </w:t>
      </w:r>
      <w:r w:rsidRPr="001B633B">
        <w:rPr>
          <w:w w:val="105"/>
          <w:position w:val="9"/>
          <w:lang w:val="it-IT"/>
        </w:rPr>
        <w:t>e</w:t>
      </w:r>
      <w:r w:rsidRPr="001B633B">
        <w:rPr>
          <w:w w:val="105"/>
          <w:lang w:val="it-IT"/>
        </w:rPr>
        <w:t>, Elisa Visani</w:t>
      </w:r>
      <w:r w:rsidR="009747C4" w:rsidRPr="001B633B">
        <w:rPr>
          <w:w w:val="105"/>
          <w:lang w:val="it-IT"/>
        </w:rPr>
        <w:t>, M</w:t>
      </w:r>
      <w:r w:rsidR="002C49A6" w:rsidRPr="001B633B">
        <w:rPr>
          <w:w w:val="105"/>
          <w:lang w:val="it-IT"/>
        </w:rPr>
        <w:t xml:space="preserve">.Sc. </w:t>
      </w:r>
      <w:r w:rsidRPr="001B633B">
        <w:rPr>
          <w:w w:val="105"/>
          <w:position w:val="9"/>
          <w:lang w:val="it-IT"/>
        </w:rPr>
        <w:t>d</w:t>
      </w:r>
      <w:r w:rsidRPr="001B633B">
        <w:rPr>
          <w:w w:val="105"/>
          <w:lang w:val="it-IT"/>
        </w:rPr>
        <w:t xml:space="preserve">, </w:t>
      </w:r>
      <w:r w:rsidR="002C49A6" w:rsidRPr="001B633B">
        <w:rPr>
          <w:w w:val="105"/>
          <w:lang w:val="it-IT"/>
        </w:rPr>
        <w:t xml:space="preserve">Cristina Rosazza, Ph.D. </w:t>
      </w:r>
      <w:r w:rsidR="002C49A6" w:rsidRPr="001B633B">
        <w:rPr>
          <w:w w:val="105"/>
          <w:position w:val="9"/>
          <w:lang w:val="it-IT"/>
        </w:rPr>
        <w:t>f</w:t>
      </w:r>
      <w:r w:rsidR="002C49A6" w:rsidRPr="001B633B">
        <w:rPr>
          <w:w w:val="105"/>
          <w:lang w:val="it-IT"/>
        </w:rPr>
        <w:t xml:space="preserve">, </w:t>
      </w:r>
      <w:r w:rsidRPr="001B633B">
        <w:rPr>
          <w:w w:val="105"/>
          <w:lang w:val="it-IT"/>
        </w:rPr>
        <w:t>Ludovico D’Incerti</w:t>
      </w:r>
      <w:r w:rsidR="009747C4" w:rsidRPr="001B633B">
        <w:rPr>
          <w:w w:val="105"/>
          <w:lang w:val="it-IT"/>
        </w:rPr>
        <w:t xml:space="preserve">, MD </w:t>
      </w:r>
      <w:r w:rsidRPr="001B633B">
        <w:rPr>
          <w:w w:val="105"/>
          <w:position w:val="9"/>
          <w:lang w:val="it-IT"/>
        </w:rPr>
        <w:t>c</w:t>
      </w:r>
      <w:r w:rsidRPr="001B633B">
        <w:rPr>
          <w:w w:val="105"/>
          <w:lang w:val="it-IT"/>
        </w:rPr>
        <w:t>, Maria Grazia Bruzzone</w:t>
      </w:r>
      <w:r w:rsidR="009747C4" w:rsidRPr="001B633B">
        <w:rPr>
          <w:w w:val="105"/>
          <w:lang w:val="it-IT"/>
        </w:rPr>
        <w:t xml:space="preserve">, MD </w:t>
      </w:r>
      <w:r w:rsidRPr="001B633B">
        <w:rPr>
          <w:w w:val="105"/>
          <w:position w:val="9"/>
          <w:lang w:val="it-IT"/>
        </w:rPr>
        <w:t>c</w:t>
      </w:r>
      <w:r w:rsidRPr="001B633B">
        <w:rPr>
          <w:w w:val="105"/>
          <w:lang w:val="it-IT"/>
        </w:rPr>
        <w:t>, Silvana Franceschetti</w:t>
      </w:r>
      <w:r w:rsidR="009747C4" w:rsidRPr="001B633B">
        <w:rPr>
          <w:w w:val="105"/>
          <w:lang w:val="it-IT"/>
        </w:rPr>
        <w:t xml:space="preserve">, MD </w:t>
      </w:r>
      <w:r w:rsidRPr="001B633B">
        <w:rPr>
          <w:w w:val="105"/>
          <w:position w:val="9"/>
          <w:lang w:val="it-IT"/>
        </w:rPr>
        <w:t>d</w:t>
      </w:r>
      <w:r w:rsidRPr="001B633B">
        <w:rPr>
          <w:w w:val="105"/>
          <w:lang w:val="it-IT"/>
        </w:rPr>
        <w:t>, Matilde Leonardi</w:t>
      </w:r>
      <w:r w:rsidR="009747C4" w:rsidRPr="001B633B">
        <w:rPr>
          <w:w w:val="105"/>
          <w:lang w:val="it-IT"/>
        </w:rPr>
        <w:t xml:space="preserve">, MD </w:t>
      </w:r>
      <w:r w:rsidRPr="001B633B">
        <w:rPr>
          <w:w w:val="105"/>
          <w:position w:val="9"/>
          <w:lang w:val="it-IT"/>
        </w:rPr>
        <w:t>e</w:t>
      </w:r>
      <w:r w:rsidRPr="001B633B">
        <w:rPr>
          <w:w w:val="105"/>
          <w:lang w:val="it-IT"/>
        </w:rPr>
        <w:t>, Stefania Ferraro</w:t>
      </w:r>
      <w:r w:rsidR="009747C4" w:rsidRPr="001B633B">
        <w:rPr>
          <w:w w:val="105"/>
          <w:lang w:val="it-IT"/>
        </w:rPr>
        <w:t>, Ph.D.</w:t>
      </w:r>
      <w:r w:rsidRPr="001B633B">
        <w:rPr>
          <w:w w:val="105"/>
          <w:position w:val="9"/>
          <w:lang w:val="it-IT"/>
        </w:rPr>
        <w:t>c,</w:t>
      </w:r>
      <w:r w:rsidRPr="001B633B">
        <w:rPr>
          <w:rFonts w:ascii="Cambria Math" w:hAnsi="Cambria Math" w:cs="Cambria Math"/>
          <w:w w:val="105"/>
          <w:position w:val="9"/>
          <w:lang w:val="it-IT"/>
        </w:rPr>
        <w:t>∗</w:t>
      </w:r>
      <w:r w:rsidRPr="001B633B">
        <w:rPr>
          <w:w w:val="105"/>
          <w:lang w:val="it-IT"/>
        </w:rPr>
        <w:t>, Martin M.</w:t>
      </w:r>
      <w:r w:rsidR="00590CEA" w:rsidRPr="001B633B">
        <w:rPr>
          <w:w w:val="105"/>
          <w:lang w:val="it-IT"/>
        </w:rPr>
        <w:t xml:space="preserve"> </w:t>
      </w:r>
      <w:r w:rsidRPr="001B633B">
        <w:rPr>
          <w:w w:val="105"/>
          <w:lang w:val="it-IT"/>
        </w:rPr>
        <w:t>Monti</w:t>
      </w:r>
      <w:r w:rsidR="009747C4" w:rsidRPr="001B633B">
        <w:rPr>
          <w:w w:val="105"/>
          <w:lang w:val="it-IT"/>
        </w:rPr>
        <w:t xml:space="preserve"> Ph.D.</w:t>
      </w:r>
      <w:r w:rsidRPr="001B633B">
        <w:rPr>
          <w:w w:val="105"/>
          <w:position w:val="9"/>
          <w:lang w:val="it-IT"/>
        </w:rPr>
        <w:t>a,b</w:t>
      </w:r>
    </w:p>
    <w:p w14:paraId="4067517B" w14:textId="4F0AD996" w:rsidR="00C478F7" w:rsidRDefault="006F7781" w:rsidP="001D792A">
      <w:pPr>
        <w:pStyle w:val="Corpotesto"/>
        <w:rPr>
          <w:w w:val="105"/>
        </w:rPr>
      </w:pPr>
      <w:r w:rsidRPr="001B633B">
        <w:rPr>
          <w:w w:val="105"/>
        </w:rPr>
        <w:t xml:space="preserve">Search terms: disorders of consciousness, subcortical pathology, EEG, MRI. </w:t>
      </w:r>
    </w:p>
    <w:p w14:paraId="6E4A2E0D" w14:textId="2ED58B68" w:rsidR="00D21E62" w:rsidRDefault="00D21E62" w:rsidP="001D792A">
      <w:pPr>
        <w:pStyle w:val="Corpotesto"/>
        <w:rPr>
          <w:w w:val="105"/>
        </w:rPr>
      </w:pPr>
    </w:p>
    <w:p w14:paraId="289289B8" w14:textId="77777777" w:rsidR="00AA6B88" w:rsidRDefault="00AA6B88" w:rsidP="001D792A">
      <w:pPr>
        <w:pStyle w:val="Corpotesto"/>
        <w:rPr>
          <w:w w:val="105"/>
        </w:rPr>
      </w:pPr>
    </w:p>
    <w:p w14:paraId="5151D0CC" w14:textId="622C1D70" w:rsidR="00D21E62" w:rsidRDefault="00AA6B88" w:rsidP="001D792A">
      <w:pPr>
        <w:pStyle w:val="Corpotesto"/>
        <w:rPr>
          <w:w w:val="105"/>
        </w:rPr>
      </w:pPr>
      <w:r>
        <w:rPr>
          <w:w w:val="105"/>
        </w:rPr>
        <w:t xml:space="preserve">Abstract word count: </w:t>
      </w:r>
      <w:r w:rsidR="001B4FB8">
        <w:rPr>
          <w:w w:val="105"/>
        </w:rPr>
        <w:t>2</w:t>
      </w:r>
      <w:r w:rsidR="00C45789">
        <w:rPr>
          <w:w w:val="105"/>
        </w:rPr>
        <w:t>4</w:t>
      </w:r>
      <w:r w:rsidR="003D441C">
        <w:rPr>
          <w:w w:val="105"/>
        </w:rPr>
        <w:t>4</w:t>
      </w:r>
    </w:p>
    <w:p w14:paraId="58EE7D0F" w14:textId="672D98E7" w:rsidR="00D21E62" w:rsidRDefault="00AA6B88" w:rsidP="001D792A">
      <w:pPr>
        <w:pStyle w:val="Corpotesto"/>
        <w:rPr>
          <w:w w:val="105"/>
        </w:rPr>
      </w:pPr>
      <w:r>
        <w:rPr>
          <w:w w:val="105"/>
        </w:rPr>
        <w:t>Manuscript body</w:t>
      </w:r>
      <w:r w:rsidR="00D21E62">
        <w:rPr>
          <w:w w:val="105"/>
        </w:rPr>
        <w:t xml:space="preserve"> count: </w:t>
      </w:r>
      <w:r w:rsidR="00CC3896">
        <w:rPr>
          <w:w w:val="105"/>
        </w:rPr>
        <w:t>4,</w:t>
      </w:r>
      <w:r w:rsidR="00534866">
        <w:rPr>
          <w:w w:val="105"/>
        </w:rPr>
        <w:t>524</w:t>
      </w:r>
    </w:p>
    <w:p w14:paraId="6C7A5266" w14:textId="5B4FCC74" w:rsidR="00AA6B88" w:rsidRDefault="00AA6B88" w:rsidP="001D792A">
      <w:pPr>
        <w:pStyle w:val="Corpotesto"/>
        <w:rPr>
          <w:w w:val="105"/>
        </w:rPr>
      </w:pPr>
      <w:r>
        <w:rPr>
          <w:w w:val="105"/>
        </w:rPr>
        <w:t xml:space="preserve">References: </w:t>
      </w:r>
      <w:r w:rsidR="00140ED1">
        <w:rPr>
          <w:w w:val="105"/>
        </w:rPr>
        <w:t>5</w:t>
      </w:r>
      <w:r w:rsidR="00534866">
        <w:rPr>
          <w:w w:val="105"/>
        </w:rPr>
        <w:t>7</w:t>
      </w:r>
    </w:p>
    <w:p w14:paraId="4E6D4164" w14:textId="0AEA2363" w:rsidR="00B2294D" w:rsidRDefault="00B2294D">
      <w:pPr>
        <w:rPr>
          <w:rFonts w:eastAsia="Georgia"/>
          <w:b/>
          <w:bCs/>
          <w:sz w:val="24"/>
          <w:szCs w:val="24"/>
        </w:rPr>
      </w:pPr>
      <w:bookmarkStart w:id="0" w:name="_GoBack"/>
      <w:bookmarkEnd w:id="0"/>
    </w:p>
    <w:p w14:paraId="0FB8E72C" w14:textId="77777777" w:rsidR="002D1676" w:rsidRDefault="002D1676">
      <w:pPr>
        <w:rPr>
          <w:rFonts w:eastAsia="Georgia"/>
          <w:b/>
          <w:bCs/>
          <w:sz w:val="24"/>
          <w:szCs w:val="24"/>
        </w:rPr>
      </w:pPr>
      <w:r>
        <w:br w:type="page"/>
      </w:r>
    </w:p>
    <w:p w14:paraId="50727484" w14:textId="2441E9F3" w:rsidR="0062646D" w:rsidRPr="005000C8" w:rsidRDefault="00FF4211" w:rsidP="00F9433E">
      <w:pPr>
        <w:pStyle w:val="Titolo1"/>
        <w:spacing w:before="60" w:line="480" w:lineRule="auto"/>
        <w:ind w:left="0" w:firstLine="0"/>
        <w:rPr>
          <w:rFonts w:ascii="Times New Roman" w:hAnsi="Times New Roman" w:cs="Times New Roman"/>
        </w:rPr>
      </w:pPr>
      <w:r w:rsidRPr="005000C8">
        <w:rPr>
          <w:rFonts w:ascii="Times New Roman" w:hAnsi="Times New Roman" w:cs="Times New Roman"/>
        </w:rPr>
        <w:t>Abstract</w:t>
      </w:r>
    </w:p>
    <w:p w14:paraId="51ECC7F7" w14:textId="778DCC90" w:rsidR="00536BA2" w:rsidRPr="001B633B" w:rsidRDefault="00B143F6" w:rsidP="00F9433E">
      <w:pPr>
        <w:pStyle w:val="Corpotesto"/>
        <w:spacing w:line="480" w:lineRule="auto"/>
        <w:rPr>
          <w:w w:val="105"/>
        </w:rPr>
      </w:pPr>
      <w:r>
        <w:rPr>
          <w:b/>
          <w:w w:val="105"/>
        </w:rPr>
        <w:t>Background</w:t>
      </w:r>
      <w:r w:rsidR="00FF4211" w:rsidRPr="008935A8">
        <w:rPr>
          <w:b/>
          <w:w w:val="105"/>
        </w:rPr>
        <w:t>:</w:t>
      </w:r>
      <w:r w:rsidR="00FF4211" w:rsidRPr="003D441C">
        <w:rPr>
          <w:w w:val="105"/>
        </w:rPr>
        <w:t xml:space="preserve"> </w:t>
      </w:r>
      <w:r w:rsidR="005651AE">
        <w:rPr>
          <w:w w:val="105"/>
        </w:rPr>
        <w:t xml:space="preserve">Despite a growing understanding of disorders of consciousness following severe brain injury, </w:t>
      </w:r>
      <w:r w:rsidR="00FF4211" w:rsidRPr="008935A8">
        <w:rPr>
          <w:w w:val="105"/>
        </w:rPr>
        <w:t>the assoc</w:t>
      </w:r>
      <w:r w:rsidR="00FF4211" w:rsidRPr="001B633B">
        <w:rPr>
          <w:w w:val="105"/>
        </w:rPr>
        <w:t>iation between long-term impairment of consciousness</w:t>
      </w:r>
      <w:r w:rsidR="00FF4211" w:rsidRPr="001B633B">
        <w:rPr>
          <w:spacing w:val="-3"/>
          <w:w w:val="105"/>
        </w:rPr>
        <w:t xml:space="preserve">, </w:t>
      </w:r>
      <w:r w:rsidR="00FF4211" w:rsidRPr="001B633B">
        <w:rPr>
          <w:w w:val="105"/>
        </w:rPr>
        <w:t>spontaneous brain</w:t>
      </w:r>
      <w:r w:rsidR="00FF4211" w:rsidRPr="001B633B">
        <w:rPr>
          <w:spacing w:val="-10"/>
          <w:w w:val="105"/>
        </w:rPr>
        <w:t xml:space="preserve"> </w:t>
      </w:r>
      <w:r w:rsidR="00FF4211" w:rsidRPr="001B633B">
        <w:rPr>
          <w:w w:val="105"/>
        </w:rPr>
        <w:t>oscillations,</w:t>
      </w:r>
      <w:r w:rsidR="00FF4211" w:rsidRPr="001B633B">
        <w:rPr>
          <w:spacing w:val="-5"/>
          <w:w w:val="105"/>
        </w:rPr>
        <w:t xml:space="preserve"> </w:t>
      </w:r>
      <w:r w:rsidR="00FF4211" w:rsidRPr="001B633B">
        <w:rPr>
          <w:w w:val="105"/>
        </w:rPr>
        <w:t>and</w:t>
      </w:r>
      <w:r w:rsidR="00FF4211" w:rsidRPr="001B633B">
        <w:rPr>
          <w:spacing w:val="-10"/>
          <w:w w:val="105"/>
        </w:rPr>
        <w:t xml:space="preserve"> </w:t>
      </w:r>
      <w:r w:rsidR="00FF4211" w:rsidRPr="001B633B">
        <w:rPr>
          <w:w w:val="105"/>
        </w:rPr>
        <w:t>underlying</w:t>
      </w:r>
      <w:r w:rsidR="00FF4211" w:rsidRPr="001B633B">
        <w:rPr>
          <w:spacing w:val="-10"/>
          <w:w w:val="105"/>
        </w:rPr>
        <w:t xml:space="preserve"> </w:t>
      </w:r>
      <w:r w:rsidR="00FF4211" w:rsidRPr="001B633B">
        <w:rPr>
          <w:w w:val="105"/>
        </w:rPr>
        <w:t>subcortical</w:t>
      </w:r>
      <w:r w:rsidR="00FF4211" w:rsidRPr="001B633B">
        <w:rPr>
          <w:spacing w:val="-9"/>
          <w:w w:val="105"/>
        </w:rPr>
        <w:t xml:space="preserve"> </w:t>
      </w:r>
      <w:r w:rsidR="00FF4211" w:rsidRPr="001B633B">
        <w:rPr>
          <w:w w:val="105"/>
        </w:rPr>
        <w:t>damage,</w:t>
      </w:r>
      <w:r w:rsidR="00FF4211" w:rsidRPr="001B633B">
        <w:rPr>
          <w:spacing w:val="-5"/>
          <w:w w:val="105"/>
        </w:rPr>
        <w:t xml:space="preserve"> </w:t>
      </w:r>
      <w:r w:rsidR="00FC063D">
        <w:rPr>
          <w:spacing w:val="-5"/>
          <w:w w:val="105"/>
        </w:rPr>
        <w:t xml:space="preserve">and the </w:t>
      </w:r>
      <w:r w:rsidR="00F45B40">
        <w:rPr>
          <w:w w:val="105"/>
        </w:rPr>
        <w:t>ability of</w:t>
      </w:r>
      <w:r w:rsidR="00FF4211" w:rsidRPr="001B633B">
        <w:rPr>
          <w:spacing w:val="-10"/>
          <w:w w:val="105"/>
        </w:rPr>
        <w:t xml:space="preserve"> </w:t>
      </w:r>
      <w:r w:rsidR="00FF4211" w:rsidRPr="001B633B">
        <w:rPr>
          <w:w w:val="105"/>
        </w:rPr>
        <w:t xml:space="preserve">such </w:t>
      </w:r>
      <w:r w:rsidR="00A96925">
        <w:rPr>
          <w:w w:val="105"/>
        </w:rPr>
        <w:t>information</w:t>
      </w:r>
      <w:r w:rsidR="00A96925" w:rsidRPr="001B633B">
        <w:rPr>
          <w:w w:val="105"/>
        </w:rPr>
        <w:t xml:space="preserve"> </w:t>
      </w:r>
      <w:r w:rsidR="00FF4211" w:rsidRPr="001B633B">
        <w:rPr>
          <w:w w:val="105"/>
        </w:rPr>
        <w:t xml:space="preserve">to aid patient diagnosis, </w:t>
      </w:r>
      <w:r w:rsidR="00F45B40">
        <w:rPr>
          <w:w w:val="105"/>
        </w:rPr>
        <w:t xml:space="preserve">remains </w:t>
      </w:r>
      <w:r w:rsidR="008D1A93">
        <w:rPr>
          <w:w w:val="105"/>
        </w:rPr>
        <w:t>incomplete</w:t>
      </w:r>
      <w:r w:rsidR="00FF4211" w:rsidRPr="001B633B">
        <w:rPr>
          <w:w w:val="105"/>
        </w:rPr>
        <w:t>.</w:t>
      </w:r>
      <w:r w:rsidR="00536BA2" w:rsidRPr="001B633B">
        <w:rPr>
          <w:w w:val="105"/>
        </w:rPr>
        <w:t xml:space="preserve"> </w:t>
      </w:r>
    </w:p>
    <w:p w14:paraId="03C02AAC" w14:textId="1E9E2F38" w:rsidR="0062646D" w:rsidRPr="001B633B" w:rsidRDefault="00536BA2" w:rsidP="00F9433E">
      <w:pPr>
        <w:pStyle w:val="Corpotesto"/>
        <w:spacing w:line="480" w:lineRule="auto"/>
      </w:pPr>
      <w:r w:rsidRPr="001B633B">
        <w:rPr>
          <w:b/>
          <w:w w:val="105"/>
        </w:rPr>
        <w:t xml:space="preserve">Methods: </w:t>
      </w:r>
      <w:r w:rsidRPr="001B633B">
        <w:rPr>
          <w:w w:val="105"/>
        </w:rPr>
        <w:t xml:space="preserve">Cross-sectional observational sample of 116 patients with </w:t>
      </w:r>
      <w:r w:rsidR="005C195F">
        <w:rPr>
          <w:w w:val="105"/>
        </w:rPr>
        <w:t>a</w:t>
      </w:r>
      <w:r w:rsidRPr="001B633B">
        <w:rPr>
          <w:spacing w:val="-9"/>
          <w:w w:val="105"/>
        </w:rPr>
        <w:t xml:space="preserve"> </w:t>
      </w:r>
      <w:r w:rsidRPr="001B633B">
        <w:rPr>
          <w:w w:val="105"/>
        </w:rPr>
        <w:t>disorder</w:t>
      </w:r>
      <w:r w:rsidRPr="001B633B">
        <w:rPr>
          <w:spacing w:val="-9"/>
          <w:w w:val="105"/>
        </w:rPr>
        <w:t xml:space="preserve"> </w:t>
      </w:r>
      <w:r w:rsidRPr="001B633B">
        <w:rPr>
          <w:w w:val="105"/>
        </w:rPr>
        <w:t>of</w:t>
      </w:r>
      <w:r w:rsidRPr="001B633B">
        <w:rPr>
          <w:spacing w:val="-9"/>
          <w:w w:val="105"/>
        </w:rPr>
        <w:t xml:space="preserve"> </w:t>
      </w:r>
      <w:r w:rsidRPr="001B633B">
        <w:rPr>
          <w:w w:val="105"/>
        </w:rPr>
        <w:t>consciousness</w:t>
      </w:r>
      <w:r w:rsidRPr="001B633B">
        <w:rPr>
          <w:spacing w:val="-8"/>
          <w:w w:val="105"/>
        </w:rPr>
        <w:t xml:space="preserve"> </w:t>
      </w:r>
      <w:r w:rsidRPr="001B633B">
        <w:rPr>
          <w:w w:val="105"/>
        </w:rPr>
        <w:t>secondary</w:t>
      </w:r>
      <w:r w:rsidRPr="001B633B">
        <w:rPr>
          <w:spacing w:val="-9"/>
          <w:w w:val="105"/>
        </w:rPr>
        <w:t xml:space="preserve"> </w:t>
      </w:r>
      <w:r w:rsidRPr="001B633B">
        <w:rPr>
          <w:w w:val="105"/>
        </w:rPr>
        <w:t>to</w:t>
      </w:r>
      <w:r w:rsidRPr="001B633B">
        <w:rPr>
          <w:spacing w:val="-9"/>
          <w:w w:val="105"/>
        </w:rPr>
        <w:t xml:space="preserve"> </w:t>
      </w:r>
      <w:r w:rsidRPr="001B633B">
        <w:rPr>
          <w:w w:val="105"/>
        </w:rPr>
        <w:t>brain</w:t>
      </w:r>
      <w:r w:rsidRPr="001B633B">
        <w:rPr>
          <w:spacing w:val="-9"/>
          <w:w w:val="105"/>
        </w:rPr>
        <w:t xml:space="preserve"> </w:t>
      </w:r>
      <w:r w:rsidRPr="001B633B">
        <w:rPr>
          <w:spacing w:val="-3"/>
          <w:w w:val="105"/>
        </w:rPr>
        <w:t>injury,</w:t>
      </w:r>
      <w:r w:rsidRPr="001B633B">
        <w:rPr>
          <w:spacing w:val="-6"/>
          <w:w w:val="105"/>
        </w:rPr>
        <w:t xml:space="preserve"> </w:t>
      </w:r>
      <w:r w:rsidRPr="001B633B">
        <w:rPr>
          <w:w w:val="105"/>
        </w:rPr>
        <w:t>collected</w:t>
      </w:r>
      <w:r w:rsidRPr="001B633B">
        <w:rPr>
          <w:spacing w:val="-8"/>
          <w:w w:val="105"/>
        </w:rPr>
        <w:t xml:space="preserve"> </w:t>
      </w:r>
      <w:r w:rsidRPr="001B633B">
        <w:rPr>
          <w:w w:val="105"/>
        </w:rPr>
        <w:t>prospectively</w:t>
      </w:r>
      <w:r w:rsidRPr="001B633B">
        <w:rPr>
          <w:spacing w:val="33"/>
          <w:w w:val="105"/>
        </w:rPr>
        <w:t xml:space="preserve"> </w:t>
      </w:r>
      <w:r w:rsidRPr="001B633B">
        <w:rPr>
          <w:w w:val="105"/>
        </w:rPr>
        <w:t>at</w:t>
      </w:r>
      <w:r w:rsidRPr="001B633B">
        <w:rPr>
          <w:spacing w:val="33"/>
          <w:w w:val="105"/>
        </w:rPr>
        <w:t xml:space="preserve"> </w:t>
      </w:r>
      <w:r w:rsidRPr="001B633B">
        <w:rPr>
          <w:w w:val="105"/>
        </w:rPr>
        <w:t>a</w:t>
      </w:r>
      <w:r w:rsidRPr="001B633B">
        <w:rPr>
          <w:spacing w:val="33"/>
          <w:w w:val="105"/>
        </w:rPr>
        <w:t xml:space="preserve"> </w:t>
      </w:r>
      <w:r w:rsidRPr="001B633B">
        <w:rPr>
          <w:w w:val="105"/>
        </w:rPr>
        <w:t>tertiary</w:t>
      </w:r>
      <w:r w:rsidRPr="001B633B">
        <w:rPr>
          <w:spacing w:val="33"/>
          <w:w w:val="105"/>
        </w:rPr>
        <w:t xml:space="preserve"> </w:t>
      </w:r>
      <w:r w:rsidRPr="001B633B">
        <w:rPr>
          <w:w w:val="105"/>
        </w:rPr>
        <w:t>center</w:t>
      </w:r>
      <w:r w:rsidRPr="001B633B">
        <w:rPr>
          <w:spacing w:val="33"/>
          <w:w w:val="105"/>
        </w:rPr>
        <w:t xml:space="preserve"> </w:t>
      </w:r>
      <w:r w:rsidR="00FF4211" w:rsidRPr="001B633B">
        <w:rPr>
          <w:w w:val="105"/>
        </w:rPr>
        <w:t xml:space="preserve">between 2011 and 2013. </w:t>
      </w:r>
      <w:r w:rsidR="00880D5E" w:rsidRPr="001B633B">
        <w:rPr>
          <w:w w:val="105"/>
        </w:rPr>
        <w:t>M</w:t>
      </w:r>
      <w:r w:rsidR="00FF4211" w:rsidRPr="001B633B">
        <w:rPr>
          <w:w w:val="105"/>
        </w:rPr>
        <w:t xml:space="preserve">ultimodal </w:t>
      </w:r>
      <w:r w:rsidR="00880D5E" w:rsidRPr="001B633B">
        <w:rPr>
          <w:w w:val="105"/>
        </w:rPr>
        <w:t xml:space="preserve">analyses </w:t>
      </w:r>
      <w:r w:rsidR="00FF4211" w:rsidRPr="001B633B">
        <w:rPr>
          <w:w w:val="105"/>
        </w:rPr>
        <w:t>relating clinical measures of impairment,</w:t>
      </w:r>
      <w:r w:rsidR="00FF4211" w:rsidRPr="001B633B">
        <w:rPr>
          <w:spacing w:val="-7"/>
          <w:w w:val="105"/>
        </w:rPr>
        <w:t xml:space="preserve"> </w:t>
      </w:r>
      <w:r w:rsidR="00FF4211" w:rsidRPr="001B633B">
        <w:rPr>
          <w:w w:val="105"/>
        </w:rPr>
        <w:t>electroencephalographic</w:t>
      </w:r>
      <w:r w:rsidR="00FF4211" w:rsidRPr="001B633B">
        <w:rPr>
          <w:spacing w:val="-8"/>
          <w:w w:val="105"/>
        </w:rPr>
        <w:t xml:space="preserve"> </w:t>
      </w:r>
      <w:r w:rsidR="00FF4211" w:rsidRPr="001B633B">
        <w:rPr>
          <w:w w:val="105"/>
        </w:rPr>
        <w:t>measures</w:t>
      </w:r>
      <w:r w:rsidR="00FF4211" w:rsidRPr="001B633B">
        <w:rPr>
          <w:spacing w:val="-10"/>
          <w:w w:val="105"/>
        </w:rPr>
        <w:t xml:space="preserve"> </w:t>
      </w:r>
      <w:r w:rsidR="00FF4211" w:rsidRPr="001B633B">
        <w:rPr>
          <w:w w:val="105"/>
        </w:rPr>
        <w:t>of</w:t>
      </w:r>
      <w:r w:rsidR="00FF4211" w:rsidRPr="001B633B">
        <w:rPr>
          <w:spacing w:val="-10"/>
          <w:w w:val="105"/>
        </w:rPr>
        <w:t xml:space="preserve"> </w:t>
      </w:r>
      <w:r w:rsidR="00FF4211" w:rsidRPr="001B633B">
        <w:rPr>
          <w:w w:val="105"/>
        </w:rPr>
        <w:t>spontaneous</w:t>
      </w:r>
      <w:r w:rsidR="00FF4211" w:rsidRPr="001B633B">
        <w:rPr>
          <w:spacing w:val="-10"/>
          <w:w w:val="105"/>
        </w:rPr>
        <w:t xml:space="preserve"> </w:t>
      </w:r>
      <w:r w:rsidR="00FF4211" w:rsidRPr="001B633B">
        <w:rPr>
          <w:w w:val="105"/>
        </w:rPr>
        <w:t xml:space="preserve">brain </w:t>
      </w:r>
      <w:r w:rsidR="00FF4211" w:rsidRPr="001B633B">
        <w:rPr>
          <w:spacing w:val="-3"/>
          <w:w w:val="105"/>
        </w:rPr>
        <w:t xml:space="preserve">activity, </w:t>
      </w:r>
      <w:r w:rsidR="00FF4211" w:rsidRPr="001B633B">
        <w:rPr>
          <w:w w:val="105"/>
        </w:rPr>
        <w:t>and magnetic resonance imaging data of subcortical atrophy were conducted in</w:t>
      </w:r>
      <w:r w:rsidR="00FF4211" w:rsidRPr="001B633B">
        <w:rPr>
          <w:spacing w:val="-3"/>
          <w:w w:val="105"/>
        </w:rPr>
        <w:t xml:space="preserve"> </w:t>
      </w:r>
      <w:r w:rsidR="00FF4211" w:rsidRPr="001B633B">
        <w:rPr>
          <w:w w:val="105"/>
        </w:rPr>
        <w:t>2018.</w:t>
      </w:r>
    </w:p>
    <w:p w14:paraId="7E31B716" w14:textId="15EDAFD8" w:rsidR="0062646D" w:rsidRPr="001B633B" w:rsidRDefault="00FF4211" w:rsidP="001B633B">
      <w:pPr>
        <w:pStyle w:val="Corpotesto"/>
        <w:spacing w:before="6" w:line="480" w:lineRule="auto"/>
      </w:pPr>
      <w:r w:rsidRPr="001B633B">
        <w:rPr>
          <w:b/>
          <w:w w:val="105"/>
        </w:rPr>
        <w:t>Results:</w:t>
      </w:r>
      <w:r w:rsidRPr="001B633B">
        <w:rPr>
          <w:b/>
          <w:spacing w:val="-5"/>
          <w:w w:val="105"/>
        </w:rPr>
        <w:t xml:space="preserve"> </w:t>
      </w:r>
      <w:r w:rsidR="00FD51FE" w:rsidRPr="001324E4">
        <w:rPr>
          <w:spacing w:val="-5"/>
          <w:w w:val="105"/>
        </w:rPr>
        <w:t>I</w:t>
      </w:r>
      <w:r w:rsidR="00FD51FE" w:rsidRPr="00FD51FE">
        <w:rPr>
          <w:spacing w:val="-5"/>
          <w:w w:val="105"/>
        </w:rPr>
        <w:t>n the final analyz</w:t>
      </w:r>
      <w:r w:rsidR="00FD51FE">
        <w:rPr>
          <w:spacing w:val="-5"/>
          <w:w w:val="105"/>
        </w:rPr>
        <w:t>ed</w:t>
      </w:r>
      <w:r w:rsidR="00FD51FE" w:rsidRPr="001324E4">
        <w:rPr>
          <w:spacing w:val="-5"/>
          <w:w w:val="105"/>
        </w:rPr>
        <w:t xml:space="preserve"> sample of 61 patients,</w:t>
      </w:r>
      <w:r w:rsidR="00FD51FE">
        <w:rPr>
          <w:b/>
          <w:spacing w:val="-5"/>
          <w:w w:val="105"/>
        </w:rPr>
        <w:t xml:space="preserve"> </w:t>
      </w:r>
      <w:r w:rsidR="00FD51FE">
        <w:rPr>
          <w:w w:val="105"/>
        </w:rPr>
        <w:t>s</w:t>
      </w:r>
      <w:r w:rsidR="00FD51FE" w:rsidRPr="001B633B">
        <w:rPr>
          <w:w w:val="105"/>
        </w:rPr>
        <w:t>ystematic</w:t>
      </w:r>
      <w:r w:rsidR="00FD51FE" w:rsidRPr="001B633B">
        <w:rPr>
          <w:spacing w:val="-26"/>
          <w:w w:val="105"/>
        </w:rPr>
        <w:t xml:space="preserve"> </w:t>
      </w:r>
      <w:r w:rsidRPr="001B633B">
        <w:rPr>
          <w:w w:val="105"/>
        </w:rPr>
        <w:t>associations</w:t>
      </w:r>
      <w:r w:rsidRPr="001B633B">
        <w:rPr>
          <w:spacing w:val="-27"/>
          <w:w w:val="105"/>
        </w:rPr>
        <w:t xml:space="preserve"> </w:t>
      </w:r>
      <w:r w:rsidRPr="001B633B">
        <w:rPr>
          <w:w w:val="105"/>
        </w:rPr>
        <w:t>were</w:t>
      </w:r>
      <w:r w:rsidRPr="001B633B">
        <w:rPr>
          <w:spacing w:val="-27"/>
          <w:w w:val="105"/>
        </w:rPr>
        <w:t xml:space="preserve"> </w:t>
      </w:r>
      <w:r w:rsidRPr="001B633B">
        <w:rPr>
          <w:w w:val="105"/>
        </w:rPr>
        <w:t>found</w:t>
      </w:r>
      <w:r w:rsidRPr="001B633B">
        <w:rPr>
          <w:spacing w:val="-26"/>
          <w:w w:val="105"/>
        </w:rPr>
        <w:t xml:space="preserve"> </w:t>
      </w:r>
      <w:r w:rsidRPr="001B633B">
        <w:rPr>
          <w:w w:val="105"/>
        </w:rPr>
        <w:t>between</w:t>
      </w:r>
      <w:r w:rsidRPr="001B633B">
        <w:rPr>
          <w:spacing w:val="-27"/>
          <w:w w:val="105"/>
        </w:rPr>
        <w:t xml:space="preserve"> </w:t>
      </w:r>
      <w:r w:rsidR="00A9713A" w:rsidRPr="001B633B">
        <w:rPr>
          <w:w w:val="105"/>
        </w:rPr>
        <w:t>electroencephalo</w:t>
      </w:r>
      <w:r w:rsidRPr="001B633B">
        <w:rPr>
          <w:w w:val="105"/>
        </w:rPr>
        <w:t>graphic</w:t>
      </w:r>
      <w:r w:rsidRPr="001B633B">
        <w:rPr>
          <w:spacing w:val="-12"/>
          <w:w w:val="105"/>
        </w:rPr>
        <w:t xml:space="preserve"> </w:t>
      </w:r>
      <w:r w:rsidRPr="001B633B">
        <w:rPr>
          <w:w w:val="105"/>
        </w:rPr>
        <w:t>power</w:t>
      </w:r>
      <w:r w:rsidRPr="001B633B">
        <w:rPr>
          <w:spacing w:val="-12"/>
          <w:w w:val="105"/>
        </w:rPr>
        <w:t xml:space="preserve"> </w:t>
      </w:r>
      <w:r w:rsidRPr="001B633B">
        <w:rPr>
          <w:w w:val="105"/>
        </w:rPr>
        <w:t>spectra</w:t>
      </w:r>
      <w:r w:rsidRPr="001B633B">
        <w:rPr>
          <w:spacing w:val="-12"/>
          <w:w w:val="105"/>
        </w:rPr>
        <w:t xml:space="preserve"> </w:t>
      </w:r>
      <w:r w:rsidRPr="001B633B">
        <w:rPr>
          <w:w w:val="105"/>
        </w:rPr>
        <w:t>and</w:t>
      </w:r>
      <w:r w:rsidRPr="001B633B">
        <w:rPr>
          <w:spacing w:val="-12"/>
          <w:w w:val="105"/>
        </w:rPr>
        <w:t xml:space="preserve"> </w:t>
      </w:r>
      <w:r w:rsidRPr="001B633B">
        <w:rPr>
          <w:w w:val="105"/>
        </w:rPr>
        <w:t>subcortical</w:t>
      </w:r>
      <w:r w:rsidRPr="001B633B">
        <w:rPr>
          <w:spacing w:val="-11"/>
          <w:w w:val="105"/>
        </w:rPr>
        <w:t xml:space="preserve"> </w:t>
      </w:r>
      <w:r w:rsidRPr="001B633B">
        <w:rPr>
          <w:w w:val="105"/>
        </w:rPr>
        <w:t>damage.</w:t>
      </w:r>
      <w:r w:rsidRPr="001B633B">
        <w:rPr>
          <w:spacing w:val="29"/>
          <w:w w:val="105"/>
        </w:rPr>
        <w:t xml:space="preserve"> </w:t>
      </w:r>
      <w:r w:rsidRPr="001B633B">
        <w:rPr>
          <w:w w:val="105"/>
        </w:rPr>
        <w:t>Specif</w:t>
      </w:r>
      <w:r w:rsidRPr="001B633B">
        <w:rPr>
          <w:spacing w:val="-3"/>
          <w:w w:val="105"/>
        </w:rPr>
        <w:t xml:space="preserve">ically, </w:t>
      </w:r>
      <w:r w:rsidRPr="001B633B">
        <w:rPr>
          <w:w w:val="105"/>
        </w:rPr>
        <w:t xml:space="preserve">the ratio of beta-to-delta relative power </w:t>
      </w:r>
      <w:r w:rsidRPr="001B633B">
        <w:rPr>
          <w:spacing w:val="-3"/>
          <w:w w:val="105"/>
        </w:rPr>
        <w:t xml:space="preserve">was </w:t>
      </w:r>
      <w:r w:rsidRPr="001B633B">
        <w:rPr>
          <w:w w:val="105"/>
        </w:rPr>
        <w:t>negatively associated with greater atrophy in regions of the bilateral thalamus and globus</w:t>
      </w:r>
      <w:r w:rsidR="00590CEA" w:rsidRPr="001B633B">
        <w:rPr>
          <w:w w:val="105"/>
        </w:rPr>
        <w:t xml:space="preserve"> </w:t>
      </w:r>
      <w:r w:rsidR="002A73D8" w:rsidRPr="001B633B">
        <w:rPr>
          <w:w w:val="105"/>
        </w:rPr>
        <w:t xml:space="preserve">pallidus </w:t>
      </w:r>
      <w:r w:rsidRPr="001B633B">
        <w:rPr>
          <w:w w:val="105"/>
        </w:rPr>
        <w:t xml:space="preserve">(both left </w:t>
      </w:r>
      <w:r w:rsidRPr="001B633B">
        <w:rPr>
          <w:i/>
          <w:w w:val="105"/>
        </w:rPr>
        <w:t xml:space="preserve">&gt; </w:t>
      </w:r>
      <w:r w:rsidRPr="001B633B">
        <w:rPr>
          <w:w w:val="105"/>
        </w:rPr>
        <w:t xml:space="preserve">right) previously shown to </w:t>
      </w:r>
      <w:r w:rsidRPr="001B633B">
        <w:rPr>
          <w:spacing w:val="3"/>
          <w:w w:val="105"/>
        </w:rPr>
        <w:t xml:space="preserve">be </w:t>
      </w:r>
      <w:r w:rsidRPr="001B633B">
        <w:rPr>
          <w:w w:val="105"/>
        </w:rPr>
        <w:t xml:space="preserve">preferentially atrophied in chronic disorders of consciousness. </w:t>
      </w:r>
      <w:r w:rsidR="002A73D8" w:rsidRPr="001B633B">
        <w:rPr>
          <w:w w:val="105"/>
        </w:rPr>
        <w:t xml:space="preserve">Power spectrum total </w:t>
      </w:r>
      <w:r w:rsidRPr="001B633B">
        <w:rPr>
          <w:w w:val="105"/>
        </w:rPr>
        <w:t xml:space="preserve">density </w:t>
      </w:r>
      <w:r w:rsidRPr="001B633B">
        <w:rPr>
          <w:spacing w:val="-3"/>
          <w:w w:val="105"/>
        </w:rPr>
        <w:t xml:space="preserve">was </w:t>
      </w:r>
      <w:r w:rsidRPr="001B633B">
        <w:rPr>
          <w:w w:val="105"/>
        </w:rPr>
        <w:t xml:space="preserve">also negatively associated with widespread atrophy </w:t>
      </w:r>
      <w:r w:rsidR="00A22CE6" w:rsidRPr="001B633B">
        <w:rPr>
          <w:w w:val="105"/>
        </w:rPr>
        <w:t xml:space="preserve">in </w:t>
      </w:r>
      <w:r w:rsidRPr="001B633B">
        <w:rPr>
          <w:w w:val="105"/>
        </w:rPr>
        <w:t>regions of the left globus pallidu</w:t>
      </w:r>
      <w:r w:rsidR="002A73D8" w:rsidRPr="001B633B">
        <w:rPr>
          <w:w w:val="105"/>
        </w:rPr>
        <w:t>s,</w:t>
      </w:r>
      <w:r w:rsidRPr="001B633B">
        <w:rPr>
          <w:w w:val="105"/>
        </w:rPr>
        <w:t xml:space="preserve"> right caudate</w:t>
      </w:r>
      <w:r w:rsidR="00A22CE6" w:rsidRPr="001B633B">
        <w:rPr>
          <w:w w:val="105"/>
        </w:rPr>
        <w:t xml:space="preserve">, and in brainstem. </w:t>
      </w:r>
      <w:r w:rsidR="002A73D8" w:rsidRPr="001B633B">
        <w:rPr>
          <w:w w:val="105"/>
        </w:rPr>
        <w:t>Furthermore</w:t>
      </w:r>
      <w:r w:rsidRPr="001B633B">
        <w:rPr>
          <w:w w:val="105"/>
        </w:rPr>
        <w:t xml:space="preserve">, </w:t>
      </w:r>
      <w:r w:rsidRPr="001B633B">
        <w:rPr>
          <w:spacing w:val="-4"/>
          <w:w w:val="105"/>
        </w:rPr>
        <w:t xml:space="preserve">we </w:t>
      </w:r>
      <w:r w:rsidRPr="001B633B">
        <w:rPr>
          <w:w w:val="105"/>
        </w:rPr>
        <w:t>show</w:t>
      </w:r>
      <w:r w:rsidR="00A22CE6" w:rsidRPr="001B633B">
        <w:rPr>
          <w:w w:val="105"/>
        </w:rPr>
        <w:t>ed</w:t>
      </w:r>
      <w:r w:rsidRPr="001B633B">
        <w:rPr>
          <w:w w:val="105"/>
        </w:rPr>
        <w:t xml:space="preserve"> that the combination </w:t>
      </w:r>
      <w:r w:rsidR="00A04F40" w:rsidRPr="001B633B">
        <w:rPr>
          <w:w w:val="105"/>
        </w:rPr>
        <w:t xml:space="preserve">of </w:t>
      </w:r>
      <w:r w:rsidR="00185BD8">
        <w:rPr>
          <w:w w:val="105"/>
        </w:rPr>
        <w:t>demographics</w:t>
      </w:r>
      <w:r w:rsidR="00A04F40" w:rsidRPr="001B633B">
        <w:rPr>
          <w:w w:val="105"/>
        </w:rPr>
        <w:t xml:space="preserve">, encephalographic, </w:t>
      </w:r>
      <w:r w:rsidRPr="001B633B">
        <w:rPr>
          <w:w w:val="105"/>
        </w:rPr>
        <w:t xml:space="preserve">and imaging data in an analytic framework can </w:t>
      </w:r>
      <w:r w:rsidRPr="001B633B">
        <w:rPr>
          <w:spacing w:val="3"/>
          <w:w w:val="105"/>
        </w:rPr>
        <w:t xml:space="preserve">be </w:t>
      </w:r>
      <w:r w:rsidRPr="001B633B">
        <w:rPr>
          <w:w w:val="105"/>
        </w:rPr>
        <w:t>employed to aid behavioral</w:t>
      </w:r>
      <w:r w:rsidRPr="001B633B">
        <w:rPr>
          <w:spacing w:val="62"/>
          <w:w w:val="105"/>
        </w:rPr>
        <w:t xml:space="preserve"> </w:t>
      </w:r>
      <w:r w:rsidRPr="001B633B">
        <w:rPr>
          <w:w w:val="105"/>
        </w:rPr>
        <w:t>diagnosis.</w:t>
      </w:r>
    </w:p>
    <w:p w14:paraId="2D4EDC35" w14:textId="0684A1EF" w:rsidR="0062646D" w:rsidRPr="001B633B" w:rsidRDefault="0039378F" w:rsidP="00F9433E">
      <w:pPr>
        <w:pStyle w:val="Corpotesto"/>
        <w:spacing w:before="6" w:line="480" w:lineRule="auto"/>
        <w:jc w:val="both"/>
      </w:pPr>
      <w:r>
        <w:rPr>
          <w:b/>
          <w:w w:val="105"/>
        </w:rPr>
        <w:t>Conclusions</w:t>
      </w:r>
      <w:r w:rsidR="00FF4211" w:rsidRPr="001B633B">
        <w:rPr>
          <w:b/>
          <w:w w:val="105"/>
        </w:rPr>
        <w:t>:</w:t>
      </w:r>
      <w:r w:rsidR="00FF4211" w:rsidRPr="001B633B">
        <w:rPr>
          <w:b/>
          <w:spacing w:val="-17"/>
          <w:w w:val="105"/>
        </w:rPr>
        <w:t xml:space="preserve"> </w:t>
      </w:r>
      <w:r w:rsidR="00FF4211" w:rsidRPr="001B633B">
        <w:rPr>
          <w:w w:val="105"/>
        </w:rPr>
        <w:t>These</w:t>
      </w:r>
      <w:r w:rsidR="00FF4211" w:rsidRPr="001B633B">
        <w:rPr>
          <w:spacing w:val="-34"/>
          <w:w w:val="105"/>
        </w:rPr>
        <w:t xml:space="preserve"> </w:t>
      </w:r>
      <w:r w:rsidR="00FF4211" w:rsidRPr="001B633B">
        <w:rPr>
          <w:w w:val="105"/>
        </w:rPr>
        <w:t>results</w:t>
      </w:r>
      <w:r w:rsidR="00FF4211" w:rsidRPr="001B633B">
        <w:rPr>
          <w:spacing w:val="-35"/>
          <w:w w:val="105"/>
        </w:rPr>
        <w:t xml:space="preserve"> </w:t>
      </w:r>
      <w:r w:rsidR="00C257A8">
        <w:rPr>
          <w:w w:val="105"/>
        </w:rPr>
        <w:t>ground</w:t>
      </w:r>
      <w:r w:rsidR="00FF4211" w:rsidRPr="001B633B">
        <w:rPr>
          <w:w w:val="105"/>
        </w:rPr>
        <w:t>,</w:t>
      </w:r>
      <w:r w:rsidR="00FF4211" w:rsidRPr="001B633B">
        <w:rPr>
          <w:spacing w:val="-32"/>
          <w:w w:val="105"/>
        </w:rPr>
        <w:t xml:space="preserve"> </w:t>
      </w:r>
      <w:r w:rsidR="00FF4211" w:rsidRPr="001B633B">
        <w:rPr>
          <w:w w:val="105"/>
        </w:rPr>
        <w:t>for</w:t>
      </w:r>
      <w:r w:rsidR="00FF4211" w:rsidRPr="001B633B">
        <w:rPr>
          <w:spacing w:val="-34"/>
          <w:w w:val="105"/>
        </w:rPr>
        <w:t xml:space="preserve"> </w:t>
      </w:r>
      <w:r w:rsidR="00FF4211" w:rsidRPr="001B633B">
        <w:rPr>
          <w:w w:val="105"/>
        </w:rPr>
        <w:t>the</w:t>
      </w:r>
      <w:r w:rsidR="00FF4211" w:rsidRPr="001B633B">
        <w:rPr>
          <w:spacing w:val="-35"/>
          <w:w w:val="105"/>
        </w:rPr>
        <w:t xml:space="preserve"> </w:t>
      </w:r>
      <w:r w:rsidR="00FF4211" w:rsidRPr="001B633B">
        <w:rPr>
          <w:w w:val="105"/>
        </w:rPr>
        <w:t>first</w:t>
      </w:r>
      <w:r w:rsidR="00FF4211" w:rsidRPr="001B633B">
        <w:rPr>
          <w:spacing w:val="-35"/>
          <w:w w:val="105"/>
        </w:rPr>
        <w:t xml:space="preserve"> </w:t>
      </w:r>
      <w:r w:rsidR="00FF4211" w:rsidRPr="001B633B">
        <w:rPr>
          <w:w w:val="105"/>
        </w:rPr>
        <w:t>time,</w:t>
      </w:r>
      <w:r w:rsidR="00FF4211" w:rsidRPr="001B633B">
        <w:rPr>
          <w:spacing w:val="-32"/>
          <w:w w:val="105"/>
        </w:rPr>
        <w:t xml:space="preserve"> </w:t>
      </w:r>
      <w:r w:rsidR="00FF4211" w:rsidRPr="001B633B">
        <w:rPr>
          <w:w w:val="105"/>
        </w:rPr>
        <w:t>electroencephalographic presentation detected with routine clinical techniques in the</w:t>
      </w:r>
      <w:r w:rsidR="00931083">
        <w:rPr>
          <w:w w:val="105"/>
        </w:rPr>
        <w:t xml:space="preserve"> </w:t>
      </w:r>
      <w:r w:rsidR="00FF4211" w:rsidRPr="001B633B">
        <w:rPr>
          <w:w w:val="105"/>
        </w:rPr>
        <w:t xml:space="preserve">underlying brain pathology of disorders of consciousness and demonstrate </w:t>
      </w:r>
      <w:r w:rsidR="00FF4211" w:rsidRPr="001B633B">
        <w:rPr>
          <w:spacing w:val="-3"/>
          <w:w w:val="105"/>
        </w:rPr>
        <w:t xml:space="preserve">how </w:t>
      </w:r>
      <w:r w:rsidR="00FF4211" w:rsidRPr="001B633B">
        <w:rPr>
          <w:w w:val="105"/>
        </w:rPr>
        <w:t>multimodal combination of clinical, electroe</w:t>
      </w:r>
      <w:r w:rsidR="007B47E2" w:rsidRPr="001B633B">
        <w:rPr>
          <w:w w:val="105"/>
        </w:rPr>
        <w:t>n</w:t>
      </w:r>
      <w:r w:rsidR="00FF4211" w:rsidRPr="001B633B">
        <w:rPr>
          <w:w w:val="105"/>
        </w:rPr>
        <w:t xml:space="preserve">cephalographic, and imaging data can </w:t>
      </w:r>
      <w:r w:rsidR="00FF4211" w:rsidRPr="001B633B">
        <w:rPr>
          <w:spacing w:val="3"/>
          <w:w w:val="105"/>
        </w:rPr>
        <w:t xml:space="preserve">be </w:t>
      </w:r>
      <w:r w:rsidR="00FF4211" w:rsidRPr="001B633B">
        <w:rPr>
          <w:w w:val="105"/>
        </w:rPr>
        <w:t xml:space="preserve">employed in potentially mitigating the high rates of misdiagnosis typical of </w:t>
      </w:r>
      <w:r w:rsidR="007E6DE0">
        <w:rPr>
          <w:w w:val="105"/>
        </w:rPr>
        <w:t xml:space="preserve">this </w:t>
      </w:r>
      <w:r w:rsidR="00FF4211" w:rsidRPr="001B633B">
        <w:rPr>
          <w:w w:val="105"/>
        </w:rPr>
        <w:t>patient cohort.</w:t>
      </w:r>
    </w:p>
    <w:p w14:paraId="45629A18" w14:textId="77777777" w:rsidR="00322AED" w:rsidRPr="001B633B" w:rsidRDefault="00322AED" w:rsidP="00F9433E">
      <w:pPr>
        <w:pStyle w:val="Corpotesto"/>
        <w:spacing w:line="480" w:lineRule="auto"/>
        <w:jc w:val="both"/>
        <w:rPr>
          <w:i/>
          <w:w w:val="105"/>
        </w:rPr>
      </w:pPr>
    </w:p>
    <w:p w14:paraId="72BE7770" w14:textId="77777777" w:rsidR="0062646D" w:rsidRPr="001B633B" w:rsidRDefault="00FF4211" w:rsidP="00F9433E">
      <w:pPr>
        <w:pStyle w:val="Corpotesto"/>
        <w:spacing w:line="480" w:lineRule="auto"/>
        <w:jc w:val="both"/>
      </w:pPr>
      <w:r w:rsidRPr="001B633B">
        <w:rPr>
          <w:i/>
          <w:w w:val="105"/>
        </w:rPr>
        <w:t>Keywords:</w:t>
      </w:r>
      <w:r w:rsidR="00590CEA" w:rsidRPr="001B633B">
        <w:rPr>
          <w:i/>
          <w:w w:val="105"/>
        </w:rPr>
        <w:t xml:space="preserve"> </w:t>
      </w:r>
      <w:r w:rsidRPr="001B633B">
        <w:rPr>
          <w:w w:val="105"/>
        </w:rPr>
        <w:t>Consciousness, Electroencephalography, Magnetic Resonance</w:t>
      </w:r>
      <w:r w:rsidR="007A618F" w:rsidRPr="001B633B">
        <w:rPr>
          <w:w w:val="105"/>
        </w:rPr>
        <w:t xml:space="preserve"> </w:t>
      </w:r>
      <w:r w:rsidRPr="001B633B">
        <w:rPr>
          <w:w w:val="105"/>
        </w:rPr>
        <w:t>Imaging, Severe Brain Injury</w:t>
      </w:r>
    </w:p>
    <w:p w14:paraId="0FF8F309" w14:textId="77777777" w:rsidR="0062646D" w:rsidRPr="001B633B" w:rsidRDefault="0062646D" w:rsidP="00F9433E">
      <w:pPr>
        <w:pStyle w:val="Corpotesto"/>
        <w:spacing w:before="4" w:line="480" w:lineRule="auto"/>
      </w:pPr>
    </w:p>
    <w:p w14:paraId="5C9050BF" w14:textId="77777777" w:rsidR="0062646D" w:rsidRPr="001B633B" w:rsidRDefault="0062646D" w:rsidP="00F9433E">
      <w:pPr>
        <w:spacing w:line="480" w:lineRule="auto"/>
        <w:rPr>
          <w:sz w:val="24"/>
          <w:szCs w:val="24"/>
        </w:rPr>
        <w:sectPr w:rsidR="0062646D" w:rsidRPr="001B633B" w:rsidSect="005000C8">
          <w:headerReference w:type="default" r:id="rId8"/>
          <w:pgSz w:w="12240" w:h="15840" w:code="1"/>
          <w:pgMar w:top="1500" w:right="1720" w:bottom="1960" w:left="1720" w:header="1134" w:footer="1777" w:gutter="0"/>
          <w:pgNumType w:start="1"/>
          <w:cols w:space="720"/>
          <w:titlePg/>
          <w:docGrid w:linePitch="299"/>
        </w:sectPr>
      </w:pPr>
    </w:p>
    <w:p w14:paraId="27769D3C" w14:textId="77777777" w:rsidR="0062646D" w:rsidRPr="001B633B" w:rsidRDefault="00FF4211" w:rsidP="00EA2730">
      <w:pPr>
        <w:pStyle w:val="Titolo1"/>
        <w:tabs>
          <w:tab w:val="left" w:pos="841"/>
        </w:tabs>
        <w:spacing w:before="60" w:line="480" w:lineRule="auto"/>
        <w:ind w:left="17" w:firstLine="0"/>
        <w:rPr>
          <w:rFonts w:ascii="Times New Roman" w:hAnsi="Times New Roman" w:cs="Times New Roman"/>
        </w:rPr>
      </w:pPr>
      <w:bookmarkStart w:id="1" w:name="Introduction"/>
      <w:bookmarkEnd w:id="1"/>
      <w:r w:rsidRPr="001B633B">
        <w:rPr>
          <w:rFonts w:ascii="Times New Roman" w:hAnsi="Times New Roman" w:cs="Times New Roman"/>
        </w:rPr>
        <w:t>Introduction</w:t>
      </w:r>
    </w:p>
    <w:p w14:paraId="525CF7BE" w14:textId="6162D022" w:rsidR="00687302" w:rsidRDefault="00303BDA" w:rsidP="00576D48">
      <w:pPr>
        <w:pStyle w:val="Corpotesto"/>
        <w:spacing w:line="480" w:lineRule="auto"/>
        <w:ind w:firstLine="17"/>
        <w:rPr>
          <w:w w:val="105"/>
        </w:rPr>
      </w:pPr>
      <w:r>
        <w:rPr>
          <w:w w:val="105"/>
        </w:rPr>
        <w:t xml:space="preserve">When </w:t>
      </w:r>
      <w:r w:rsidR="006C6764">
        <w:rPr>
          <w:w w:val="105"/>
        </w:rPr>
        <w:t>patients</w:t>
      </w:r>
      <w:r>
        <w:rPr>
          <w:w w:val="105"/>
        </w:rPr>
        <w:t xml:space="preserve"> survive a severe brain injury, but fail to fully recover the two cardinal elements of consciousness (i.e., awareness and arousal;</w:t>
      </w:r>
      <w:r w:rsidRPr="00303BDA">
        <w:t xml:space="preserve"> </w:t>
      </w:r>
      <w:r>
        <w:rPr>
          <w:w w:val="105"/>
        </w:rPr>
        <w:fldChar w:fldCharType="begin">
          <w:fldData xml:space="preserve">PEVuZE5vdGU+PENpdGU+PEF1dGhvcj5MYXVyZXlzPC9BdXRob3I+PFllYXI+MjAwNTwvWWVhcj48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==
</w:fldData>
        </w:fldChar>
      </w:r>
      <w:r w:rsidR="000D010F">
        <w:rPr>
          <w:w w:val="105"/>
        </w:rPr>
        <w:instrText xml:space="preserve"> ADDIN EN.CITE </w:instrText>
      </w:r>
      <w:r w:rsidR="000D010F">
        <w:rPr>
          <w:w w:val="105"/>
        </w:rPr>
        <w:fldChar w:fldCharType="begin">
          <w:fldData xml:space="preserve">PEVuZE5vdGU+PENpdGU+PEF1dGhvcj5MYXVyZXlzPC9BdXRob3I+PFllYXI+MjAwNTwvWWVhcj48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==
</w:fldData>
        </w:fldChar>
      </w:r>
      <w:r w:rsidR="000D010F">
        <w:rPr>
          <w:w w:val="105"/>
        </w:rPr>
        <w:instrText xml:space="preserve"> ADDIN EN.CITE.DATA </w:instrText>
      </w:r>
      <w:r w:rsidR="000D010F">
        <w:rPr>
          <w:w w:val="105"/>
        </w:rPr>
      </w:r>
      <w:r w:rsidR="000D010F">
        <w:rPr>
          <w:w w:val="105"/>
        </w:rPr>
        <w:fldChar w:fldCharType="end"/>
      </w:r>
      <w:r>
        <w:rPr>
          <w:w w:val="105"/>
        </w:rPr>
      </w:r>
      <w:r>
        <w:rPr>
          <w:w w:val="105"/>
        </w:rPr>
        <w:fldChar w:fldCharType="separate"/>
      </w:r>
      <w:r w:rsidR="000D010F">
        <w:rPr>
          <w:noProof/>
          <w:w w:val="105"/>
        </w:rPr>
        <w:t>(Laureys, 2005; Monti, 2012)</w:t>
      </w:r>
      <w:r>
        <w:rPr>
          <w:w w:val="105"/>
        </w:rPr>
        <w:fldChar w:fldCharType="end"/>
      </w:r>
      <w:r>
        <w:rPr>
          <w:w w:val="105"/>
        </w:rPr>
        <w:t>)</w:t>
      </w:r>
      <w:r w:rsidR="006C6764">
        <w:rPr>
          <w:w w:val="105"/>
        </w:rPr>
        <w:t>,</w:t>
      </w:r>
      <w:r>
        <w:rPr>
          <w:w w:val="105"/>
        </w:rPr>
        <w:t xml:space="preserve"> they </w:t>
      </w:r>
      <w:r w:rsidR="0055024E">
        <w:rPr>
          <w:w w:val="105"/>
        </w:rPr>
        <w:t xml:space="preserve">are said to </w:t>
      </w:r>
      <w:r>
        <w:rPr>
          <w:w w:val="105"/>
        </w:rPr>
        <w:t xml:space="preserve">enter a disorder of consciousness (DOC; </w:t>
      </w:r>
      <w:r>
        <w:rPr>
          <w:w w:val="105"/>
        </w:rPr>
        <w:fldChar w:fldCharType="begin"/>
      </w:r>
      <w:r w:rsidR="000D010F">
        <w:rPr>
          <w:w w:val="105"/>
        </w:rPr>
        <w:instrText xml:space="preserve"> ADDIN EN.CITE &lt;EndNote&gt;&lt;Cite&gt;&lt;Author&gt;Monti&lt;/Author&gt;&lt;Year&gt;2010&lt;/Year&gt;&lt;RecNum&gt;110&lt;/RecNum&gt;&lt;DisplayText&gt;(Monti, Laureys, et al., 2010)&lt;/DisplayText&gt;&lt;record&gt;&lt;rec-number&gt;110&lt;/rec-number&gt;&lt;foreign-keys&gt;&lt;key app="EN" db-id="vdearwve599dv4ep9vr50z29txvsx2feww9s" timestamp="1547236568" guid="67d3d108-3151-440b-988b-55817d18eefd"&gt;110&lt;/key&gt;&lt;/foreign-keys&gt;&lt;ref-type name="Journal Article"&gt;17&lt;/ref-type&gt;&lt;contributors&gt;&lt;authors&gt;&lt;author&gt;Monti, M. M.&lt;/author&gt;&lt;author&gt;Laureys, S.&lt;/author&gt;&lt;author&gt;Owen, A. M.&lt;/author&gt;&lt;/authors&gt;&lt;/contributors&gt;&lt;auth-address&gt;MRC Cognition and Brain Sciences Unit, Cambridge CB2 7EF. martin.monti@mrc-cbu.cam.ac.uk&lt;/auth-address&gt;&lt;titles&gt;&lt;title&gt;The vegetative state&lt;/title&gt;&lt;secondary-title&gt;BMJ&lt;/secondary-title&gt;&lt;/titles&gt;&lt;periodical&gt;&lt;full-title&gt;BMJ&lt;/full-title&gt;&lt;abbr-1&gt;BMJ&lt;/abbr-1&gt;&lt;abbr-2&gt;BMJ&lt;/abbr-2&gt;&lt;/periodical&gt;&lt;pages&gt;c3765&lt;/pages&gt;&lt;volume&gt;341&lt;/volume&gt;&lt;number&gt;aug02 1&lt;/number&gt;&lt;edition&gt;2010/08/04&lt;/edition&gt;&lt;keywords&gt;&lt;keyword&gt;Age Factors&lt;/keyword&gt;&lt;keyword&gt;Brain Injuries/complications&lt;/keyword&gt;&lt;keyword&gt;Coma/etiology&lt;/keyword&gt;&lt;keyword&gt;Diagnosis, Differential&lt;/keyword&gt;&lt;keyword&gt;*Diagnostic Errors&lt;/keyword&gt;&lt;keyword&gt;Diagnostic Imaging&lt;/keyword&gt;&lt;keyword&gt;Humans&lt;/keyword&gt;&lt;keyword&gt;Persistent Vegetative State/*diagnosis/etiology&lt;/keyword&gt;&lt;keyword&gt;Prognosis&lt;/keyword&gt;&lt;keyword&gt;Quadriplegia/etiology&lt;/keyword&gt;&lt;keyword&gt;Time Factors&lt;/keyword&gt;&lt;/keywords&gt;&lt;dates&gt;&lt;year&gt;2010&lt;/year&gt;&lt;pub-dates&gt;&lt;date&gt;Aug 2&lt;/date&gt;&lt;/pub-dates&gt;&lt;/dates&gt;&lt;isbn&gt;1756-1833 (Electronic)&amp;#xD;0959-8138 (Linking)&lt;/isbn&gt;&lt;accession-num&gt;20679291&lt;/accession-num&gt;&lt;urls&gt;&lt;related-urls&gt;&lt;url&gt;https://www.ncbi.nlm.nih.gov/pubmed/20679291&lt;/url&gt;&lt;/related-urls&gt;&lt;/urls&gt;&lt;electronic-resource-num&gt;10.1136/bmj.c3765&lt;/electronic-resource-num&gt;&lt;/record&gt;&lt;/Cite&gt;&lt;/EndNote&gt;</w:instrText>
      </w:r>
      <w:r>
        <w:rPr>
          <w:w w:val="105"/>
        </w:rPr>
        <w:fldChar w:fldCharType="separate"/>
      </w:r>
      <w:r w:rsidR="000D010F">
        <w:rPr>
          <w:noProof/>
          <w:w w:val="105"/>
        </w:rPr>
        <w:t>(Monti, Laureys, et al., 2010)</w:t>
      </w:r>
      <w:r>
        <w:rPr>
          <w:w w:val="105"/>
        </w:rPr>
        <w:fldChar w:fldCharType="end"/>
      </w:r>
      <w:r>
        <w:rPr>
          <w:w w:val="105"/>
        </w:rPr>
        <w:t>)</w:t>
      </w:r>
      <w:r w:rsidR="0055024E">
        <w:rPr>
          <w:w w:val="105"/>
        </w:rPr>
        <w:t>.</w:t>
      </w:r>
      <w:r w:rsidR="00B449BA">
        <w:rPr>
          <w:w w:val="105"/>
        </w:rPr>
        <w:t xml:space="preserve"> This label </w:t>
      </w:r>
      <w:r w:rsidR="001A2681">
        <w:rPr>
          <w:w w:val="105"/>
        </w:rPr>
        <w:t>describes</w:t>
      </w:r>
      <w:r w:rsidR="00B449BA">
        <w:rPr>
          <w:w w:val="105"/>
        </w:rPr>
        <w:t xml:space="preserve"> a set of </w:t>
      </w:r>
      <w:r w:rsidR="007732EC">
        <w:rPr>
          <w:w w:val="105"/>
        </w:rPr>
        <w:t>conditions</w:t>
      </w:r>
      <w:r w:rsidR="00B449BA">
        <w:rPr>
          <w:w w:val="105"/>
        </w:rPr>
        <w:t xml:space="preserve"> including coma, a </w:t>
      </w:r>
      <w:r w:rsidR="007732EC">
        <w:rPr>
          <w:w w:val="105"/>
        </w:rPr>
        <w:t>state</w:t>
      </w:r>
      <w:r w:rsidR="00B449BA">
        <w:rPr>
          <w:w w:val="105"/>
        </w:rPr>
        <w:t xml:space="preserve"> of unarousable unresponsiveness, the vegetative state</w:t>
      </w:r>
      <w:r w:rsidR="00635EA9">
        <w:rPr>
          <w:w w:val="105"/>
        </w:rPr>
        <w:t xml:space="preserve"> (VS)</w:t>
      </w:r>
      <w:r w:rsidR="00B449BA">
        <w:rPr>
          <w:w w:val="105"/>
        </w:rPr>
        <w:t xml:space="preserve">, a </w:t>
      </w:r>
      <w:r w:rsidR="00FD4D0B">
        <w:rPr>
          <w:w w:val="105"/>
        </w:rPr>
        <w:t xml:space="preserve">state </w:t>
      </w:r>
      <w:r w:rsidR="00B449BA">
        <w:rPr>
          <w:w w:val="105"/>
        </w:rPr>
        <w:t xml:space="preserve">of arousal in the absence of (self)awareness, </w:t>
      </w:r>
      <w:r w:rsidR="00635EA9">
        <w:rPr>
          <w:w w:val="105"/>
        </w:rPr>
        <w:t xml:space="preserve">and the minimally conscious state (MCS), a </w:t>
      </w:r>
      <w:r w:rsidR="00677602">
        <w:rPr>
          <w:w w:val="105"/>
        </w:rPr>
        <w:t>state</w:t>
      </w:r>
      <w:r w:rsidR="00635EA9">
        <w:rPr>
          <w:w w:val="105"/>
        </w:rPr>
        <w:t xml:space="preserve"> in which patients can demonstrate some level of (self)awareness</w:t>
      </w:r>
      <w:r w:rsidR="00F805B4">
        <w:rPr>
          <w:w w:val="105"/>
        </w:rPr>
        <w:t xml:space="preserve">, albeit </w:t>
      </w:r>
      <w:r w:rsidR="00DB5749">
        <w:rPr>
          <w:w w:val="105"/>
        </w:rPr>
        <w:t>inconsistently</w:t>
      </w:r>
      <w:r w:rsidR="00635EA9">
        <w:rPr>
          <w:w w:val="105"/>
        </w:rPr>
        <w:t xml:space="preserve">. </w:t>
      </w:r>
      <w:r w:rsidR="00A855C9">
        <w:rPr>
          <w:w w:val="105"/>
        </w:rPr>
        <w:t xml:space="preserve">MCS </w:t>
      </w:r>
      <w:r w:rsidR="00D64DFF">
        <w:rPr>
          <w:w w:val="105"/>
        </w:rPr>
        <w:t>can be</w:t>
      </w:r>
      <w:r w:rsidR="00A855C9">
        <w:rPr>
          <w:w w:val="105"/>
        </w:rPr>
        <w:t xml:space="preserve"> </w:t>
      </w:r>
      <w:r w:rsidR="00B81FE7">
        <w:rPr>
          <w:w w:val="105"/>
        </w:rPr>
        <w:t>further</w:t>
      </w:r>
      <w:r w:rsidR="00A855C9">
        <w:rPr>
          <w:w w:val="105"/>
        </w:rPr>
        <w:t xml:space="preserve"> subdivided into MCS+, to indicate patients </w:t>
      </w:r>
      <w:r w:rsidR="00710D4F">
        <w:rPr>
          <w:w w:val="105"/>
        </w:rPr>
        <w:t xml:space="preserve">capable of high-level </w:t>
      </w:r>
      <w:r w:rsidR="00576D48">
        <w:rPr>
          <w:w w:val="105"/>
        </w:rPr>
        <w:t>behavioral responses</w:t>
      </w:r>
      <w:r w:rsidR="00710D4F">
        <w:rPr>
          <w:w w:val="105"/>
        </w:rPr>
        <w:t xml:space="preserve"> such as command </w:t>
      </w:r>
      <w:r w:rsidR="00576D48">
        <w:rPr>
          <w:w w:val="105"/>
        </w:rPr>
        <w:t>following and intelligible verbalizations,</w:t>
      </w:r>
      <w:r w:rsidR="00710D4F">
        <w:rPr>
          <w:w w:val="105"/>
        </w:rPr>
        <w:t xml:space="preserve"> </w:t>
      </w:r>
      <w:r w:rsidR="00785825">
        <w:rPr>
          <w:w w:val="105"/>
        </w:rPr>
        <w:t xml:space="preserve">and MCS-, to indicate </w:t>
      </w:r>
      <w:r w:rsidR="00710D4F">
        <w:rPr>
          <w:w w:val="105"/>
        </w:rPr>
        <w:t>patients only demonstrating low-level behaviors</w:t>
      </w:r>
      <w:r w:rsidR="00712019">
        <w:rPr>
          <w:w w:val="105"/>
        </w:rPr>
        <w:t xml:space="preserve"> such as </w:t>
      </w:r>
      <w:r w:rsidR="00576D48">
        <w:rPr>
          <w:w w:val="105"/>
        </w:rPr>
        <w:t xml:space="preserve">visual pursuit and appropriate contingent behavior </w:t>
      </w:r>
      <w:r w:rsidR="00DE5C41">
        <w:rPr>
          <w:w w:val="105"/>
        </w:rPr>
        <w:t xml:space="preserve">(e.g., </w:t>
      </w:r>
      <w:r w:rsidR="00576D48">
        <w:rPr>
          <w:w w:val="105"/>
        </w:rPr>
        <w:t>smiling or crying in response to emotional stimuli</w:t>
      </w:r>
      <w:r w:rsidR="00DE5C41">
        <w:rPr>
          <w:w w:val="105"/>
        </w:rPr>
        <w:t xml:space="preserve">; </w:t>
      </w:r>
      <w:r w:rsidR="002D2A56">
        <w:rPr>
          <w:w w:val="105"/>
        </w:rPr>
        <w:fldChar w:fldCharType="begin"/>
      </w:r>
      <w:r w:rsidR="000D010F">
        <w:rPr>
          <w:w w:val="105"/>
        </w:rPr>
        <w:instrText xml:space="preserve"> ADDIN EN.CITE &lt;EndNote&gt;&lt;Cite&gt;&lt;Author&gt;Bruno&lt;/Author&gt;&lt;Year&gt;2011&lt;/Year&gt;&lt;RecNum&gt;65&lt;/RecNum&gt;&lt;DisplayText&gt;(Bruno et al., 2011)&lt;/DisplayText&gt;&lt;record&gt;&lt;rec-number&gt;65&lt;/rec-number&gt;&lt;foreign-keys&gt;&lt;key app="EN" db-id="vdearwve599dv4ep9vr50z29txvsx2feww9s" timestamp="1547236567" guid="be538f26-beb2-405c-aa37-9f86ba6b41f1"&gt;65&lt;/key&gt;&lt;/foreign-keys&gt;&lt;ref-type name="Journal Article"&gt;17&lt;/ref-type&gt;&lt;contributors&gt;&lt;authors&gt;&lt;author&gt;Bruno, M. A.&lt;/author&gt;&lt;author&gt;Vanhaudenhuyse, A.&lt;/author&gt;&lt;author&gt;Thibaut, A.&lt;/author&gt;&lt;author&gt;Moonen, G.&lt;/author&gt;&lt;author&gt;Laureys, S.&lt;/author&gt;&lt;/authors&gt;&lt;/contributors&gt;&lt;auth-address&gt;Coma Science Group, Neurology Department and Cyclotron Research Centre, University Hospital and University of Liege, Liege, Belgium.&lt;/auth-address&gt;&lt;titles&gt;&lt;title&gt;From unresponsive wakefulness to minimally conscious PLUS and functional locked-in syndromes: recent advances in our understanding of disorders of consciousness&lt;/title&gt;&lt;secondary-title&gt;J Neurol&lt;/secondary-title&gt;&lt;alt-title&gt;J Neurol&lt;/alt-title&gt;&lt;/titles&gt;&lt;periodical&gt;&lt;full-title&gt;Journal of Neurology&lt;/full-title&gt;&lt;abbr-1&gt;J. Neurol.&lt;/abbr-1&gt;&lt;abbr-2&gt;J Neurol&lt;/abbr-2&gt;&lt;/periodical&gt;&lt;alt-periodical&gt;&lt;full-title&gt;Journal of Neurology&lt;/full-title&gt;&lt;abbr-1&gt;J. Neurol.&lt;/abbr-1&gt;&lt;abbr-2&gt;J Neurol&lt;/abbr-2&gt;&lt;/alt-periodical&gt;&lt;pages&gt;1373-84&lt;/pages&gt;&lt;volume&gt;258&lt;/volume&gt;&lt;number&gt;7&lt;/number&gt;&lt;edition&gt;2011/06/16&lt;/edition&gt;&lt;keywords&gt;&lt;keyword&gt;Consciousness/*physiology&lt;/keyword&gt;&lt;keyword&gt;Humans&lt;/keyword&gt;&lt;keyword&gt;Persistent Vegetative State/diagnosis/*physiopathology&lt;/keyword&gt;&lt;keyword&gt;Quadriplegia/diagnosis/*physiopathology&lt;/keyword&gt;&lt;keyword&gt;*Wakefulness&lt;/keyword&gt;&lt;/keywords&gt;&lt;dates&gt;&lt;year&gt;2011&lt;/year&gt;&lt;pub-dates&gt;&lt;date&gt;Jul&lt;/date&gt;&lt;/pub-dates&gt;&lt;/dates&gt;&lt;isbn&gt;1432-1459 (Electronic)&amp;#xD;0340-5354 (Linking)&lt;/isbn&gt;&lt;accession-num&gt;21674197&lt;/accession-num&gt;&lt;urls&gt;&lt;related-urls&gt;&lt;url&gt;https://www.ncbi.nlm.nih.gov/pubmed/21674197&lt;/url&gt;&lt;/related-urls&gt;&lt;/urls&gt;&lt;electronic-resource-num&gt;10.1007/s00415-011-6114-x&lt;/electronic-resource-num&gt;&lt;language&gt;English&lt;/language&gt;&lt;/record&gt;&lt;/Cite&gt;&lt;/EndNote&gt;</w:instrText>
      </w:r>
      <w:r w:rsidR="002D2A56">
        <w:rPr>
          <w:w w:val="105"/>
        </w:rPr>
        <w:fldChar w:fldCharType="separate"/>
      </w:r>
      <w:r w:rsidR="000D010F">
        <w:rPr>
          <w:noProof/>
          <w:w w:val="105"/>
        </w:rPr>
        <w:t>(Bruno et al., 2011)</w:t>
      </w:r>
      <w:r w:rsidR="002D2A56">
        <w:rPr>
          <w:w w:val="105"/>
        </w:rPr>
        <w:fldChar w:fldCharType="end"/>
      </w:r>
      <w:r w:rsidR="002D2A56">
        <w:rPr>
          <w:w w:val="105"/>
        </w:rPr>
        <w:t>).</w:t>
      </w:r>
      <w:r w:rsidR="006F53D0">
        <w:rPr>
          <w:w w:val="105"/>
        </w:rPr>
        <w:t xml:space="preserve"> </w:t>
      </w:r>
    </w:p>
    <w:p w14:paraId="0C7AC537" w14:textId="3BD12070" w:rsidR="0062646D" w:rsidRPr="001B633B" w:rsidRDefault="006F53D0" w:rsidP="00576D48">
      <w:pPr>
        <w:pStyle w:val="Corpotesto"/>
        <w:spacing w:line="480" w:lineRule="auto"/>
        <w:ind w:firstLine="17"/>
      </w:pPr>
      <w:r>
        <w:rPr>
          <w:w w:val="105"/>
        </w:rPr>
        <w:t>Over the past 20 years, e</w:t>
      </w:r>
      <w:r w:rsidR="00FF4211" w:rsidRPr="001B633B">
        <w:rPr>
          <w:w w:val="105"/>
        </w:rPr>
        <w:t xml:space="preserve">lectroencephalography (EEG) and magnetic resonance imaging (MRI) </w:t>
      </w:r>
      <w:r w:rsidR="003A5E5A">
        <w:rPr>
          <w:w w:val="105"/>
        </w:rPr>
        <w:t>have been</w:t>
      </w:r>
      <w:r w:rsidR="003A5E5A" w:rsidRPr="001B633B">
        <w:rPr>
          <w:w w:val="105"/>
        </w:rPr>
        <w:t xml:space="preserve"> </w:t>
      </w:r>
      <w:r w:rsidR="00FF4211" w:rsidRPr="001B633B">
        <w:rPr>
          <w:w w:val="105"/>
        </w:rPr>
        <w:t>increasingly employed to monitor neurological status</w:t>
      </w:r>
      <w:r w:rsidR="006F7DD1">
        <w:rPr>
          <w:w w:val="105"/>
        </w:rPr>
        <w:t xml:space="preserve"> </w:t>
      </w:r>
      <w:r w:rsidR="002800B8" w:rsidRPr="001B633B">
        <w:rPr>
          <w:w w:val="105"/>
        </w:rPr>
        <w:fldChar w:fldCharType="begin"/>
      </w:r>
      <w:r w:rsidR="000D010F">
        <w:rPr>
          <w:w w:val="105"/>
        </w:rPr>
        <w:instrText xml:space="preserve"> ADDIN EN.CITE &lt;EndNote&gt;&lt;Cite&gt;&lt;Author&gt;Brenner&lt;/Author&gt;&lt;Year&gt;2005&lt;/Year&gt;&lt;RecNum&gt;971&lt;/RecNum&gt;&lt;DisplayText&gt;(Brenner, 2005)&lt;/DisplayText&gt;&lt;record&gt;&lt;rec-number&gt;971&lt;/rec-number&gt;&lt;foreign-keys&gt;&lt;key app="EN" db-id="vdearwve599dv4ep9vr50z29txvsx2feww9s" timestamp="1553293702" guid="fc65c941-0037-4852-a6f2-d3f26166394e"&gt;971&lt;/key&gt;&lt;/foreign-keys&gt;&lt;ref-type name="Journal Article"&gt;17&lt;/ref-type&gt;&lt;contributors&gt;&lt;authors&gt;&lt;author&gt;Brenner, R. P.&lt;/author&gt;&lt;/authors&gt;&lt;/contributors&gt;&lt;auth-address&gt;University of Pittsburgh, Pennsylvania, USA. brennerrp@upmc.edu&lt;/auth-address&gt;&lt;titles&gt;&lt;title&gt;The interpretation of the EEG in stupor and coma&lt;/title&gt;&lt;secondary-title&gt;Neurologist&lt;/secondary-title&gt;&lt;/titles&gt;&lt;periodical&gt;&lt;full-title&gt;Neurologist&lt;/full-title&gt;&lt;abbr-1&gt;Neurologist&lt;/abbr-1&gt;&lt;abbr-2&gt;Neurologist&lt;/abbr-2&gt;&lt;/periodical&gt;&lt;pages&gt;271-84&lt;/pages&gt;&lt;volume&gt;11&lt;/volume&gt;&lt;number&gt;5&lt;/number&gt;&lt;edition&gt;2005/09/09&lt;/edition&gt;&lt;keywords&gt;&lt;keyword&gt;Animals&lt;/keyword&gt;&lt;keyword&gt;Coma/diagnosis/*physiopathology&lt;/keyword&gt;&lt;keyword&gt;*Electroencephalography&lt;/keyword&gt;&lt;keyword&gt;Humans&lt;/keyword&gt;&lt;keyword&gt;Hypoxia/physiopathology&lt;/keyword&gt;&lt;keyword&gt;Poisoning&lt;/keyword&gt;&lt;keyword&gt;Status Epilepticus/physiopathology&lt;/keyword&gt;&lt;/keywords&gt;&lt;dates&gt;&lt;year&gt;2005&lt;/year&gt;&lt;pub-dates&gt;&lt;date&gt;Sep&lt;/date&gt;&lt;/pub-dates&gt;&lt;/dates&gt;&lt;isbn&gt;1074-7931 (Print)&amp;#xD;1074-7931 (Linking)&lt;/isbn&gt;&lt;accession-num&gt;16148734&lt;/accession-num&gt;&lt;urls&gt;&lt;related-urls&gt;&lt;url&gt;https://www.ncbi.nlm.nih.gov/pubmed/16148734&lt;/url&gt;&lt;/related-urls&gt;&lt;/urls&gt;&lt;electronic-resource-num&gt;10.1097/01.nrl.0000178756.44055.f6&lt;/electronic-resource-num&gt;&lt;/record&gt;&lt;/Cite&gt;&lt;/EndNote&gt;</w:instrText>
      </w:r>
      <w:r w:rsidR="002800B8" w:rsidRPr="001B633B">
        <w:rPr>
          <w:w w:val="105"/>
        </w:rPr>
        <w:fldChar w:fldCharType="separate"/>
      </w:r>
      <w:r w:rsidR="000D010F">
        <w:rPr>
          <w:noProof/>
          <w:w w:val="105"/>
        </w:rPr>
        <w:t>(Brenner, 2005)</w:t>
      </w:r>
      <w:r w:rsidR="002800B8" w:rsidRPr="001B633B">
        <w:rPr>
          <w:w w:val="105"/>
        </w:rPr>
        <w:fldChar w:fldCharType="end"/>
      </w:r>
      <w:r w:rsidR="006F7DD1">
        <w:rPr>
          <w:w w:val="105"/>
        </w:rPr>
        <w:t>,</w:t>
      </w:r>
      <w:r w:rsidR="00A845B8" w:rsidRPr="001B633B">
        <w:rPr>
          <w:w w:val="105"/>
        </w:rPr>
        <w:t xml:space="preserve"> </w:t>
      </w:r>
      <w:r w:rsidR="00FF4211" w:rsidRPr="001B633B">
        <w:rPr>
          <w:w w:val="105"/>
        </w:rPr>
        <w:t>residual cognitive function</w:t>
      </w:r>
      <w:r w:rsidR="006F7DD1">
        <w:rPr>
          <w:w w:val="105"/>
        </w:rPr>
        <w:t xml:space="preserve"> </w:t>
      </w:r>
      <w:r w:rsidR="002800B8" w:rsidRPr="001B633B">
        <w:rPr>
          <w:w w:val="105"/>
        </w:rPr>
        <w:fldChar w:fldCharType="begin">
          <w:fldData xml:space="preserve">PEVuZE5vdGU+PENpdGU+PEF1dGhvcj5DaGVubnU8L0F1dGhvcj48WWVhcj4yMDEzPC9ZZWFyPjxS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</w:fldData>
        </w:fldChar>
      </w:r>
      <w:r w:rsidR="000D010F">
        <w:rPr>
          <w:w w:val="105"/>
        </w:rPr>
        <w:instrText xml:space="preserve"> ADDIN EN.CITE </w:instrText>
      </w:r>
      <w:r w:rsidR="000D010F">
        <w:rPr>
          <w:w w:val="105"/>
        </w:rPr>
        <w:fldChar w:fldCharType="begin">
          <w:fldData xml:space="preserve">PEVuZE5vdGU+PENpdGU+PEF1dGhvcj5DaGVubnU8L0F1dGhvcj48WWVhcj4yMDEzPC9ZZWFyPjxS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</w:fldData>
        </w:fldChar>
      </w:r>
      <w:r w:rsidR="000D010F">
        <w:rPr>
          <w:w w:val="105"/>
        </w:rPr>
        <w:instrText xml:space="preserve"> ADDIN EN.CITE.DATA </w:instrText>
      </w:r>
      <w:r w:rsidR="000D010F">
        <w:rPr>
          <w:w w:val="105"/>
        </w:rPr>
      </w:r>
      <w:r w:rsidR="000D010F">
        <w:rPr>
          <w:w w:val="105"/>
        </w:rPr>
        <w:fldChar w:fldCharType="end"/>
      </w:r>
      <w:r w:rsidR="002800B8" w:rsidRPr="001B633B">
        <w:rPr>
          <w:w w:val="105"/>
        </w:rPr>
      </w:r>
      <w:r w:rsidR="002800B8" w:rsidRPr="001B633B">
        <w:rPr>
          <w:w w:val="105"/>
        </w:rPr>
        <w:fldChar w:fldCharType="separate"/>
      </w:r>
      <w:r w:rsidR="000D010F">
        <w:rPr>
          <w:noProof/>
          <w:w w:val="105"/>
        </w:rPr>
        <w:t>(Chennu et al., 2013; Monti et al., 2015; Schnakers et al., 2008)</w:t>
      </w:r>
      <w:r w:rsidR="002800B8" w:rsidRPr="001B633B">
        <w:rPr>
          <w:w w:val="105"/>
        </w:rPr>
        <w:fldChar w:fldCharType="end"/>
      </w:r>
      <w:r w:rsidR="006F7DD1">
        <w:rPr>
          <w:w w:val="105"/>
        </w:rPr>
        <w:t xml:space="preserve">, </w:t>
      </w:r>
      <w:r w:rsidR="00FF4211" w:rsidRPr="001B633B">
        <w:rPr>
          <w:w w:val="105"/>
        </w:rPr>
        <w:t>state</w:t>
      </w:r>
      <w:r w:rsidR="00FF4211" w:rsidRPr="001B633B">
        <w:rPr>
          <w:spacing w:val="-17"/>
          <w:w w:val="105"/>
        </w:rPr>
        <w:t xml:space="preserve"> </w:t>
      </w:r>
      <w:r w:rsidR="00FF4211" w:rsidRPr="001B633B">
        <w:rPr>
          <w:w w:val="105"/>
        </w:rPr>
        <w:t>of</w:t>
      </w:r>
      <w:r w:rsidR="00FF4211" w:rsidRPr="001B633B">
        <w:rPr>
          <w:spacing w:val="-17"/>
          <w:w w:val="105"/>
        </w:rPr>
        <w:t xml:space="preserve"> </w:t>
      </w:r>
      <w:r w:rsidR="00FF4211" w:rsidRPr="001B633B">
        <w:rPr>
          <w:w w:val="105"/>
        </w:rPr>
        <w:t>awareness</w:t>
      </w:r>
      <w:r w:rsidR="006F7DD1">
        <w:rPr>
          <w:w w:val="105"/>
        </w:rPr>
        <w:t xml:space="preserve"> </w:t>
      </w:r>
      <w:r w:rsidR="00194DBF" w:rsidRPr="001B633B">
        <w:rPr>
          <w:w w:val="105"/>
        </w:rPr>
        <w:fldChar w:fldCharType="begin">
          <w:fldData xml:space="preserve">PEVuZE5vdGU+PENpdGU+PEF1dGhvcj5Dcm9uZTwvQXV0aG9yPjxZZWFyPjIwMTU8L1llYXI+PFJl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MDEtOTwvcGFnZXM+PHZvbHVtZT4xMTA8L3ZvbHVtZT48ZWRpdGlvbj4y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</w:fldData>
        </w:fldChar>
      </w:r>
      <w:r w:rsidR="000D010F">
        <w:rPr>
          <w:w w:val="105"/>
        </w:rPr>
        <w:instrText xml:space="preserve"> ADDIN EN.CITE </w:instrText>
      </w:r>
      <w:r w:rsidR="000D010F">
        <w:rPr>
          <w:w w:val="105"/>
        </w:rPr>
        <w:fldChar w:fldCharType="begin">
          <w:fldData xml:space="preserve">PEVuZE5vdGU+PENpdGU+PEF1dGhvcj5Dcm9uZTwvQXV0aG9yPjxZZWFyPjIwMTU8L1llYXI+PFJl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xMDEtOTwvcGFnZXM+PHZvbHVtZT4xMTA8L3ZvbHVtZT48ZWRpdGlvbj4y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</w:fldData>
        </w:fldChar>
      </w:r>
      <w:r w:rsidR="000D010F">
        <w:rPr>
          <w:w w:val="105"/>
        </w:rPr>
        <w:instrText xml:space="preserve"> ADDIN EN.CITE.DATA </w:instrText>
      </w:r>
      <w:r w:rsidR="000D010F">
        <w:rPr>
          <w:w w:val="105"/>
        </w:rPr>
      </w:r>
      <w:r w:rsidR="000D010F">
        <w:rPr>
          <w:w w:val="105"/>
        </w:rPr>
        <w:fldChar w:fldCharType="end"/>
      </w:r>
      <w:r w:rsidR="00194DBF" w:rsidRPr="001B633B">
        <w:rPr>
          <w:w w:val="105"/>
        </w:rPr>
      </w:r>
      <w:r w:rsidR="00194DBF" w:rsidRPr="001B633B">
        <w:rPr>
          <w:w w:val="105"/>
        </w:rPr>
        <w:fldChar w:fldCharType="separate"/>
      </w:r>
      <w:r w:rsidR="000D010F">
        <w:rPr>
          <w:noProof/>
          <w:w w:val="105"/>
        </w:rPr>
        <w:t>(Crone et al., 2015; Demertzi et al., 2019; Owen et al., 2006)</w:t>
      </w:r>
      <w:r w:rsidR="00194DBF" w:rsidRPr="001B633B">
        <w:rPr>
          <w:w w:val="105"/>
        </w:rPr>
        <w:fldChar w:fldCharType="end"/>
      </w:r>
      <w:r w:rsidR="006F7DD1">
        <w:rPr>
          <w:w w:val="105"/>
        </w:rPr>
        <w:t>,</w:t>
      </w:r>
      <w:r w:rsidR="00B57655" w:rsidRPr="001B633B">
        <w:rPr>
          <w:w w:val="105"/>
        </w:rPr>
        <w:t xml:space="preserve"> </w:t>
      </w:r>
      <w:r w:rsidR="00FF4211" w:rsidRPr="001B633B">
        <w:rPr>
          <w:w w:val="105"/>
        </w:rPr>
        <w:t>and potential</w:t>
      </w:r>
      <w:r w:rsidR="00FF4211" w:rsidRPr="001B633B">
        <w:rPr>
          <w:spacing w:val="-16"/>
          <w:w w:val="105"/>
        </w:rPr>
        <w:t xml:space="preserve"> </w:t>
      </w:r>
      <w:r w:rsidR="00FF4211" w:rsidRPr="001B633B">
        <w:rPr>
          <w:w w:val="105"/>
        </w:rPr>
        <w:t>for</w:t>
      </w:r>
      <w:r w:rsidR="00FF4211" w:rsidRPr="001B633B">
        <w:rPr>
          <w:spacing w:val="-16"/>
          <w:w w:val="105"/>
        </w:rPr>
        <w:t xml:space="preserve"> </w:t>
      </w:r>
      <w:r w:rsidR="00194DBF" w:rsidRPr="001B633B">
        <w:rPr>
          <w:spacing w:val="-3"/>
          <w:w w:val="105"/>
        </w:rPr>
        <w:t>recovery</w:t>
      </w:r>
      <w:r w:rsidR="006F7DD1">
        <w:rPr>
          <w:spacing w:val="-3"/>
          <w:w w:val="105"/>
        </w:rPr>
        <w:t xml:space="preserve"> </w:t>
      </w:r>
      <w:r w:rsidR="00194DBF" w:rsidRPr="001B633B">
        <w:rPr>
          <w:spacing w:val="-3"/>
          <w:w w:val="105"/>
        </w:rPr>
        <w:fldChar w:fldCharType="begin">
          <w:fldData xml:space="preserve">PEVuZE5vdGU+PENpdGU+PEF1dGhvcj5CYWduYXRvPC9BdXRob3I+PFllYXI+MjAxMDwvWWVhcj48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</w:fldData>
        </w:fldChar>
      </w:r>
      <w:r w:rsidR="000D010F">
        <w:rPr>
          <w:spacing w:val="-3"/>
          <w:w w:val="105"/>
        </w:rPr>
        <w:instrText xml:space="preserve"> ADDIN EN.CITE </w:instrText>
      </w:r>
      <w:r w:rsidR="000D010F">
        <w:rPr>
          <w:spacing w:val="-3"/>
          <w:w w:val="105"/>
        </w:rPr>
        <w:fldChar w:fldCharType="begin">
          <w:fldData xml:space="preserve">PEVuZE5vdGU+PENpdGU+PEF1dGhvcj5CYWduYXRvPC9BdXRob3I+PFllYXI+MjAxMDwvWWVhcj48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</w:fldData>
        </w:fldChar>
      </w:r>
      <w:r w:rsidR="000D010F">
        <w:rPr>
          <w:spacing w:val="-3"/>
          <w:w w:val="105"/>
        </w:rPr>
        <w:instrText xml:space="preserve"> ADDIN EN.CITE.DATA </w:instrText>
      </w:r>
      <w:r w:rsidR="000D010F">
        <w:rPr>
          <w:spacing w:val="-3"/>
          <w:w w:val="105"/>
        </w:rPr>
      </w:r>
      <w:r w:rsidR="000D010F">
        <w:rPr>
          <w:spacing w:val="-3"/>
          <w:w w:val="105"/>
        </w:rPr>
        <w:fldChar w:fldCharType="end"/>
      </w:r>
      <w:r w:rsidR="00194DBF" w:rsidRPr="001B633B">
        <w:rPr>
          <w:spacing w:val="-3"/>
          <w:w w:val="105"/>
        </w:rPr>
      </w:r>
      <w:r w:rsidR="00194DBF" w:rsidRPr="001B633B">
        <w:rPr>
          <w:spacing w:val="-3"/>
          <w:w w:val="105"/>
        </w:rPr>
        <w:fldChar w:fldCharType="separate"/>
      </w:r>
      <w:r w:rsidR="000D010F">
        <w:rPr>
          <w:noProof/>
          <w:spacing w:val="-3"/>
          <w:w w:val="105"/>
        </w:rPr>
        <w:t>(Bagnato et al., 2010; Crone et al., 2018; Schnakers et al., 2019)</w:t>
      </w:r>
      <w:r w:rsidR="00194DBF" w:rsidRPr="001B633B">
        <w:rPr>
          <w:spacing w:val="-3"/>
          <w:w w:val="105"/>
        </w:rPr>
        <w:fldChar w:fldCharType="end"/>
      </w:r>
      <w:r w:rsidR="00FF4211" w:rsidRPr="001B633B">
        <w:rPr>
          <w:w w:val="105"/>
        </w:rPr>
        <w:t xml:space="preserve"> in </w:t>
      </w:r>
      <w:r w:rsidR="000D25FF">
        <w:rPr>
          <w:w w:val="105"/>
        </w:rPr>
        <w:t>DOC patients</w:t>
      </w:r>
      <w:r w:rsidR="00116263" w:rsidRPr="001B633B">
        <w:rPr>
          <w:w w:val="105"/>
        </w:rPr>
        <w:t>.</w:t>
      </w:r>
      <w:r w:rsidR="006832C0" w:rsidRPr="001B633B">
        <w:rPr>
          <w:w w:val="105"/>
        </w:rPr>
        <w:t xml:space="preserve"> </w:t>
      </w:r>
      <w:r w:rsidR="00FF4211" w:rsidRPr="001B633B">
        <w:rPr>
          <w:w w:val="105"/>
        </w:rPr>
        <w:t>In the context of bedside</w:t>
      </w:r>
      <w:r w:rsidR="0026439E" w:rsidRPr="001B633B">
        <w:rPr>
          <w:w w:val="105"/>
        </w:rPr>
        <w:t xml:space="preserve"> </w:t>
      </w:r>
      <w:r w:rsidR="00FF4211" w:rsidRPr="001B633B">
        <w:rPr>
          <w:w w:val="105"/>
        </w:rPr>
        <w:t>EEG, analysis of the magnitude of oscillations at different frequencies (i.e., power spectrum analysis)</w:t>
      </w:r>
      <w:r w:rsidR="0026439E" w:rsidRPr="001B633B">
        <w:rPr>
          <w:w w:val="105"/>
        </w:rPr>
        <w:t xml:space="preserve"> </w:t>
      </w:r>
      <w:r w:rsidR="00FF4211" w:rsidRPr="001B633B">
        <w:rPr>
          <w:w w:val="105"/>
        </w:rPr>
        <w:t xml:space="preserve">has </w:t>
      </w:r>
      <w:r w:rsidR="00BE714E">
        <w:rPr>
          <w:w w:val="105"/>
        </w:rPr>
        <w:t xml:space="preserve">been </w:t>
      </w:r>
      <w:r w:rsidR="00FF4211" w:rsidRPr="001B633B">
        <w:rPr>
          <w:w w:val="105"/>
        </w:rPr>
        <w:t xml:space="preserve">shown </w:t>
      </w:r>
      <w:r w:rsidR="00D55807">
        <w:rPr>
          <w:w w:val="105"/>
        </w:rPr>
        <w:t xml:space="preserve">to be </w:t>
      </w:r>
      <w:r w:rsidR="00FF4211" w:rsidRPr="001B633B">
        <w:rPr>
          <w:w w:val="105"/>
        </w:rPr>
        <w:t>capable of differentiating DOC patients from patients with severe neurocognitive disorder but no consciousness</w:t>
      </w:r>
      <w:r w:rsidR="0000566D">
        <w:rPr>
          <w:w w:val="105"/>
        </w:rPr>
        <w:t xml:space="preserve"> impairment</w:t>
      </w:r>
      <w:r w:rsidR="00FC6C5C">
        <w:rPr>
          <w:w w:val="105"/>
        </w:rPr>
        <w:t xml:space="preserve"> </w:t>
      </w:r>
      <w:r w:rsidR="00194DBF" w:rsidRPr="001B633B">
        <w:rPr>
          <w:w w:val="105"/>
        </w:rPr>
        <w:fldChar w:fldCharType="begin">
          <w:fldData xml:space="preserve">PEVuZE5vdGU+PENpdGU+PEF1dGhvcj5MZW9uLUNhcnJpb248L0F1dGhvcj48WWVhcj4yMDA4PC9Z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</w:fldData>
        </w:fldChar>
      </w:r>
      <w:r w:rsidR="000D010F">
        <w:rPr>
          <w:w w:val="105"/>
        </w:rPr>
        <w:instrText xml:space="preserve"> ADDIN EN.CITE </w:instrText>
      </w:r>
      <w:r w:rsidR="000D010F">
        <w:rPr>
          <w:w w:val="105"/>
        </w:rPr>
        <w:fldChar w:fldCharType="begin">
          <w:fldData xml:space="preserve">PEVuZE5vdGU+PENpdGU+PEF1dGhvcj5MZW9uLUNhcnJpb248L0F1dGhvcj48WWVhcj4yMDA4PC9Z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</w:fldData>
        </w:fldChar>
      </w:r>
      <w:r w:rsidR="000D010F">
        <w:rPr>
          <w:w w:val="105"/>
        </w:rPr>
        <w:instrText xml:space="preserve"> ADDIN EN.CITE.DATA </w:instrText>
      </w:r>
      <w:r w:rsidR="000D010F">
        <w:rPr>
          <w:w w:val="105"/>
        </w:rPr>
      </w:r>
      <w:r w:rsidR="000D010F">
        <w:rPr>
          <w:w w:val="105"/>
        </w:rPr>
        <w:fldChar w:fldCharType="end"/>
      </w:r>
      <w:r w:rsidR="00194DBF" w:rsidRPr="001B633B">
        <w:rPr>
          <w:w w:val="105"/>
        </w:rPr>
      </w:r>
      <w:r w:rsidR="00194DBF" w:rsidRPr="001B633B">
        <w:rPr>
          <w:w w:val="105"/>
        </w:rPr>
        <w:fldChar w:fldCharType="separate"/>
      </w:r>
      <w:r w:rsidR="000D010F">
        <w:rPr>
          <w:noProof/>
          <w:w w:val="105"/>
        </w:rPr>
        <w:t>(Leon-Carrion et al., 2008)</w:t>
      </w:r>
      <w:r w:rsidR="00194DBF" w:rsidRPr="001B633B">
        <w:rPr>
          <w:w w:val="105"/>
        </w:rPr>
        <w:fldChar w:fldCharType="end"/>
      </w:r>
      <w:r w:rsidR="00FC6C5C">
        <w:rPr>
          <w:spacing w:val="-5"/>
          <w:w w:val="105"/>
        </w:rPr>
        <w:t xml:space="preserve">, </w:t>
      </w:r>
      <w:r w:rsidR="00FF4211" w:rsidRPr="001B633B">
        <w:rPr>
          <w:w w:val="105"/>
        </w:rPr>
        <w:t>as</w:t>
      </w:r>
      <w:r w:rsidR="00FF4211" w:rsidRPr="001B633B">
        <w:rPr>
          <w:spacing w:val="-5"/>
          <w:w w:val="105"/>
        </w:rPr>
        <w:t xml:space="preserve"> </w:t>
      </w:r>
      <w:r w:rsidR="00FF4211" w:rsidRPr="001B633B">
        <w:rPr>
          <w:w w:val="105"/>
        </w:rPr>
        <w:t>well</w:t>
      </w:r>
      <w:r w:rsidR="00FF4211" w:rsidRPr="001B633B">
        <w:rPr>
          <w:spacing w:val="-5"/>
          <w:w w:val="105"/>
        </w:rPr>
        <w:t xml:space="preserve"> </w:t>
      </w:r>
      <w:r w:rsidR="00FF4211" w:rsidRPr="001B633B">
        <w:rPr>
          <w:w w:val="105"/>
        </w:rPr>
        <w:t>as</w:t>
      </w:r>
      <w:r w:rsidR="00FF4211" w:rsidRPr="001B633B">
        <w:rPr>
          <w:spacing w:val="-5"/>
          <w:w w:val="105"/>
        </w:rPr>
        <w:t xml:space="preserve"> </w:t>
      </w:r>
      <w:r w:rsidR="00FF4211" w:rsidRPr="001B633B">
        <w:rPr>
          <w:w w:val="105"/>
        </w:rPr>
        <w:t>clinical</w:t>
      </w:r>
      <w:r w:rsidR="00FF4211" w:rsidRPr="001B633B">
        <w:rPr>
          <w:spacing w:val="-5"/>
          <w:w w:val="105"/>
        </w:rPr>
        <w:t xml:space="preserve"> </w:t>
      </w:r>
      <w:r w:rsidR="00FF4211" w:rsidRPr="001B633B">
        <w:rPr>
          <w:w w:val="105"/>
        </w:rPr>
        <w:t>categories</w:t>
      </w:r>
      <w:r w:rsidR="00FF4211" w:rsidRPr="001B633B">
        <w:rPr>
          <w:spacing w:val="-5"/>
          <w:w w:val="105"/>
        </w:rPr>
        <w:t xml:space="preserve"> </w:t>
      </w:r>
      <w:r w:rsidR="00FF4211" w:rsidRPr="001B633B">
        <w:rPr>
          <w:w w:val="105"/>
        </w:rPr>
        <w:t>of</w:t>
      </w:r>
      <w:r w:rsidR="00FF4211" w:rsidRPr="001B633B">
        <w:rPr>
          <w:spacing w:val="-5"/>
          <w:w w:val="105"/>
        </w:rPr>
        <w:t xml:space="preserve"> </w:t>
      </w:r>
      <w:r w:rsidR="00FF4211" w:rsidRPr="001B633B">
        <w:rPr>
          <w:w w:val="105"/>
        </w:rPr>
        <w:t>chronic DOC</w:t>
      </w:r>
      <w:r w:rsidR="00FF4211" w:rsidRPr="001B633B">
        <w:rPr>
          <w:spacing w:val="-12"/>
          <w:w w:val="105"/>
        </w:rPr>
        <w:t xml:space="preserve"> </w:t>
      </w:r>
      <w:r w:rsidR="00FF4211" w:rsidRPr="001B633B">
        <w:rPr>
          <w:w w:val="105"/>
        </w:rPr>
        <w:t>(i.e.,</w:t>
      </w:r>
      <w:r w:rsidR="00FF4211" w:rsidRPr="001B633B">
        <w:rPr>
          <w:spacing w:val="-8"/>
          <w:w w:val="105"/>
        </w:rPr>
        <w:t xml:space="preserve"> </w:t>
      </w:r>
      <w:r w:rsidR="00FF4211" w:rsidRPr="001B633B">
        <w:rPr>
          <w:w w:val="105"/>
        </w:rPr>
        <w:t>VS,</w:t>
      </w:r>
      <w:r w:rsidR="00FF4211" w:rsidRPr="001B633B">
        <w:rPr>
          <w:spacing w:val="-11"/>
          <w:w w:val="105"/>
        </w:rPr>
        <w:t xml:space="preserve"> </w:t>
      </w:r>
      <w:r w:rsidR="00FF4211" w:rsidRPr="001B633B">
        <w:rPr>
          <w:w w:val="105"/>
        </w:rPr>
        <w:t>MCS),</w:t>
      </w:r>
      <w:r w:rsidR="00FF4211" w:rsidRPr="001B633B">
        <w:rPr>
          <w:spacing w:val="-11"/>
          <w:w w:val="105"/>
        </w:rPr>
        <w:t xml:space="preserve"> </w:t>
      </w:r>
      <w:r w:rsidR="00FF4211" w:rsidRPr="001B633B">
        <w:rPr>
          <w:w w:val="105"/>
        </w:rPr>
        <w:t>with</w:t>
      </w:r>
      <w:r w:rsidR="00FF4211" w:rsidRPr="001B633B">
        <w:rPr>
          <w:spacing w:val="-11"/>
          <w:w w:val="105"/>
        </w:rPr>
        <w:t xml:space="preserve"> </w:t>
      </w:r>
      <w:r w:rsidR="00FF4211" w:rsidRPr="001B633B">
        <w:rPr>
          <w:w w:val="105"/>
        </w:rPr>
        <w:t>depth</w:t>
      </w:r>
      <w:r w:rsidR="00FF4211" w:rsidRPr="001B633B">
        <w:rPr>
          <w:spacing w:val="-12"/>
          <w:w w:val="105"/>
        </w:rPr>
        <w:t xml:space="preserve"> </w:t>
      </w:r>
      <w:r w:rsidR="00FF4211" w:rsidRPr="001B633B">
        <w:rPr>
          <w:w w:val="105"/>
        </w:rPr>
        <w:t>of</w:t>
      </w:r>
      <w:r w:rsidR="00FF4211" w:rsidRPr="001B633B">
        <w:rPr>
          <w:spacing w:val="-12"/>
          <w:w w:val="105"/>
        </w:rPr>
        <w:t xml:space="preserve"> </w:t>
      </w:r>
      <w:r w:rsidR="00FF4211" w:rsidRPr="001B633B">
        <w:rPr>
          <w:w w:val="105"/>
        </w:rPr>
        <w:t>impairment</w:t>
      </w:r>
      <w:r w:rsidR="00FF4211" w:rsidRPr="001B633B">
        <w:rPr>
          <w:spacing w:val="-12"/>
          <w:w w:val="105"/>
        </w:rPr>
        <w:t xml:space="preserve"> </w:t>
      </w:r>
      <w:r w:rsidR="00D735E3">
        <w:rPr>
          <w:w w:val="105"/>
        </w:rPr>
        <w:t>correlating</w:t>
      </w:r>
      <w:r w:rsidR="00FF4211" w:rsidRPr="001B633B">
        <w:rPr>
          <w:spacing w:val="-11"/>
          <w:w w:val="105"/>
        </w:rPr>
        <w:t xml:space="preserve"> </w:t>
      </w:r>
      <w:r w:rsidR="00FF4211" w:rsidRPr="001B633B">
        <w:rPr>
          <w:w w:val="105"/>
        </w:rPr>
        <w:t>with</w:t>
      </w:r>
      <w:r w:rsidR="00FF4211" w:rsidRPr="001B633B">
        <w:rPr>
          <w:spacing w:val="-11"/>
          <w:w w:val="105"/>
        </w:rPr>
        <w:t xml:space="preserve"> </w:t>
      </w:r>
      <w:r w:rsidR="00FF4211" w:rsidRPr="001B633B">
        <w:rPr>
          <w:w w:val="105"/>
        </w:rPr>
        <w:t>slower, larger amplitude oscillations</w:t>
      </w:r>
      <w:r w:rsidR="00FC6C5C">
        <w:rPr>
          <w:w w:val="105"/>
        </w:rPr>
        <w:t xml:space="preserve"> </w:t>
      </w:r>
      <w:r w:rsidR="00194DBF" w:rsidRPr="001B633B">
        <w:rPr>
          <w:w w:val="105"/>
        </w:rPr>
        <w:fldChar w:fldCharType="begin">
          <w:fldData xml:space="preserve">PEVuZE5vdGU+PENpdGU+PEF1dGhvcj5MZWNoaW5nZXI8L0F1dGhvcj48WWVhcj4yMDEzPC9ZZWFy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jM0OC01NjwvcGFnZXM+PHZvbHVtZT4yNjA8L3ZvbHVtZT48bnVtYmVyPjk8L251bWJlcj48ZWRp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</w:fldData>
        </w:fldChar>
      </w:r>
      <w:r w:rsidR="000D010F">
        <w:rPr>
          <w:w w:val="105"/>
        </w:rPr>
        <w:instrText xml:space="preserve"> ADDIN EN.CITE </w:instrText>
      </w:r>
      <w:r w:rsidR="000D010F">
        <w:rPr>
          <w:w w:val="105"/>
        </w:rPr>
        <w:fldChar w:fldCharType="begin">
          <w:fldData xml:space="preserve">PEVuZE5vdGU+PENpdGU+PEF1dGhvcj5MZWNoaW5nZXI8L0F1dGhvcj48WWVhcj4yMDEzPC9ZZWFy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jM0OC01NjwvcGFnZXM+PHZvbHVtZT4yNjA8L3ZvbHVtZT48bnVtYmVyPjk8L251bWJlcj48ZWRp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</w:fldData>
        </w:fldChar>
      </w:r>
      <w:r w:rsidR="000D010F">
        <w:rPr>
          <w:w w:val="105"/>
        </w:rPr>
        <w:instrText xml:space="preserve"> ADDIN EN.CITE.DATA </w:instrText>
      </w:r>
      <w:r w:rsidR="000D010F">
        <w:rPr>
          <w:w w:val="105"/>
        </w:rPr>
      </w:r>
      <w:r w:rsidR="000D010F">
        <w:rPr>
          <w:w w:val="105"/>
        </w:rPr>
        <w:fldChar w:fldCharType="end"/>
      </w:r>
      <w:r w:rsidR="00194DBF" w:rsidRPr="001B633B">
        <w:rPr>
          <w:w w:val="105"/>
        </w:rPr>
      </w:r>
      <w:r w:rsidR="00194DBF" w:rsidRPr="001B633B">
        <w:rPr>
          <w:w w:val="105"/>
        </w:rPr>
        <w:fldChar w:fldCharType="separate"/>
      </w:r>
      <w:r w:rsidR="000D010F">
        <w:rPr>
          <w:noProof/>
          <w:w w:val="105"/>
        </w:rPr>
        <w:t>(Lechinger et al., 2013; Lehembre et al., 2012)</w:t>
      </w:r>
      <w:r w:rsidR="00194DBF" w:rsidRPr="001B633B">
        <w:rPr>
          <w:w w:val="105"/>
        </w:rPr>
        <w:fldChar w:fldCharType="end"/>
      </w:r>
      <w:r w:rsidR="00FC6C5C">
        <w:rPr>
          <w:w w:val="105"/>
        </w:rPr>
        <w:t>.</w:t>
      </w:r>
      <w:r w:rsidR="00FF4211" w:rsidRPr="001B633B">
        <w:rPr>
          <w:w w:val="105"/>
        </w:rPr>
        <w:t xml:space="preserve"> While</w:t>
      </w:r>
      <w:r w:rsidR="00FF4211" w:rsidRPr="001B633B">
        <w:rPr>
          <w:spacing w:val="-7"/>
          <w:w w:val="105"/>
        </w:rPr>
        <w:t xml:space="preserve"> </w:t>
      </w:r>
      <w:r w:rsidR="00FF4211" w:rsidRPr="001B633B">
        <w:rPr>
          <w:w w:val="105"/>
        </w:rPr>
        <w:t>this</w:t>
      </w:r>
      <w:r w:rsidR="00FF4211" w:rsidRPr="001B633B">
        <w:rPr>
          <w:spacing w:val="-8"/>
          <w:w w:val="105"/>
        </w:rPr>
        <w:t xml:space="preserve"> </w:t>
      </w:r>
      <w:r w:rsidR="00FF4211" w:rsidRPr="001B633B">
        <w:rPr>
          <w:w w:val="105"/>
        </w:rPr>
        <w:t>technique</w:t>
      </w:r>
      <w:r w:rsidR="00FF4211" w:rsidRPr="001B633B">
        <w:rPr>
          <w:spacing w:val="-8"/>
          <w:w w:val="105"/>
        </w:rPr>
        <w:t xml:space="preserve"> </w:t>
      </w:r>
      <w:r w:rsidR="00AA2A50">
        <w:rPr>
          <w:w w:val="105"/>
        </w:rPr>
        <w:t>is</w:t>
      </w:r>
      <w:r w:rsidR="00FF4211" w:rsidRPr="001B633B">
        <w:rPr>
          <w:spacing w:val="-8"/>
          <w:w w:val="105"/>
        </w:rPr>
        <w:t xml:space="preserve"> </w:t>
      </w:r>
      <w:r w:rsidR="00FF4211" w:rsidRPr="001B633B">
        <w:rPr>
          <w:w w:val="105"/>
        </w:rPr>
        <w:t>sensitive</w:t>
      </w:r>
      <w:r w:rsidR="00FF4211" w:rsidRPr="001B633B">
        <w:rPr>
          <w:spacing w:val="-8"/>
          <w:w w:val="105"/>
        </w:rPr>
        <w:t xml:space="preserve"> </w:t>
      </w:r>
      <w:r w:rsidR="00FF4211" w:rsidRPr="001B633B">
        <w:rPr>
          <w:w w:val="105"/>
        </w:rPr>
        <w:t>to</w:t>
      </w:r>
      <w:r w:rsidR="00FF4211" w:rsidRPr="001B633B">
        <w:rPr>
          <w:spacing w:val="-8"/>
          <w:w w:val="105"/>
        </w:rPr>
        <w:t xml:space="preserve"> </w:t>
      </w:r>
      <w:r w:rsidR="00FF4211" w:rsidRPr="001B633B">
        <w:rPr>
          <w:w w:val="105"/>
        </w:rPr>
        <w:t>different</w:t>
      </w:r>
      <w:r w:rsidR="00FF4211" w:rsidRPr="001B633B">
        <w:rPr>
          <w:spacing w:val="-8"/>
          <w:w w:val="105"/>
        </w:rPr>
        <w:t xml:space="preserve"> </w:t>
      </w:r>
      <w:r w:rsidR="00FF4211" w:rsidRPr="001B633B">
        <w:rPr>
          <w:w w:val="105"/>
        </w:rPr>
        <w:t>injury etiologies</w:t>
      </w:r>
      <w:r w:rsidR="00FC6C5C">
        <w:rPr>
          <w:w w:val="105"/>
        </w:rPr>
        <w:t xml:space="preserve"> </w:t>
      </w:r>
      <w:r w:rsidR="00194DBF" w:rsidRPr="001B633B">
        <w:rPr>
          <w:w w:val="105"/>
        </w:rPr>
        <w:fldChar w:fldCharType="begin"/>
      </w:r>
      <w:r w:rsidR="000D010F">
        <w:rPr>
          <w:w w:val="105"/>
        </w:rPr>
        <w:instrText xml:space="preserve"> ADDIN EN.CITE &lt;EndNote&gt;&lt;Cite&gt;&lt;Author&gt;Fingelkurts&lt;/Author&gt;&lt;Year&gt;2013&lt;/Year&gt;&lt;RecNum&gt;979&lt;/RecNum&gt;&lt;DisplayText&gt;(Fingelkurts et al., 2013)&lt;/DisplayText&gt;&lt;record&gt;&lt;rec-number&gt;979&lt;/rec-number&gt;&lt;foreign-keys&gt;&lt;key app="EN" db-id="vdearwve599dv4ep9vr50z29txvsx2feww9s" timestamp="1553294934" guid="693b9c33-cfd8-4dae-a93d-9d0c6f3627d4"&gt;979&lt;/key&gt;&lt;/foreign-keys&gt;&lt;ref-type name="Journal Article"&gt;17&lt;/ref-type&gt;&lt;contributors&gt;&lt;authors&gt;&lt;author&gt;Fingelkurts, A. A.&lt;/author&gt;&lt;author&gt;Fingelkurts, A. A.&lt;/author&gt;&lt;author&gt;Bagnato, S.&lt;/author&gt;&lt;author&gt;Boccagni, C.&lt;/author&gt;&lt;author&gt;Galardi, G.&lt;/author&gt;&lt;/authors&gt;&lt;/contributors&gt;&lt;auth-address&gt;BM-Science--Brain and Mind Technologies Research Center, FI-02601 Espoo, Finland. alexander.fingelkurts@bm-science.com&lt;/auth-address&gt;&lt;titles&gt;&lt;title&gt;The value of spontaneous EEG oscillations in distinguishing patients in vegetative and minimally conscious states&lt;/title&gt;&lt;secondary-title&gt;Suppl Clin Neurophysiol&lt;/secondary-title&gt;&lt;/titles&gt;&lt;periodical&gt;&lt;full-title&gt;Supplements to Clinical Neurophysiology&lt;/full-title&gt;&lt;abbr-1&gt;Suppl. Clin. Neurophysiol.&lt;/abbr-1&gt;&lt;abbr-2&gt;Suppl Clin Neurophysiol&lt;/abbr-2&gt;&lt;/periodical&gt;&lt;pages&gt;81-99&lt;/pages&gt;&lt;volume&gt;62&lt;/volume&gt;&lt;edition&gt;2013/09/24&lt;/edition&gt;&lt;keywords&gt;&lt;keyword&gt;Adolescent&lt;/keyword&gt;&lt;keyword&gt;Adult&lt;/keyword&gt;&lt;keyword&gt;Aged&lt;/keyword&gt;&lt;keyword&gt;Brain/pathology/*physiopathology&lt;/keyword&gt;&lt;keyword&gt;Brain Waves/*physiology&lt;/keyword&gt;&lt;keyword&gt;Electroencephalography/*methods&lt;/keyword&gt;&lt;keyword&gt;Female&lt;/keyword&gt;&lt;keyword&gt;Fourier Analysis&lt;/keyword&gt;&lt;keyword&gt;Humans&lt;/keyword&gt;&lt;keyword&gt;Male&lt;/keyword&gt;&lt;keyword&gt;Middle Aged&lt;/keyword&gt;&lt;keyword&gt;Persistent Vegetative State/*diagnosis/physiopathology&lt;/keyword&gt;&lt;keyword&gt;Probability&lt;/keyword&gt;&lt;keyword&gt;Rest&lt;/keyword&gt;&lt;keyword&gt;Young Adult&lt;/keyword&gt;&lt;/keywords&gt;&lt;dates&gt;&lt;year&gt;2013&lt;/year&gt;&lt;/dates&gt;&lt;isbn&gt;1567-424X (Print)&amp;#xD;1567-424X (Linking)&lt;/isbn&gt;&lt;accession-num&gt;24053033&lt;/accession-num&gt;&lt;urls&gt;&lt;related-urls&gt;&lt;url&gt;https://www.ncbi.nlm.nih.gov/pubmed/24053033&lt;/url&gt;&lt;/related-urls&gt;&lt;/urls&gt;&lt;electronic-resource-num&gt;10.1016/b978-0-7020-5307-8.00005-3&lt;/electronic-resource-num&gt;&lt;/record&gt;&lt;/Cite&gt;&lt;/EndNote&gt;</w:instrText>
      </w:r>
      <w:r w:rsidR="00194DBF" w:rsidRPr="001B633B">
        <w:rPr>
          <w:w w:val="105"/>
        </w:rPr>
        <w:fldChar w:fldCharType="separate"/>
      </w:r>
      <w:r w:rsidR="000D010F">
        <w:rPr>
          <w:noProof/>
          <w:w w:val="105"/>
        </w:rPr>
        <w:t>(Fingelkurts et al., 2013)</w:t>
      </w:r>
      <w:r w:rsidR="00194DBF" w:rsidRPr="001B633B">
        <w:rPr>
          <w:w w:val="105"/>
        </w:rPr>
        <w:fldChar w:fldCharType="end"/>
      </w:r>
      <w:r w:rsidR="00FC6C5C">
        <w:rPr>
          <w:w w:val="105"/>
        </w:rPr>
        <w:t>,</w:t>
      </w:r>
      <w:r w:rsidR="00194DBF" w:rsidRPr="001B633B">
        <w:rPr>
          <w:w w:val="105"/>
        </w:rPr>
        <w:t xml:space="preserve"> </w:t>
      </w:r>
      <w:r w:rsidR="00FF4211" w:rsidRPr="001B633B">
        <w:rPr>
          <w:w w:val="105"/>
        </w:rPr>
        <w:t xml:space="preserve">it is blind to the underlying </w:t>
      </w:r>
      <w:r w:rsidR="0026439E" w:rsidRPr="001B633B">
        <w:rPr>
          <w:w w:val="105"/>
        </w:rPr>
        <w:t xml:space="preserve">anatomical </w:t>
      </w:r>
      <w:r w:rsidR="00FF4211" w:rsidRPr="001B633B">
        <w:rPr>
          <w:w w:val="105"/>
        </w:rPr>
        <w:t>damage.</w:t>
      </w:r>
      <w:r w:rsidR="00590CEA" w:rsidRPr="001B633B">
        <w:rPr>
          <w:w w:val="105"/>
        </w:rPr>
        <w:t xml:space="preserve"> </w:t>
      </w:r>
      <w:r w:rsidR="00FF4211" w:rsidRPr="001B633B">
        <w:rPr>
          <w:spacing w:val="-4"/>
          <w:w w:val="105"/>
        </w:rPr>
        <w:t>At</w:t>
      </w:r>
      <w:r w:rsidR="00590CEA" w:rsidRPr="001B633B">
        <w:rPr>
          <w:spacing w:val="-4"/>
          <w:w w:val="105"/>
        </w:rPr>
        <w:t xml:space="preserve"> </w:t>
      </w:r>
      <w:r w:rsidR="00FF4211" w:rsidRPr="001B633B">
        <w:rPr>
          <w:w w:val="105"/>
        </w:rPr>
        <w:t xml:space="preserve">a theoretical level, the mesocircuit theory of recovery </w:t>
      </w:r>
      <w:r w:rsidR="000A7997" w:rsidRPr="001B633B">
        <w:rPr>
          <w:w w:val="105"/>
        </w:rPr>
        <w:t xml:space="preserve">of consciousness </w:t>
      </w:r>
      <w:r w:rsidR="00FF4211" w:rsidRPr="001B633B">
        <w:rPr>
          <w:w w:val="105"/>
        </w:rPr>
        <w:t>after brain injury predicts</w:t>
      </w:r>
      <w:r w:rsidR="00FF4211" w:rsidRPr="001B633B">
        <w:rPr>
          <w:spacing w:val="-7"/>
          <w:w w:val="105"/>
        </w:rPr>
        <w:t xml:space="preserve"> </w:t>
      </w:r>
      <w:r w:rsidR="00FF4211" w:rsidRPr="001B633B">
        <w:rPr>
          <w:w w:val="105"/>
        </w:rPr>
        <w:t>a</w:t>
      </w:r>
      <w:r w:rsidR="00FF4211" w:rsidRPr="001B633B">
        <w:rPr>
          <w:spacing w:val="-7"/>
          <w:w w:val="105"/>
        </w:rPr>
        <w:t xml:space="preserve"> </w:t>
      </w:r>
      <w:r w:rsidR="00FF4211" w:rsidRPr="001B633B">
        <w:rPr>
          <w:w w:val="105"/>
        </w:rPr>
        <w:t>relationship</w:t>
      </w:r>
      <w:r w:rsidR="00FF4211" w:rsidRPr="001B633B">
        <w:rPr>
          <w:spacing w:val="-7"/>
          <w:w w:val="105"/>
        </w:rPr>
        <w:t xml:space="preserve"> </w:t>
      </w:r>
      <w:r w:rsidR="00FF4211" w:rsidRPr="001B633B">
        <w:rPr>
          <w:w w:val="105"/>
        </w:rPr>
        <w:t>between</w:t>
      </w:r>
      <w:r w:rsidR="00FF4211" w:rsidRPr="001B633B">
        <w:rPr>
          <w:spacing w:val="-7"/>
          <w:w w:val="105"/>
        </w:rPr>
        <w:t xml:space="preserve"> </w:t>
      </w:r>
      <w:r w:rsidR="00FF4211" w:rsidRPr="001B633B">
        <w:rPr>
          <w:w w:val="105"/>
        </w:rPr>
        <w:t>the</w:t>
      </w:r>
      <w:r w:rsidR="00FF4211" w:rsidRPr="001B633B">
        <w:rPr>
          <w:spacing w:val="-7"/>
          <w:w w:val="105"/>
        </w:rPr>
        <w:t xml:space="preserve"> </w:t>
      </w:r>
      <w:r w:rsidR="00FF4211" w:rsidRPr="001B633B">
        <w:rPr>
          <w:w w:val="105"/>
        </w:rPr>
        <w:t>slowing</w:t>
      </w:r>
      <w:r w:rsidR="00222BCB" w:rsidRPr="001B633B">
        <w:rPr>
          <w:w w:val="105"/>
        </w:rPr>
        <w:t xml:space="preserve"> and amplitude</w:t>
      </w:r>
      <w:r w:rsidR="00FF4211" w:rsidRPr="001B633B">
        <w:rPr>
          <w:spacing w:val="-7"/>
          <w:w w:val="105"/>
        </w:rPr>
        <w:t xml:space="preserve"> </w:t>
      </w:r>
      <w:r w:rsidR="00FF4211" w:rsidRPr="001B633B">
        <w:rPr>
          <w:w w:val="105"/>
        </w:rPr>
        <w:t>of</w:t>
      </w:r>
      <w:r w:rsidR="00FF4211" w:rsidRPr="001B633B">
        <w:rPr>
          <w:spacing w:val="-7"/>
          <w:w w:val="105"/>
        </w:rPr>
        <w:t xml:space="preserve"> </w:t>
      </w:r>
      <w:r w:rsidR="00FF4211" w:rsidRPr="001B633B">
        <w:rPr>
          <w:w w:val="105"/>
        </w:rPr>
        <w:t>electrocortical</w:t>
      </w:r>
      <w:r w:rsidR="00FF4211" w:rsidRPr="001B633B">
        <w:rPr>
          <w:spacing w:val="-6"/>
          <w:w w:val="105"/>
        </w:rPr>
        <w:t xml:space="preserve"> </w:t>
      </w:r>
      <w:r w:rsidR="00FF4211" w:rsidRPr="001B633B">
        <w:rPr>
          <w:w w:val="105"/>
        </w:rPr>
        <w:t>oscillations</w:t>
      </w:r>
      <w:r w:rsidR="00FF4211" w:rsidRPr="001B633B">
        <w:rPr>
          <w:spacing w:val="-7"/>
          <w:w w:val="105"/>
        </w:rPr>
        <w:t xml:space="preserve"> </w:t>
      </w:r>
      <w:r w:rsidR="00FF4211" w:rsidRPr="001B633B">
        <w:rPr>
          <w:w w:val="105"/>
        </w:rPr>
        <w:t>and</w:t>
      </w:r>
      <w:r w:rsidR="00FF4211" w:rsidRPr="001B633B">
        <w:rPr>
          <w:spacing w:val="-7"/>
          <w:w w:val="105"/>
        </w:rPr>
        <w:t xml:space="preserve"> </w:t>
      </w:r>
      <w:r w:rsidR="00FF4211" w:rsidRPr="001B633B">
        <w:rPr>
          <w:w w:val="105"/>
        </w:rPr>
        <w:t>the degree of pathologic changes taking place after trauma, hypoxia, or multifocal</w:t>
      </w:r>
      <w:r w:rsidR="00FF4211" w:rsidRPr="001B633B">
        <w:rPr>
          <w:spacing w:val="-12"/>
          <w:w w:val="105"/>
        </w:rPr>
        <w:t xml:space="preserve"> </w:t>
      </w:r>
      <w:r w:rsidR="00FF4211" w:rsidRPr="001B633B">
        <w:rPr>
          <w:w w:val="105"/>
        </w:rPr>
        <w:t>ischemia</w:t>
      </w:r>
      <w:r w:rsidR="000E3FCE">
        <w:rPr>
          <w:w w:val="105"/>
        </w:rPr>
        <w:t xml:space="preserve"> </w:t>
      </w:r>
      <w:r w:rsidR="00194DBF" w:rsidRPr="001B633B">
        <w:rPr>
          <w:w w:val="105"/>
        </w:rPr>
        <w:fldChar w:fldCharType="begin"/>
      </w:r>
      <w:r w:rsidR="000D010F">
        <w:rPr>
          <w:w w:val="105"/>
        </w:rPr>
        <w:instrText xml:space="preserve"> ADDIN EN.CITE &lt;EndNote&gt;&lt;Cite&gt;&lt;Author&gt;Schiff&lt;/Author&gt;&lt;Year&gt;2016&lt;/Year&gt;&lt;RecNum&gt;989&lt;/RecNum&gt;&lt;DisplayText&gt;(Schiff, 2016)&lt;/DisplayText&gt;&lt;record&gt;&lt;rec-number&gt;989&lt;/rec-number&gt;&lt;foreign-keys&gt;&lt;key app="EN" db-id="vdearwve599dv4ep9vr50z29txvsx2feww9s" timestamp="1553295428" guid="aa957848-c147-40a1-ad68-b805536df152"&gt;989&lt;/key&gt;&lt;/foreign-keys&gt;&lt;ref-type name="Book Section"&gt;5&lt;/ref-type&gt;&lt;contributors&gt;&lt;authors&gt;&lt;author&gt;Schiff, Nicholas D&lt;/author&gt;&lt;/authors&gt;&lt;/contributors&gt;&lt;titles&gt;&lt;title&gt;Mesocircuit mechanisms underlying recovery of consciousness following severe brain injuries: model and predictions&lt;/title&gt;&lt;secondary-title&gt;Brain Function and Responsiveness in Disorders of Consciousness&lt;/secondary-title&gt;&lt;/titles&gt;&lt;pages&gt;195-204&lt;/pages&gt;&lt;dates&gt;&lt;year&gt;2016&lt;/year&gt;&lt;/dates&gt;&lt;publisher&gt;Springer&lt;/publisher&gt;&lt;urls&gt;&lt;/urls&gt;&lt;/record&gt;&lt;/Cite&gt;&lt;/EndNote&gt;</w:instrText>
      </w:r>
      <w:r w:rsidR="00194DBF" w:rsidRPr="001B633B">
        <w:rPr>
          <w:w w:val="105"/>
        </w:rPr>
        <w:fldChar w:fldCharType="separate"/>
      </w:r>
      <w:r w:rsidR="000D010F">
        <w:rPr>
          <w:noProof/>
          <w:w w:val="105"/>
        </w:rPr>
        <w:t>(Schiff, 2016)</w:t>
      </w:r>
      <w:r w:rsidR="00194DBF" w:rsidRPr="001B633B">
        <w:rPr>
          <w:w w:val="105"/>
        </w:rPr>
        <w:fldChar w:fldCharType="end"/>
      </w:r>
      <w:r w:rsidR="000E3FCE">
        <w:rPr>
          <w:w w:val="105"/>
        </w:rPr>
        <w:t>.</w:t>
      </w:r>
      <w:r w:rsidR="00194DBF" w:rsidRPr="001B633B">
        <w:t xml:space="preserve"> </w:t>
      </w:r>
      <w:r w:rsidR="00FF4211" w:rsidRPr="001B633B">
        <w:rPr>
          <w:w w:val="105"/>
        </w:rPr>
        <w:t>While indirect evidence</w:t>
      </w:r>
      <w:r w:rsidR="00FF4211" w:rsidRPr="001B633B">
        <w:rPr>
          <w:spacing w:val="-18"/>
          <w:w w:val="105"/>
        </w:rPr>
        <w:t xml:space="preserve"> </w:t>
      </w:r>
      <w:r w:rsidR="00FF4211" w:rsidRPr="001B633B">
        <w:rPr>
          <w:w w:val="105"/>
        </w:rPr>
        <w:t xml:space="preserve">exists in support of this model, with </w:t>
      </w:r>
      <w:r w:rsidR="00FF4211" w:rsidRPr="001B633B">
        <w:rPr>
          <w:i/>
          <w:w w:val="105"/>
        </w:rPr>
        <w:t xml:space="preserve">in vivo </w:t>
      </w:r>
      <w:r w:rsidR="00FF4211" w:rsidRPr="001B633B">
        <w:rPr>
          <w:w w:val="105"/>
        </w:rPr>
        <w:t xml:space="preserve">and </w:t>
      </w:r>
      <w:r w:rsidR="00FF4211" w:rsidRPr="001B633B">
        <w:rPr>
          <w:i/>
          <w:w w:val="105"/>
        </w:rPr>
        <w:t xml:space="preserve">post-mortem </w:t>
      </w:r>
      <w:r w:rsidR="00FF4211" w:rsidRPr="001B633B">
        <w:rPr>
          <w:w w:val="105"/>
        </w:rPr>
        <w:t>work demonstrating a relationship between damage to thalamus, loss of thalamo-cortical structural</w:t>
      </w:r>
      <w:r w:rsidR="00FF4211" w:rsidRPr="001B633B">
        <w:rPr>
          <w:spacing w:val="-10"/>
          <w:w w:val="105"/>
        </w:rPr>
        <w:t xml:space="preserve"> </w:t>
      </w:r>
      <w:r w:rsidR="00FF4211" w:rsidRPr="001B633B">
        <w:rPr>
          <w:w w:val="105"/>
        </w:rPr>
        <w:t>connectivity,</w:t>
      </w:r>
      <w:r w:rsidR="00FF4211" w:rsidRPr="001B633B">
        <w:rPr>
          <w:spacing w:val="-6"/>
          <w:w w:val="105"/>
        </w:rPr>
        <w:t xml:space="preserve"> </w:t>
      </w:r>
      <w:r w:rsidR="00FF4211" w:rsidRPr="001B633B">
        <w:rPr>
          <w:w w:val="105"/>
        </w:rPr>
        <w:t>and</w:t>
      </w:r>
      <w:r w:rsidR="00FF4211" w:rsidRPr="001B633B">
        <w:rPr>
          <w:spacing w:val="-9"/>
          <w:w w:val="105"/>
        </w:rPr>
        <w:t xml:space="preserve"> </w:t>
      </w:r>
      <w:r w:rsidR="00FF4211" w:rsidRPr="001B633B">
        <w:rPr>
          <w:w w:val="105"/>
        </w:rPr>
        <w:t>depth</w:t>
      </w:r>
      <w:r w:rsidR="00FF4211" w:rsidRPr="001B633B">
        <w:rPr>
          <w:spacing w:val="-10"/>
          <w:w w:val="105"/>
        </w:rPr>
        <w:t xml:space="preserve"> </w:t>
      </w:r>
      <w:r w:rsidR="00FF4211" w:rsidRPr="001B633B">
        <w:rPr>
          <w:w w:val="105"/>
        </w:rPr>
        <w:t>of</w:t>
      </w:r>
      <w:r w:rsidR="00FF4211" w:rsidRPr="001B633B">
        <w:rPr>
          <w:spacing w:val="-10"/>
          <w:w w:val="105"/>
        </w:rPr>
        <w:t xml:space="preserve"> </w:t>
      </w:r>
      <w:r w:rsidR="00FF4211" w:rsidRPr="001B633B">
        <w:rPr>
          <w:w w:val="105"/>
        </w:rPr>
        <w:t>impairmen</w:t>
      </w:r>
      <w:r w:rsidR="00001E48" w:rsidRPr="001B633B">
        <w:rPr>
          <w:w w:val="105"/>
        </w:rPr>
        <w:t>t</w:t>
      </w:r>
      <w:r w:rsidR="00C107D7">
        <w:rPr>
          <w:w w:val="105"/>
        </w:rPr>
        <w:t xml:space="preserve"> </w:t>
      </w:r>
      <w:r w:rsidR="00194DBF" w:rsidRPr="001B633B">
        <w:rPr>
          <w:w w:val="105"/>
        </w:rPr>
        <w:fldChar w:fldCharType="begin">
          <w:fldData xml:space="preserve">PEVuZE5vdGU+PENpdGU+PEF1dGhvcj5MdXRrZW5ob2ZmPC9BdXRob3I+PFllYXI+MjAxNTwvWWVh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</w:fldData>
        </w:fldChar>
      </w:r>
      <w:r w:rsidR="000D010F">
        <w:rPr>
          <w:w w:val="105"/>
        </w:rPr>
        <w:instrText xml:space="preserve"> ADDIN EN.CITE </w:instrText>
      </w:r>
      <w:r w:rsidR="000D010F">
        <w:rPr>
          <w:w w:val="105"/>
        </w:rPr>
        <w:fldChar w:fldCharType="begin">
          <w:fldData xml:space="preserve">PEVuZE5vdGU+PENpdGU+PEF1dGhvcj5MdXRrZW5ob2ZmPC9BdXRob3I+PFllYXI+MjAxNTwvWWVh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</w:fldData>
        </w:fldChar>
      </w:r>
      <w:r w:rsidR="000D010F">
        <w:rPr>
          <w:w w:val="105"/>
        </w:rPr>
        <w:instrText xml:space="preserve"> ADDIN EN.CITE.DATA </w:instrText>
      </w:r>
      <w:r w:rsidR="000D010F">
        <w:rPr>
          <w:w w:val="105"/>
        </w:rPr>
      </w:r>
      <w:r w:rsidR="000D010F">
        <w:rPr>
          <w:w w:val="105"/>
        </w:rPr>
        <w:fldChar w:fldCharType="end"/>
      </w:r>
      <w:r w:rsidR="00194DBF" w:rsidRPr="001B633B">
        <w:rPr>
          <w:w w:val="105"/>
        </w:rPr>
      </w:r>
      <w:r w:rsidR="00194DBF" w:rsidRPr="001B633B">
        <w:rPr>
          <w:w w:val="105"/>
        </w:rPr>
        <w:fldChar w:fldCharType="separate"/>
      </w:r>
      <w:r w:rsidR="000D010F">
        <w:rPr>
          <w:noProof/>
          <w:w w:val="105"/>
        </w:rPr>
        <w:t>(Adams et al., 2000; Lutkenhoff et al., 2015; Zheng et al., 2017)</w:t>
      </w:r>
      <w:r w:rsidR="00194DBF" w:rsidRPr="001B633B">
        <w:rPr>
          <w:w w:val="105"/>
        </w:rPr>
        <w:fldChar w:fldCharType="end"/>
      </w:r>
      <w:r w:rsidR="00C107D7">
        <w:rPr>
          <w:w w:val="105"/>
        </w:rPr>
        <w:t>,</w:t>
      </w:r>
      <w:r w:rsidR="00FF4211" w:rsidRPr="001B633B">
        <w:rPr>
          <w:w w:val="105"/>
        </w:rPr>
        <w:t xml:space="preserve"> there </w:t>
      </w:r>
      <w:r w:rsidR="007431E4">
        <w:rPr>
          <w:w w:val="105"/>
        </w:rPr>
        <w:t>are</w:t>
      </w:r>
      <w:r w:rsidR="007431E4" w:rsidRPr="001B633B">
        <w:rPr>
          <w:w w:val="105"/>
        </w:rPr>
        <w:t xml:space="preserve"> </w:t>
      </w:r>
      <w:r w:rsidR="00FF4211" w:rsidRPr="001B633B">
        <w:rPr>
          <w:w w:val="105"/>
        </w:rPr>
        <w:t xml:space="preserve">no data </w:t>
      </w:r>
      <w:r w:rsidR="004A162C">
        <w:rPr>
          <w:w w:val="105"/>
        </w:rPr>
        <w:t xml:space="preserve">directly </w:t>
      </w:r>
      <w:r w:rsidR="0004288F">
        <w:rPr>
          <w:w w:val="105"/>
        </w:rPr>
        <w:t>connecting</w:t>
      </w:r>
      <w:r w:rsidR="00FF4211" w:rsidRPr="001B633B">
        <w:rPr>
          <w:w w:val="105"/>
        </w:rPr>
        <w:t xml:space="preserve"> the patterns of </w:t>
      </w:r>
      <w:r w:rsidR="00FE01C8" w:rsidRPr="001B633B">
        <w:rPr>
          <w:w w:val="105"/>
        </w:rPr>
        <w:t>EEG power spectra</w:t>
      </w:r>
      <w:r w:rsidR="00FF4211" w:rsidRPr="001B633B">
        <w:rPr>
          <w:w w:val="105"/>
        </w:rPr>
        <w:t xml:space="preserve"> and </w:t>
      </w:r>
      <w:r w:rsidR="00FE01C8" w:rsidRPr="001B633B">
        <w:rPr>
          <w:w w:val="105"/>
        </w:rPr>
        <w:t xml:space="preserve">subcortical </w:t>
      </w:r>
      <w:r w:rsidR="00FF4211" w:rsidRPr="001B633B">
        <w:rPr>
          <w:w w:val="105"/>
        </w:rPr>
        <w:t>damage in long-term DOC patients,</w:t>
      </w:r>
      <w:r w:rsidR="00590CEA" w:rsidRPr="001B633B">
        <w:rPr>
          <w:w w:val="105"/>
        </w:rPr>
        <w:t xml:space="preserve"> </w:t>
      </w:r>
      <w:r w:rsidR="00FF4211" w:rsidRPr="001B633B">
        <w:rPr>
          <w:w w:val="105"/>
        </w:rPr>
        <w:t>a gap which is not</w:t>
      </w:r>
      <w:r w:rsidR="00590CEA" w:rsidRPr="001B633B">
        <w:rPr>
          <w:w w:val="105"/>
        </w:rPr>
        <w:t xml:space="preserve"> </w:t>
      </w:r>
      <w:r w:rsidR="00FF4211" w:rsidRPr="001B633B">
        <w:rPr>
          <w:w w:val="105"/>
        </w:rPr>
        <w:t>only problematic for the clinician’s interpretation of the observed EEG data, but also hampers our ability to monitor, through</w:t>
      </w:r>
      <w:r w:rsidR="00FE01C8" w:rsidRPr="001B633B">
        <w:rPr>
          <w:w w:val="105"/>
        </w:rPr>
        <w:t xml:space="preserve"> a</w:t>
      </w:r>
      <w:r w:rsidR="002601D0" w:rsidRPr="001B633B">
        <w:rPr>
          <w:w w:val="105"/>
        </w:rPr>
        <w:t xml:space="preserve">n </w:t>
      </w:r>
      <w:r w:rsidR="00100038" w:rsidRPr="001B633B">
        <w:rPr>
          <w:w w:val="105"/>
        </w:rPr>
        <w:t>inexpensive</w:t>
      </w:r>
      <w:r w:rsidR="003A2AA7">
        <w:rPr>
          <w:w w:val="105"/>
        </w:rPr>
        <w:t>, bedside</w:t>
      </w:r>
      <w:r w:rsidR="00FE01C8" w:rsidRPr="001B633B">
        <w:rPr>
          <w:w w:val="105"/>
        </w:rPr>
        <w:t xml:space="preserve">, repeatable technique </w:t>
      </w:r>
      <w:r w:rsidR="00FF4211" w:rsidRPr="001B633B">
        <w:rPr>
          <w:w w:val="105"/>
        </w:rPr>
        <w:t>interventions and their</w:t>
      </w:r>
      <w:r w:rsidR="00FF4211" w:rsidRPr="001B633B">
        <w:rPr>
          <w:spacing w:val="32"/>
          <w:w w:val="105"/>
        </w:rPr>
        <w:t xml:space="preserve"> </w:t>
      </w:r>
      <w:r w:rsidR="00FF4211" w:rsidRPr="001B633B">
        <w:rPr>
          <w:w w:val="105"/>
        </w:rPr>
        <w:t>effects.</w:t>
      </w:r>
      <w:r w:rsidR="0044613E">
        <w:t xml:space="preserve"> </w:t>
      </w:r>
      <w:r w:rsidR="00FF4211" w:rsidRPr="001B633B">
        <w:rPr>
          <w:w w:val="105"/>
        </w:rPr>
        <w:t xml:space="preserve">In what follows, we address, in a large cohort of patients with chronic DOC, the </w:t>
      </w:r>
      <w:bookmarkStart w:id="2" w:name="OLE_LINK1"/>
      <w:r w:rsidR="00FF4211" w:rsidRPr="001B633B">
        <w:rPr>
          <w:w w:val="105"/>
        </w:rPr>
        <w:t xml:space="preserve">heretofore untested relationship </w:t>
      </w:r>
      <w:bookmarkEnd w:id="2"/>
      <w:r w:rsidR="00FF4211" w:rsidRPr="001B633B">
        <w:rPr>
          <w:w w:val="105"/>
        </w:rPr>
        <w:t xml:space="preserve">between observed electrocortical rhythms, patterns of subcortical brain atrophy (including thalamus, brainstem, and basal ganglia), and </w:t>
      </w:r>
      <w:r w:rsidR="00C76F10">
        <w:rPr>
          <w:w w:val="105"/>
        </w:rPr>
        <w:t xml:space="preserve">clinical </w:t>
      </w:r>
      <w:r w:rsidR="00FF4211" w:rsidRPr="001B633B">
        <w:rPr>
          <w:w w:val="105"/>
        </w:rPr>
        <w:t>measures of awareness and arousal</w:t>
      </w:r>
      <w:r w:rsidR="00CB3437" w:rsidRPr="001B633B">
        <w:rPr>
          <w:w w:val="105"/>
        </w:rPr>
        <w:t>.</w:t>
      </w:r>
    </w:p>
    <w:p w14:paraId="5CEC8E38" w14:textId="77777777" w:rsidR="0062646D" w:rsidRPr="001B633B" w:rsidRDefault="0062646D" w:rsidP="00F9433E">
      <w:pPr>
        <w:pStyle w:val="Corpotesto"/>
        <w:spacing w:before="11" w:line="480" w:lineRule="auto"/>
        <w:ind w:firstLine="17"/>
      </w:pPr>
    </w:p>
    <w:p w14:paraId="7A18DFDE" w14:textId="77777777" w:rsidR="0062646D" w:rsidRPr="001B633B" w:rsidRDefault="00FF4211" w:rsidP="00EA2730">
      <w:pPr>
        <w:pStyle w:val="Titolo1"/>
        <w:tabs>
          <w:tab w:val="left" w:pos="841"/>
        </w:tabs>
        <w:spacing w:line="480" w:lineRule="auto"/>
        <w:ind w:left="17" w:firstLine="0"/>
        <w:rPr>
          <w:rFonts w:ascii="Times New Roman" w:hAnsi="Times New Roman" w:cs="Times New Roman"/>
        </w:rPr>
      </w:pPr>
      <w:bookmarkStart w:id="3" w:name="Methods"/>
      <w:bookmarkEnd w:id="3"/>
      <w:r w:rsidRPr="001B633B">
        <w:rPr>
          <w:rFonts w:ascii="Times New Roman" w:hAnsi="Times New Roman" w:cs="Times New Roman"/>
        </w:rPr>
        <w:t>Methods</w:t>
      </w:r>
    </w:p>
    <w:p w14:paraId="27514C93" w14:textId="77777777" w:rsidR="0062646D" w:rsidRPr="001B633B" w:rsidRDefault="0062646D" w:rsidP="00F9433E">
      <w:pPr>
        <w:pStyle w:val="Corpotesto"/>
        <w:spacing w:before="1" w:line="480" w:lineRule="auto"/>
        <w:ind w:firstLine="17"/>
        <w:rPr>
          <w:b/>
        </w:rPr>
      </w:pPr>
    </w:p>
    <w:p w14:paraId="74F35FDE" w14:textId="77777777" w:rsidR="0062646D" w:rsidRPr="001B633B" w:rsidRDefault="00FF4211" w:rsidP="00EA2730">
      <w:pPr>
        <w:tabs>
          <w:tab w:val="left" w:pos="1000"/>
        </w:tabs>
        <w:spacing w:line="480" w:lineRule="auto"/>
        <w:ind w:left="17"/>
        <w:rPr>
          <w:i/>
          <w:sz w:val="24"/>
          <w:szCs w:val="24"/>
        </w:rPr>
      </w:pPr>
      <w:bookmarkStart w:id="4" w:name="Participants"/>
      <w:bookmarkEnd w:id="4"/>
      <w:r w:rsidRPr="001B633B">
        <w:rPr>
          <w:i/>
          <w:w w:val="105"/>
          <w:sz w:val="24"/>
          <w:szCs w:val="24"/>
        </w:rPr>
        <w:t>Participants</w:t>
      </w:r>
    </w:p>
    <w:p w14:paraId="37B1B7E4" w14:textId="67334CAB" w:rsidR="00DA73CE" w:rsidRPr="00D21E62" w:rsidRDefault="00FF4211" w:rsidP="00F9433E">
      <w:pPr>
        <w:pStyle w:val="Corpotesto"/>
        <w:spacing w:before="197" w:line="480" w:lineRule="auto"/>
        <w:ind w:firstLine="17"/>
        <w:rPr>
          <w:w w:val="105"/>
        </w:rPr>
      </w:pPr>
      <w:r w:rsidRPr="001B633B">
        <w:rPr>
          <w:w w:val="105"/>
        </w:rPr>
        <w:t>A</w:t>
      </w:r>
      <w:r w:rsidRPr="001B633B">
        <w:rPr>
          <w:spacing w:val="-8"/>
          <w:w w:val="105"/>
        </w:rPr>
        <w:t xml:space="preserve"> </w:t>
      </w:r>
      <w:r w:rsidR="0094250E">
        <w:rPr>
          <w:spacing w:val="-8"/>
          <w:w w:val="105"/>
        </w:rPr>
        <w:t>convenience</w:t>
      </w:r>
      <w:r w:rsidR="0094250E" w:rsidRPr="00713F55">
        <w:rPr>
          <w:spacing w:val="-8"/>
          <w:w w:val="105"/>
        </w:rPr>
        <w:t xml:space="preserve"> </w:t>
      </w:r>
      <w:r w:rsidRPr="001B633B">
        <w:rPr>
          <w:w w:val="105"/>
        </w:rPr>
        <w:t>sample</w:t>
      </w:r>
      <w:r w:rsidRPr="001B633B">
        <w:rPr>
          <w:spacing w:val="-7"/>
          <w:w w:val="105"/>
        </w:rPr>
        <w:t xml:space="preserve"> </w:t>
      </w:r>
      <w:r w:rsidRPr="001B633B">
        <w:rPr>
          <w:w w:val="105"/>
        </w:rPr>
        <w:t>of</w:t>
      </w:r>
      <w:r w:rsidRPr="001B633B">
        <w:rPr>
          <w:spacing w:val="-8"/>
          <w:w w:val="105"/>
        </w:rPr>
        <w:t xml:space="preserve"> </w:t>
      </w:r>
      <w:r w:rsidRPr="001B633B">
        <w:rPr>
          <w:w w:val="105"/>
        </w:rPr>
        <w:t>116</w:t>
      </w:r>
      <w:r w:rsidRPr="001B633B">
        <w:rPr>
          <w:spacing w:val="-7"/>
          <w:w w:val="105"/>
        </w:rPr>
        <w:t xml:space="preserve"> </w:t>
      </w:r>
      <w:r w:rsidRPr="001B633B">
        <w:rPr>
          <w:w w:val="105"/>
        </w:rPr>
        <w:t>patients</w:t>
      </w:r>
      <w:r w:rsidRPr="001B633B">
        <w:rPr>
          <w:spacing w:val="-7"/>
          <w:w w:val="105"/>
        </w:rPr>
        <w:t xml:space="preserve"> </w:t>
      </w:r>
      <w:r w:rsidRPr="001B633B">
        <w:rPr>
          <w:spacing w:val="-3"/>
          <w:w w:val="105"/>
        </w:rPr>
        <w:t>was</w:t>
      </w:r>
      <w:r w:rsidRPr="001B633B">
        <w:rPr>
          <w:spacing w:val="-8"/>
          <w:w w:val="105"/>
        </w:rPr>
        <w:t xml:space="preserve"> </w:t>
      </w:r>
      <w:r w:rsidRPr="001B633B">
        <w:rPr>
          <w:w w:val="105"/>
        </w:rPr>
        <w:t>recruited</w:t>
      </w:r>
      <w:r w:rsidRPr="001B633B">
        <w:rPr>
          <w:spacing w:val="-8"/>
          <w:w w:val="105"/>
        </w:rPr>
        <w:t xml:space="preserve"> </w:t>
      </w:r>
      <w:r w:rsidRPr="001B633B">
        <w:rPr>
          <w:w w:val="105"/>
        </w:rPr>
        <w:t>from</w:t>
      </w:r>
      <w:r w:rsidRPr="001B633B">
        <w:rPr>
          <w:spacing w:val="-7"/>
          <w:w w:val="105"/>
        </w:rPr>
        <w:t xml:space="preserve"> </w:t>
      </w:r>
      <w:r w:rsidRPr="001B633B">
        <w:rPr>
          <w:w w:val="105"/>
        </w:rPr>
        <w:t>a</w:t>
      </w:r>
      <w:r w:rsidRPr="001B633B">
        <w:rPr>
          <w:spacing w:val="-8"/>
          <w:w w:val="105"/>
        </w:rPr>
        <w:t xml:space="preserve"> </w:t>
      </w:r>
      <w:r w:rsidRPr="001B633B">
        <w:rPr>
          <w:w w:val="105"/>
        </w:rPr>
        <w:t>larger</w:t>
      </w:r>
      <w:r w:rsidRPr="001B633B">
        <w:rPr>
          <w:spacing w:val="-8"/>
          <w:w w:val="105"/>
        </w:rPr>
        <w:t xml:space="preserve"> </w:t>
      </w:r>
      <w:r w:rsidRPr="001B633B">
        <w:rPr>
          <w:w w:val="105"/>
        </w:rPr>
        <w:t>database (n=153)</w:t>
      </w:r>
      <w:r w:rsidR="00C107D7">
        <w:rPr>
          <w:w w:val="105"/>
        </w:rPr>
        <w:t xml:space="preserve"> </w:t>
      </w:r>
      <w:r w:rsidR="00194DBF" w:rsidRPr="001B633B">
        <w:rPr>
          <w:w w:val="105"/>
        </w:rPr>
        <w:fldChar w:fldCharType="begin">
          <w:fldData xml:space="preserve">PEVuZE5vdGU+PENpdGU+PEF1dGhvcj5OaWdyaTwvQXV0aG9yPjxZZWFyPjIwMTc8L1llYXI+PFJl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</w:fldData>
        </w:fldChar>
      </w:r>
      <w:r w:rsidR="00027B7B">
        <w:rPr>
          <w:w w:val="105"/>
        </w:rPr>
        <w:instrText xml:space="preserve"> ADDIN EN.CITE </w:instrText>
      </w:r>
      <w:r w:rsidR="00027B7B">
        <w:rPr>
          <w:w w:val="105"/>
        </w:rPr>
        <w:fldChar w:fldCharType="begin">
          <w:fldData xml:space="preserve">PEVuZE5vdGU+PENpdGU+PEF1dGhvcj5OaWdyaTwvQXV0aG9yPjxZZWFyPjIwMTc8L1llYXI+PFJl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</w:fldData>
        </w:fldChar>
      </w:r>
      <w:r w:rsidR="00027B7B">
        <w:rPr>
          <w:w w:val="105"/>
        </w:rPr>
        <w:instrText xml:space="preserve"> ADDIN EN.CITE.DATA </w:instrText>
      </w:r>
      <w:r w:rsidR="00027B7B">
        <w:rPr>
          <w:w w:val="105"/>
        </w:rPr>
      </w:r>
      <w:r w:rsidR="00027B7B">
        <w:rPr>
          <w:w w:val="105"/>
        </w:rPr>
        <w:fldChar w:fldCharType="end"/>
      </w:r>
      <w:r w:rsidR="00194DBF" w:rsidRPr="001B633B">
        <w:rPr>
          <w:w w:val="105"/>
        </w:rPr>
      </w:r>
      <w:r w:rsidR="00194DBF" w:rsidRPr="001B633B">
        <w:rPr>
          <w:w w:val="105"/>
        </w:rPr>
        <w:fldChar w:fldCharType="separate"/>
      </w:r>
      <w:r w:rsidR="000D010F">
        <w:rPr>
          <w:noProof/>
          <w:w w:val="105"/>
        </w:rPr>
        <w:t>(Nigri et al., 2017; Rosazza et al., 2016; Rossi Sebastiano et al., 2015; Rossi Sebastiano et al., 2018)</w:t>
      </w:r>
      <w:r w:rsidR="00194DBF" w:rsidRPr="001B633B">
        <w:rPr>
          <w:w w:val="105"/>
        </w:rPr>
        <w:fldChar w:fldCharType="end"/>
      </w:r>
      <w:r w:rsidRPr="001B633B">
        <w:rPr>
          <w:w w:val="105"/>
        </w:rPr>
        <w:t xml:space="preserve"> of chronic DOC patients with severe brain </w:t>
      </w:r>
      <w:r w:rsidRPr="001B633B">
        <w:rPr>
          <w:spacing w:val="-3"/>
          <w:w w:val="105"/>
        </w:rPr>
        <w:t xml:space="preserve">injury, </w:t>
      </w:r>
      <w:r w:rsidRPr="001B633B">
        <w:rPr>
          <w:w w:val="105"/>
        </w:rPr>
        <w:t xml:space="preserve">who underwent a 1-week </w:t>
      </w:r>
      <w:r w:rsidR="00ED2BDA">
        <w:rPr>
          <w:w w:val="105"/>
        </w:rPr>
        <w:t xml:space="preserve">assessment </w:t>
      </w:r>
      <w:r w:rsidRPr="001B633B">
        <w:rPr>
          <w:w w:val="105"/>
        </w:rPr>
        <w:t>at the Coma Research Centre (CRC) of the</w:t>
      </w:r>
      <w:r w:rsidR="00590CEA" w:rsidRPr="001B633B">
        <w:rPr>
          <w:w w:val="105"/>
        </w:rPr>
        <w:t xml:space="preserve"> </w:t>
      </w:r>
      <w:r w:rsidRPr="001B633B">
        <w:rPr>
          <w:w w:val="105"/>
        </w:rPr>
        <w:t>Neurological</w:t>
      </w:r>
      <w:r w:rsidR="002367B0" w:rsidRPr="001B633B">
        <w:rPr>
          <w:w w:val="105"/>
        </w:rPr>
        <w:t xml:space="preserve"> </w:t>
      </w:r>
      <w:r w:rsidRPr="001B633B">
        <w:rPr>
          <w:w w:val="105"/>
        </w:rPr>
        <w:t xml:space="preserve">Institute C. Besta in Milan, </w:t>
      </w:r>
      <w:r w:rsidRPr="00D21E62">
        <w:rPr>
          <w:spacing w:val="-4"/>
          <w:w w:val="105"/>
        </w:rPr>
        <w:t>Italy</w:t>
      </w:r>
      <w:r w:rsidR="00ED2BDA" w:rsidRPr="00D21E62">
        <w:rPr>
          <w:spacing w:val="-4"/>
          <w:w w:val="105"/>
        </w:rPr>
        <w:t>, between 2011 and 2013</w:t>
      </w:r>
      <w:r w:rsidRPr="00D21E62">
        <w:rPr>
          <w:spacing w:val="-4"/>
          <w:w w:val="105"/>
        </w:rPr>
        <w:t xml:space="preserve">. </w:t>
      </w:r>
      <w:r w:rsidRPr="00D21E62">
        <w:rPr>
          <w:w w:val="105"/>
        </w:rPr>
        <w:t xml:space="preserve">The assessment included (i) clinical </w:t>
      </w:r>
      <w:r w:rsidRPr="00D21E62">
        <w:rPr>
          <w:spacing w:val="-3"/>
          <w:w w:val="105"/>
        </w:rPr>
        <w:t>eval</w:t>
      </w:r>
      <w:r w:rsidRPr="00D21E62">
        <w:rPr>
          <w:w w:val="105"/>
        </w:rPr>
        <w:t>uation</w:t>
      </w:r>
      <w:r w:rsidR="008E7EFA" w:rsidRPr="00D21E62">
        <w:rPr>
          <w:w w:val="105"/>
        </w:rPr>
        <w:t>, including the Coma Recovery Scale Revised</w:t>
      </w:r>
      <w:r w:rsidRPr="00D21E62">
        <w:rPr>
          <w:spacing w:val="-6"/>
          <w:w w:val="105"/>
        </w:rPr>
        <w:t xml:space="preserve"> </w:t>
      </w:r>
      <w:r w:rsidR="0005087C" w:rsidRPr="00D21E62">
        <w:rPr>
          <w:w w:val="105"/>
        </w:rPr>
        <w:t>(</w:t>
      </w:r>
      <w:r w:rsidRPr="00D21E62">
        <w:rPr>
          <w:w w:val="105"/>
        </w:rPr>
        <w:t>CRS-R</w:t>
      </w:r>
      <w:r w:rsidR="00246207">
        <w:rPr>
          <w:w w:val="105"/>
        </w:rPr>
        <w:t xml:space="preserve">; </w:t>
      </w:r>
      <w:r w:rsidR="00194DBF" w:rsidRPr="00D21E62">
        <w:rPr>
          <w:w w:val="105"/>
        </w:rPr>
        <w:fldChar w:fldCharType="begin">
          <w:fldData xml:space="preserve">PEVuZE5vdGU+PENpdGU+PEF1dGhvcj5HaWFjaW5vPC9BdXRob3I+PFllYXI+MjAwNDwvWWVhcj48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w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=
</w:fldData>
        </w:fldChar>
      </w:r>
      <w:r w:rsidR="000D010F">
        <w:rPr>
          <w:w w:val="105"/>
        </w:rPr>
        <w:instrText xml:space="preserve"> ADDIN EN.CITE </w:instrText>
      </w:r>
      <w:r w:rsidR="000D010F">
        <w:rPr>
          <w:w w:val="105"/>
        </w:rPr>
        <w:fldChar w:fldCharType="begin">
          <w:fldData xml:space="preserve">PEVuZE5vdGU+PENpdGU+PEF1dGhvcj5HaWFjaW5vPC9BdXRob3I+PFllYXI+MjAwNDwvWWVhcj48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w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=
</w:fldData>
        </w:fldChar>
      </w:r>
      <w:r w:rsidR="000D010F">
        <w:rPr>
          <w:w w:val="105"/>
        </w:rPr>
        <w:instrText xml:space="preserve"> ADDIN EN.CITE.DATA </w:instrText>
      </w:r>
      <w:r w:rsidR="000D010F">
        <w:rPr>
          <w:w w:val="105"/>
        </w:rPr>
      </w:r>
      <w:r w:rsidR="000D010F">
        <w:rPr>
          <w:w w:val="105"/>
        </w:rPr>
        <w:fldChar w:fldCharType="end"/>
      </w:r>
      <w:r w:rsidR="00194DBF" w:rsidRPr="00D21E62">
        <w:rPr>
          <w:w w:val="105"/>
        </w:rPr>
      </w:r>
      <w:r w:rsidR="00194DBF" w:rsidRPr="00D21E62">
        <w:rPr>
          <w:w w:val="105"/>
        </w:rPr>
        <w:fldChar w:fldCharType="separate"/>
      </w:r>
      <w:r w:rsidR="000D010F">
        <w:rPr>
          <w:noProof/>
          <w:w w:val="105"/>
        </w:rPr>
        <w:t>(Giacino et al., 2004)</w:t>
      </w:r>
      <w:r w:rsidR="00194DBF" w:rsidRPr="00D21E62">
        <w:rPr>
          <w:w w:val="105"/>
        </w:rPr>
        <w:fldChar w:fldCharType="end"/>
      </w:r>
      <w:r w:rsidR="00246207">
        <w:rPr>
          <w:w w:val="105"/>
        </w:rPr>
        <w:t>)</w:t>
      </w:r>
      <w:r w:rsidR="0020546B">
        <w:rPr>
          <w:w w:val="105"/>
        </w:rPr>
        <w:t>,</w:t>
      </w:r>
      <w:r w:rsidR="00194DBF" w:rsidRPr="00D21E62">
        <w:rPr>
          <w:w w:val="105"/>
        </w:rPr>
        <w:t xml:space="preserve"> </w:t>
      </w:r>
      <w:r w:rsidRPr="00D21E62">
        <w:rPr>
          <w:w w:val="105"/>
        </w:rPr>
        <w:t>(ii) neurophysiological evaluation</w:t>
      </w:r>
      <w:r w:rsidR="00F83329">
        <w:rPr>
          <w:w w:val="105"/>
        </w:rPr>
        <w:t>,</w:t>
      </w:r>
      <w:r w:rsidRPr="00D21E62">
        <w:rPr>
          <w:w w:val="105"/>
        </w:rPr>
        <w:t xml:space="preserve"> including </w:t>
      </w:r>
      <w:r w:rsidR="008E7EFA" w:rsidRPr="00D21E62">
        <w:rPr>
          <w:w w:val="105"/>
        </w:rPr>
        <w:t>resting</w:t>
      </w:r>
      <w:r w:rsidRPr="00D21E62">
        <w:rPr>
          <w:w w:val="105"/>
        </w:rPr>
        <w:t xml:space="preserve"> EEG, and (iii) neuroradiological assessment</w:t>
      </w:r>
      <w:r w:rsidR="00A94617" w:rsidRPr="00D21E62">
        <w:rPr>
          <w:w w:val="105"/>
        </w:rPr>
        <w:t>,</w:t>
      </w:r>
      <w:r w:rsidRPr="00D21E62">
        <w:rPr>
          <w:w w:val="105"/>
        </w:rPr>
        <w:t xml:space="preserve"> including MR</w:t>
      </w:r>
      <w:r w:rsidR="00640C44" w:rsidRPr="00D21E62">
        <w:rPr>
          <w:w w:val="105"/>
        </w:rPr>
        <w:t>I</w:t>
      </w:r>
      <w:r w:rsidR="00EF0715" w:rsidRPr="00D21E62">
        <w:rPr>
          <w:w w:val="105"/>
        </w:rPr>
        <w:t xml:space="preserve"> (see Table 1)</w:t>
      </w:r>
      <w:r w:rsidRPr="00D21E62">
        <w:rPr>
          <w:w w:val="105"/>
        </w:rPr>
        <w:t xml:space="preserve">. </w:t>
      </w:r>
    </w:p>
    <w:p w14:paraId="37E88390" w14:textId="77777777" w:rsidR="001F223F" w:rsidRPr="00D21E62" w:rsidRDefault="001F223F" w:rsidP="001F223F">
      <w:pPr>
        <w:pStyle w:val="Corpotesto"/>
        <w:spacing w:line="480" w:lineRule="auto"/>
        <w:ind w:firstLine="17"/>
        <w:jc w:val="center"/>
        <w:rPr>
          <w:i/>
        </w:rPr>
      </w:pPr>
      <w:r w:rsidRPr="00D21E62">
        <w:rPr>
          <w:i/>
        </w:rPr>
        <w:t>Insert Table 1 about here</w:t>
      </w:r>
    </w:p>
    <w:p w14:paraId="6E0C0E11" w14:textId="60D6449F" w:rsidR="0062646D" w:rsidRPr="00B82B0C" w:rsidRDefault="00FF4211" w:rsidP="0004123F">
      <w:pPr>
        <w:pStyle w:val="Corpotesto"/>
        <w:spacing w:before="6" w:line="480" w:lineRule="auto"/>
        <w:ind w:firstLine="17"/>
      </w:pPr>
      <w:r w:rsidRPr="00D21E62">
        <w:rPr>
          <w:w w:val="105"/>
        </w:rPr>
        <w:t xml:space="preserve">The acquisition of both </w:t>
      </w:r>
      <w:r w:rsidR="00DA23E7" w:rsidRPr="00D21E62">
        <w:rPr>
          <w:w w:val="105"/>
        </w:rPr>
        <w:t xml:space="preserve">resting </w:t>
      </w:r>
      <w:r w:rsidRPr="00D21E62">
        <w:rPr>
          <w:w w:val="105"/>
        </w:rPr>
        <w:t xml:space="preserve">EEG and structural MRI datasets constituted the inclusion criteria for </w:t>
      </w:r>
      <w:r w:rsidR="008779CB" w:rsidRPr="00D21E62">
        <w:rPr>
          <w:w w:val="105"/>
        </w:rPr>
        <w:t>the present</w:t>
      </w:r>
      <w:r w:rsidR="00556980" w:rsidRPr="00D21E62">
        <w:rPr>
          <w:w w:val="105"/>
        </w:rPr>
        <w:t xml:space="preserve"> study</w:t>
      </w:r>
      <w:r w:rsidRPr="00D21E62">
        <w:rPr>
          <w:w w:val="105"/>
        </w:rPr>
        <w:t xml:space="preserve">. Experienced raters independently assessed each patient 4 times with the Italian version of </w:t>
      </w:r>
      <w:r w:rsidR="00474AA8" w:rsidRPr="00D21E62">
        <w:rPr>
          <w:w w:val="105"/>
        </w:rPr>
        <w:t>the CRS-</w:t>
      </w:r>
      <w:r w:rsidR="00E71DD6" w:rsidRPr="00D21E62">
        <w:rPr>
          <w:w w:val="105"/>
        </w:rPr>
        <w:t>R</w:t>
      </w:r>
      <w:r w:rsidR="002C1136">
        <w:rPr>
          <w:w w:val="105"/>
        </w:rPr>
        <w:t xml:space="preserve"> </w:t>
      </w:r>
      <w:r w:rsidR="00194DBF" w:rsidRPr="00D21E62">
        <w:rPr>
          <w:w w:val="105"/>
        </w:rPr>
        <w:fldChar w:fldCharType="begin"/>
      </w:r>
      <w:r w:rsidR="000D010F">
        <w:rPr>
          <w:w w:val="105"/>
        </w:rPr>
        <w:instrText xml:space="preserve"> ADDIN EN.CITE &lt;EndNote&gt;&lt;Cite&gt;&lt;Author&gt;Sacco&lt;/Author&gt;&lt;Year&gt;2011&lt;/Year&gt;&lt;RecNum&gt;987&lt;/RecNum&gt;&lt;DisplayText&gt;(Sacco et al., 2011)&lt;/DisplayText&gt;&lt;record&gt;&lt;rec-number&gt;987&lt;/rec-number&gt;&lt;foreign-keys&gt;&lt;key app="EN" db-id="vdearwve599dv4ep9vr50z29txvsx2feww9s" timestamp="1553295212" guid="d31c251f-e0a8-44e7-a9b5-c72e7a909a51"&gt;987&lt;/key&gt;&lt;/foreign-keys&gt;&lt;ref-type name="Journal Article"&gt;17&lt;/ref-type&gt;&lt;contributors&gt;&lt;authors&gt;&lt;author&gt;Sacco, S.&lt;/author&gt;&lt;author&gt;Altobelli, E.&lt;/author&gt;&lt;author&gt;Pistarini, C.&lt;/author&gt;&lt;author&gt;Cerone, D.&lt;/author&gt;&lt;author&gt;Cazzulani, B.&lt;/author&gt;&lt;author&gt;Carolei, A.&lt;/author&gt;&lt;/authors&gt;&lt;/contributors&gt;&lt;auth-address&gt;Department of Neurology, University of L&amp;apos;Aquila, Piazzale Salvatore Tommasi 1, L&amp;apos;Aquila, Italy. simona.sacco@cc.univaq.it&lt;/auth-address&gt;&lt;titles&gt;&lt;title&gt;Validation of the Italian version of the Coma Recovery Scale-Revised (CRS-R)&lt;/title&gt;&lt;secondary-title&gt;Brain Inj&lt;/secondary-title&gt;&lt;/titles&gt;&lt;periodical&gt;&lt;full-title&gt;Brain Injury&lt;/full-title&gt;&lt;abbr-1&gt;Brain Inj.&lt;/abbr-1&gt;&lt;abbr-2&gt;Brain Inj&lt;/abbr-2&gt;&lt;/periodical&gt;&lt;pages&gt;488-95&lt;/pages&gt;&lt;volume&gt;25&lt;/volume&gt;&lt;number&gt;5&lt;/number&gt;&lt;edition&gt;2011/03/16&lt;/edition&gt;&lt;keywords&gt;&lt;keyword&gt;Brain Damage, Chronic/diagnosis/physiopathology&lt;/keyword&gt;&lt;keyword&gt;Coma/classification/*physiopathology&lt;/keyword&gt;&lt;keyword&gt;Consciousness/classification/*physiology&lt;/keyword&gt;&lt;keyword&gt;Female&lt;/keyword&gt;&lt;keyword&gt;Humans&lt;/keyword&gt;&lt;keyword&gt;Italy&lt;/keyword&gt;&lt;keyword&gt;Language&lt;/keyword&gt;&lt;keyword&gt;Male&lt;/keyword&gt;&lt;keyword&gt;Middle Aged&lt;/keyword&gt;&lt;keyword&gt;Neuropsychological Tests&lt;/keyword&gt;&lt;keyword&gt;Observer Variation&lt;/keyword&gt;&lt;keyword&gt;Recovery of Function/*physiology&lt;/keyword&gt;&lt;keyword&gt;Trauma Severity Indices&lt;/keyword&gt;&lt;/keywords&gt;&lt;dates&gt;&lt;year&gt;2011&lt;/year&gt;&lt;/dates&gt;&lt;isbn&gt;1362-301X (Electronic)&amp;#xD;0269-9052 (Linking)&lt;/isbn&gt;&lt;accession-num&gt;21401371&lt;/accession-num&gt;&lt;urls&gt;&lt;related-urls&gt;&lt;url&gt;https://www.ncbi.nlm.nih.gov/pubmed/21401371&lt;/url&gt;&lt;/related-urls&gt;&lt;/urls&gt;&lt;electronic-resource-num&gt;10.3109/02699052.2011.558043&lt;/electronic-resource-num&gt;&lt;/record&gt;&lt;/Cite&gt;&lt;/EndNote&gt;</w:instrText>
      </w:r>
      <w:r w:rsidR="00194DBF" w:rsidRPr="00D21E62">
        <w:rPr>
          <w:w w:val="105"/>
        </w:rPr>
        <w:fldChar w:fldCharType="separate"/>
      </w:r>
      <w:r w:rsidR="000D010F">
        <w:rPr>
          <w:noProof/>
          <w:w w:val="105"/>
        </w:rPr>
        <w:t>(Sacco et al., 2011)</w:t>
      </w:r>
      <w:r w:rsidR="00194DBF" w:rsidRPr="00D21E62">
        <w:rPr>
          <w:w w:val="105"/>
        </w:rPr>
        <w:fldChar w:fldCharType="end"/>
      </w:r>
      <w:r w:rsidR="002C1136">
        <w:rPr>
          <w:w w:val="105"/>
        </w:rPr>
        <w:t>.</w:t>
      </w:r>
      <w:r w:rsidR="00194DBF" w:rsidRPr="00D21E62">
        <w:rPr>
          <w:spacing w:val="-5"/>
          <w:w w:val="105"/>
        </w:rPr>
        <w:t xml:space="preserve"> </w:t>
      </w:r>
      <w:r w:rsidR="00A40D5B" w:rsidRPr="00D21E62">
        <w:rPr>
          <w:w w:val="105"/>
        </w:rPr>
        <w:t>T</w:t>
      </w:r>
      <w:r w:rsidRPr="00D21E62">
        <w:rPr>
          <w:w w:val="105"/>
        </w:rPr>
        <w:t>he</w:t>
      </w:r>
      <w:r w:rsidRPr="00D21E62">
        <w:rPr>
          <w:spacing w:val="-10"/>
          <w:w w:val="105"/>
        </w:rPr>
        <w:t xml:space="preserve"> </w:t>
      </w:r>
      <w:r w:rsidR="002C12BC" w:rsidRPr="00D21E62">
        <w:rPr>
          <w:w w:val="105"/>
        </w:rPr>
        <w:t>best</w:t>
      </w:r>
      <w:r w:rsidR="002C12BC" w:rsidRPr="00D21E62">
        <w:rPr>
          <w:spacing w:val="-10"/>
          <w:w w:val="105"/>
        </w:rPr>
        <w:t>-recorded</w:t>
      </w:r>
      <w:r w:rsidRPr="00D21E62">
        <w:rPr>
          <w:spacing w:val="-11"/>
          <w:w w:val="105"/>
        </w:rPr>
        <w:t xml:space="preserve"> </w:t>
      </w:r>
      <w:r w:rsidRPr="00D21E62">
        <w:rPr>
          <w:w w:val="105"/>
        </w:rPr>
        <w:t>performance</w:t>
      </w:r>
      <w:r w:rsidRPr="00D21E62">
        <w:rPr>
          <w:spacing w:val="-10"/>
          <w:w w:val="105"/>
        </w:rPr>
        <w:t xml:space="preserve"> </w:t>
      </w:r>
      <w:r w:rsidRPr="00D21E62">
        <w:rPr>
          <w:spacing w:val="-3"/>
          <w:w w:val="105"/>
        </w:rPr>
        <w:t xml:space="preserve">was </w:t>
      </w:r>
      <w:r w:rsidRPr="00D21E62">
        <w:rPr>
          <w:w w:val="105"/>
        </w:rPr>
        <w:t>used to classify patient</w:t>
      </w:r>
      <w:r w:rsidR="0075605A" w:rsidRPr="00D21E62">
        <w:rPr>
          <w:w w:val="105"/>
        </w:rPr>
        <w:t>s</w:t>
      </w:r>
      <w:r w:rsidRPr="00D21E62">
        <w:rPr>
          <w:w w:val="105"/>
        </w:rPr>
        <w:t xml:space="preserve"> as VS or MCS. As descri</w:t>
      </w:r>
      <w:r w:rsidRPr="00D21E62">
        <w:t>bed below, 55 patients were discarded due to the low quality of the MRI data</w:t>
      </w:r>
      <w:r w:rsidR="000019C4" w:rsidRPr="00D21E62">
        <w:t>,</w:t>
      </w:r>
      <w:r w:rsidRPr="00D21E62">
        <w:t xml:space="preserve"> </w:t>
      </w:r>
      <w:r w:rsidR="00BF0740" w:rsidRPr="00D21E62">
        <w:t xml:space="preserve">following </w:t>
      </w:r>
      <w:r w:rsidR="003D7763" w:rsidRPr="00D21E62">
        <w:t>previously established procedures</w:t>
      </w:r>
      <w:r w:rsidR="002C1136">
        <w:t xml:space="preserve"> </w:t>
      </w:r>
      <w:r w:rsidR="00194DBF" w:rsidRPr="00D21E62">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instrText xml:space="preserve"> ADDIN EN.CITE </w:instrText>
      </w:r>
      <w:r w:rsidR="000D010F">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instrText xml:space="preserve"> ADDIN EN.CITE.DATA </w:instrText>
      </w:r>
      <w:r w:rsidR="000D010F">
        <w:fldChar w:fldCharType="end"/>
      </w:r>
      <w:r w:rsidR="00194DBF" w:rsidRPr="00D21E62">
        <w:fldChar w:fldCharType="separate"/>
      </w:r>
      <w:r w:rsidR="000D010F">
        <w:rPr>
          <w:noProof/>
        </w:rPr>
        <w:t>(Lutkenhoff et al., 2015)</w:t>
      </w:r>
      <w:r w:rsidR="00194DBF" w:rsidRPr="00D21E62">
        <w:fldChar w:fldCharType="end"/>
      </w:r>
      <w:r w:rsidR="002C1136">
        <w:t>.</w:t>
      </w:r>
      <w:r w:rsidR="00417F17">
        <w:t xml:space="preserve"> </w:t>
      </w:r>
      <w:r w:rsidR="00A72CF8">
        <w:t xml:space="preserve">Specifically, </w:t>
      </w:r>
      <w:r w:rsidR="00A72CF8" w:rsidRPr="00A72CF8">
        <w:rPr>
          <w:w w:val="105"/>
        </w:rPr>
        <w:t xml:space="preserve">24 </w:t>
      </w:r>
      <w:r w:rsidR="00A72CF8">
        <w:rPr>
          <w:w w:val="105"/>
        </w:rPr>
        <w:t>datasets</w:t>
      </w:r>
      <w:r w:rsidR="00A72CF8" w:rsidRPr="00A72CF8">
        <w:rPr>
          <w:w w:val="105"/>
        </w:rPr>
        <w:t xml:space="preserve"> were excluded </w:t>
      </w:r>
      <w:r w:rsidR="00A72CF8">
        <w:rPr>
          <w:w w:val="105"/>
        </w:rPr>
        <w:t>because of excessive</w:t>
      </w:r>
      <w:r w:rsidR="00A72CF8" w:rsidRPr="00A72CF8">
        <w:rPr>
          <w:w w:val="105"/>
        </w:rPr>
        <w:t xml:space="preserve"> movement artifacts, 16 </w:t>
      </w:r>
      <w:r w:rsidR="00A72CF8">
        <w:rPr>
          <w:w w:val="105"/>
        </w:rPr>
        <w:t xml:space="preserve">datasets </w:t>
      </w:r>
      <w:r w:rsidR="00A72CF8" w:rsidRPr="00A72CF8">
        <w:rPr>
          <w:w w:val="105"/>
        </w:rPr>
        <w:t xml:space="preserve">were excluded </w:t>
      </w:r>
      <w:r w:rsidR="00A72CF8">
        <w:rPr>
          <w:w w:val="105"/>
        </w:rPr>
        <w:t>due to</w:t>
      </w:r>
      <w:r w:rsidR="00A72CF8" w:rsidRPr="00A72CF8">
        <w:rPr>
          <w:w w:val="105"/>
        </w:rPr>
        <w:t xml:space="preserve"> </w:t>
      </w:r>
      <w:r w:rsidR="00A72CF8">
        <w:rPr>
          <w:w w:val="105"/>
        </w:rPr>
        <w:t xml:space="preserve">software failure in segmenting </w:t>
      </w:r>
      <w:r w:rsidR="00A72CF8" w:rsidRPr="00A72CF8">
        <w:rPr>
          <w:w w:val="105"/>
        </w:rPr>
        <w:t xml:space="preserve">subcortical </w:t>
      </w:r>
      <w:r w:rsidR="00A72CF8">
        <w:rPr>
          <w:w w:val="105"/>
        </w:rPr>
        <w:t>structures</w:t>
      </w:r>
      <w:r w:rsidR="00A72CF8" w:rsidRPr="00A72CF8">
        <w:rPr>
          <w:w w:val="105"/>
        </w:rPr>
        <w:t xml:space="preserve">, 13 </w:t>
      </w:r>
      <w:r w:rsidR="00A72CF8">
        <w:rPr>
          <w:w w:val="105"/>
        </w:rPr>
        <w:t>datasets</w:t>
      </w:r>
      <w:r w:rsidR="00A72CF8" w:rsidRPr="00A72CF8">
        <w:rPr>
          <w:w w:val="105"/>
        </w:rPr>
        <w:t xml:space="preserve"> were excluded </w:t>
      </w:r>
      <w:r w:rsidR="00A72CF8">
        <w:rPr>
          <w:w w:val="105"/>
        </w:rPr>
        <w:t>due to</w:t>
      </w:r>
      <w:r w:rsidR="00A72CF8" w:rsidRPr="00A72CF8">
        <w:rPr>
          <w:w w:val="105"/>
        </w:rPr>
        <w:t xml:space="preserve"> poor quality </w:t>
      </w:r>
      <w:r w:rsidR="00A72CF8">
        <w:rPr>
          <w:w w:val="105"/>
        </w:rPr>
        <w:t xml:space="preserve">in the estimation of </w:t>
      </w:r>
      <w:r w:rsidR="00A72CF8" w:rsidRPr="00A72CF8">
        <w:rPr>
          <w:w w:val="105"/>
        </w:rPr>
        <w:t>normalized brain tissu</w:t>
      </w:r>
      <w:r w:rsidR="00A72CF8">
        <w:rPr>
          <w:w w:val="105"/>
        </w:rPr>
        <w:t>e volume</w:t>
      </w:r>
      <w:r w:rsidR="00A72CF8" w:rsidRPr="00A72CF8">
        <w:rPr>
          <w:w w:val="105"/>
        </w:rPr>
        <w:t xml:space="preserve">, and 2 subjects </w:t>
      </w:r>
      <w:r w:rsidR="00A72CF8">
        <w:rPr>
          <w:w w:val="105"/>
        </w:rPr>
        <w:t xml:space="preserve">were excluded due to large regions of </w:t>
      </w:r>
      <w:r w:rsidR="00A72CF8" w:rsidRPr="00A72CF8">
        <w:rPr>
          <w:w w:val="105"/>
        </w:rPr>
        <w:t xml:space="preserve">signal dropout artifacts </w:t>
      </w:r>
      <w:r w:rsidR="00BA504D">
        <w:rPr>
          <w:w w:val="105"/>
        </w:rPr>
        <w:t>(e.g., implants) prevent</w:t>
      </w:r>
      <w:r w:rsidR="00B94BE0">
        <w:rPr>
          <w:w w:val="105"/>
        </w:rPr>
        <w:t>ing</w:t>
      </w:r>
      <w:r w:rsidR="00BA504D">
        <w:rPr>
          <w:w w:val="105"/>
        </w:rPr>
        <w:t xml:space="preserve"> </w:t>
      </w:r>
      <w:r w:rsidR="003E7E1E">
        <w:rPr>
          <w:w w:val="105"/>
        </w:rPr>
        <w:t>ti</w:t>
      </w:r>
      <w:r w:rsidR="001D5266">
        <w:rPr>
          <w:w w:val="105"/>
        </w:rPr>
        <w:t>s</w:t>
      </w:r>
      <w:r w:rsidR="003E7E1E">
        <w:rPr>
          <w:w w:val="105"/>
        </w:rPr>
        <w:t>sue</w:t>
      </w:r>
      <w:r w:rsidR="00BA504D">
        <w:rPr>
          <w:w w:val="105"/>
        </w:rPr>
        <w:t xml:space="preserve"> segmentation</w:t>
      </w:r>
      <w:r w:rsidR="00AB2B45">
        <w:rPr>
          <w:w w:val="105"/>
        </w:rPr>
        <w:t xml:space="preserve"> (see Figure S</w:t>
      </w:r>
      <w:r w:rsidR="001E4E41">
        <w:rPr>
          <w:w w:val="105"/>
        </w:rPr>
        <w:t>1</w:t>
      </w:r>
      <w:r w:rsidR="00AB2B45">
        <w:rPr>
          <w:w w:val="105"/>
        </w:rPr>
        <w:t>)</w:t>
      </w:r>
      <w:r w:rsidR="00A72CF8" w:rsidRPr="00A72CF8">
        <w:rPr>
          <w:w w:val="105"/>
        </w:rPr>
        <w:t>.</w:t>
      </w:r>
      <w:r w:rsidR="00A72CF8">
        <w:rPr>
          <w:w w:val="105"/>
        </w:rPr>
        <w:t xml:space="preserve"> </w:t>
      </w:r>
      <w:r w:rsidR="00856389" w:rsidRPr="00856389">
        <w:rPr>
          <w:w w:val="105"/>
        </w:rPr>
        <w:t>Importantly, as discussed below, exclusions do not bias the analyzed sample as compared to the full cohort (see also Table S1).</w:t>
      </w:r>
      <w:r w:rsidR="00856389">
        <w:rPr>
          <w:w w:val="105"/>
        </w:rPr>
        <w:t xml:space="preserve"> </w:t>
      </w:r>
      <w:r w:rsidR="00160430">
        <w:t>No patients were excluded o</w:t>
      </w:r>
      <w:r w:rsidR="00636ECC">
        <w:t>n</w:t>
      </w:r>
      <w:r w:rsidR="00160430">
        <w:t xml:space="preserve"> the basis of the EEG data.</w:t>
      </w:r>
      <w:r w:rsidR="00194DBF" w:rsidRPr="00D21E62">
        <w:t xml:space="preserve"> </w:t>
      </w:r>
      <w:r w:rsidRPr="00D21E62">
        <w:t xml:space="preserve">The final sample </w:t>
      </w:r>
      <w:r w:rsidR="009706EF" w:rsidRPr="00D21E62">
        <w:t>included</w:t>
      </w:r>
      <w:r w:rsidRPr="00D21E62">
        <w:t xml:space="preserve"> 61 patients with DOC (median age=53 years, ran</w:t>
      </w:r>
      <w:r w:rsidR="00CF48EC" w:rsidRPr="00D21E62">
        <w:t xml:space="preserve">ge age = 20-82 years, 36 males), </w:t>
      </w:r>
      <w:r w:rsidR="00F16081" w:rsidRPr="00D21E62">
        <w:t>37</w:t>
      </w:r>
      <w:r w:rsidRPr="00D21E62">
        <w:t xml:space="preserve"> VS and 24 MCS. </w:t>
      </w:r>
      <w:r w:rsidR="00896ED2" w:rsidRPr="00D21E62">
        <w:t>Of these,</w:t>
      </w:r>
      <w:r w:rsidRPr="00D21E62">
        <w:t xml:space="preserve"> 33% (n = 20) </w:t>
      </w:r>
      <w:r w:rsidR="00896ED2" w:rsidRPr="00D21E62">
        <w:t xml:space="preserve">had a </w:t>
      </w:r>
      <w:r w:rsidRPr="00D21E62">
        <w:t>traumatic brain injury (TBI)</w:t>
      </w:r>
      <w:r w:rsidR="00896ED2" w:rsidRPr="00D21E62">
        <w:t xml:space="preserve"> and</w:t>
      </w:r>
      <w:r w:rsidRPr="00D21E62">
        <w:t xml:space="preserve"> 67% (n = 41) </w:t>
      </w:r>
      <w:r w:rsidR="00896ED2" w:rsidRPr="00D21E62">
        <w:t xml:space="preserve">had </w:t>
      </w:r>
      <w:r w:rsidRPr="00D21E62">
        <w:t>non-trau</w:t>
      </w:r>
      <w:r w:rsidRPr="00B82B0C">
        <w:t xml:space="preserve">matic </w:t>
      </w:r>
      <w:r w:rsidR="00896ED2" w:rsidRPr="00B82B0C">
        <w:t>etiology</w:t>
      </w:r>
      <w:r w:rsidRPr="00B82B0C">
        <w:t xml:space="preserve"> (non-TBI). In particular, among non-TBI patients, 30% (n = 18) suffered from anoxic brain injury and 37% (n = 23) from haemorrhagic </w:t>
      </w:r>
      <w:r w:rsidR="00514D87" w:rsidRPr="00B82B0C">
        <w:t xml:space="preserve">and/or ischemic </w:t>
      </w:r>
      <w:r w:rsidRPr="00B82B0C">
        <w:t>brain injury. The median disease duration at the time of the s</w:t>
      </w:r>
      <w:r w:rsidRPr="001324E4">
        <w:t>tudy was 24 months (range = 5-198 months). (See Tab</w:t>
      </w:r>
      <w:r w:rsidR="002B15E9" w:rsidRPr="001324E4">
        <w:t>le</w:t>
      </w:r>
      <w:r w:rsidR="00337E42">
        <w:t>s 1 and</w:t>
      </w:r>
      <w:r w:rsidR="002B15E9" w:rsidRPr="001324E4">
        <w:t xml:space="preserve"> </w:t>
      </w:r>
      <w:hyperlink w:anchor="_bookmark69" w:history="1">
        <w:r w:rsidR="002B15E9" w:rsidRPr="001324E4">
          <w:t>S1</w:t>
        </w:r>
      </w:hyperlink>
      <w:r w:rsidR="00BE670F" w:rsidRPr="001324E4">
        <w:t>).</w:t>
      </w:r>
      <w:r w:rsidRPr="001324E4">
        <w:t xml:space="preserve"> The local Ethics Committee approved all aspects of this research and written informed consent was obtained from</w:t>
      </w:r>
      <w:r w:rsidR="00D26C18" w:rsidRPr="001324E4">
        <w:t xml:space="preserve"> </w:t>
      </w:r>
      <w:r w:rsidRPr="001324E4">
        <w:t>the legally authorized representative of the patients prior to their inclusion</w:t>
      </w:r>
      <w:r w:rsidR="00590CEA" w:rsidRPr="001324E4">
        <w:t xml:space="preserve"> </w:t>
      </w:r>
      <w:r w:rsidRPr="001324E4">
        <w:t>in</w:t>
      </w:r>
      <w:r w:rsidR="00590CEA" w:rsidRPr="001324E4">
        <w:t xml:space="preserve"> </w:t>
      </w:r>
      <w:r w:rsidRPr="001324E4">
        <w:t>the study.</w:t>
      </w:r>
    </w:p>
    <w:p w14:paraId="5F848B73" w14:textId="77777777" w:rsidR="0062646D" w:rsidRPr="00D21E62" w:rsidRDefault="00FF4211" w:rsidP="00EA2730">
      <w:pPr>
        <w:tabs>
          <w:tab w:val="left" w:pos="1000"/>
        </w:tabs>
        <w:spacing w:before="202" w:line="480" w:lineRule="auto"/>
        <w:ind w:left="17"/>
        <w:rPr>
          <w:i/>
          <w:sz w:val="24"/>
          <w:szCs w:val="24"/>
        </w:rPr>
      </w:pPr>
      <w:bookmarkStart w:id="5" w:name="Data_acquisition_and_analysis"/>
      <w:bookmarkEnd w:id="5"/>
      <w:r w:rsidRPr="00D21E62">
        <w:rPr>
          <w:i/>
          <w:w w:val="105"/>
          <w:sz w:val="24"/>
          <w:szCs w:val="24"/>
        </w:rPr>
        <w:t>Data acquisition and</w:t>
      </w:r>
      <w:r w:rsidRPr="00D21E62">
        <w:rPr>
          <w:i/>
          <w:spacing w:val="-5"/>
          <w:w w:val="105"/>
          <w:sz w:val="24"/>
          <w:szCs w:val="24"/>
        </w:rPr>
        <w:t xml:space="preserve"> </w:t>
      </w:r>
      <w:r w:rsidRPr="00D21E62">
        <w:rPr>
          <w:i/>
          <w:w w:val="105"/>
          <w:sz w:val="24"/>
          <w:szCs w:val="24"/>
        </w:rPr>
        <w:t>analysis</w:t>
      </w:r>
    </w:p>
    <w:p w14:paraId="7AE69C8E" w14:textId="77777777" w:rsidR="0062646D" w:rsidRPr="00D21E62" w:rsidRDefault="00FF4211" w:rsidP="00EA2730">
      <w:pPr>
        <w:tabs>
          <w:tab w:val="left" w:pos="1191"/>
        </w:tabs>
        <w:spacing w:before="154" w:line="480" w:lineRule="auto"/>
        <w:ind w:left="17"/>
        <w:rPr>
          <w:i/>
          <w:sz w:val="24"/>
          <w:szCs w:val="24"/>
        </w:rPr>
      </w:pPr>
      <w:bookmarkStart w:id="6" w:name="EEG_data_acquisition_and_processing"/>
      <w:bookmarkEnd w:id="6"/>
      <w:r w:rsidRPr="00D21E62">
        <w:rPr>
          <w:i/>
          <w:w w:val="105"/>
          <w:sz w:val="24"/>
          <w:szCs w:val="24"/>
        </w:rPr>
        <w:t>EEG data acquisition and</w:t>
      </w:r>
      <w:r w:rsidRPr="00D21E62">
        <w:rPr>
          <w:i/>
          <w:spacing w:val="46"/>
          <w:w w:val="105"/>
          <w:sz w:val="24"/>
          <w:szCs w:val="24"/>
        </w:rPr>
        <w:t xml:space="preserve"> </w:t>
      </w:r>
      <w:r w:rsidRPr="00D21E62">
        <w:rPr>
          <w:i/>
          <w:spacing w:val="-4"/>
          <w:w w:val="105"/>
          <w:sz w:val="24"/>
          <w:szCs w:val="24"/>
        </w:rPr>
        <w:t>processing</w:t>
      </w:r>
    </w:p>
    <w:p w14:paraId="7C10F55C" w14:textId="17138319" w:rsidR="0062646D" w:rsidRPr="00D21E62" w:rsidRDefault="001B6964" w:rsidP="00F9433E">
      <w:pPr>
        <w:pStyle w:val="Corpotesto"/>
        <w:spacing w:before="157" w:line="480" w:lineRule="auto"/>
        <w:ind w:firstLine="17"/>
      </w:pPr>
      <w:r w:rsidRPr="00D21E62">
        <w:rPr>
          <w:w w:val="105"/>
        </w:rPr>
        <w:t>P</w:t>
      </w:r>
      <w:r w:rsidR="00FF4211" w:rsidRPr="00D21E62">
        <w:rPr>
          <w:w w:val="105"/>
        </w:rPr>
        <w:t>atients</w:t>
      </w:r>
      <w:r w:rsidR="00FF4211" w:rsidRPr="00D21E62">
        <w:rPr>
          <w:spacing w:val="-14"/>
          <w:w w:val="105"/>
        </w:rPr>
        <w:t xml:space="preserve"> </w:t>
      </w:r>
      <w:r w:rsidR="00FF4211" w:rsidRPr="00D21E62">
        <w:rPr>
          <w:w w:val="105"/>
        </w:rPr>
        <w:t>underwent</w:t>
      </w:r>
      <w:r w:rsidR="00FF4211" w:rsidRPr="00D21E62">
        <w:rPr>
          <w:spacing w:val="-13"/>
          <w:w w:val="105"/>
        </w:rPr>
        <w:t xml:space="preserve"> </w:t>
      </w:r>
      <w:r w:rsidR="00FF4211" w:rsidRPr="00D21E62">
        <w:rPr>
          <w:w w:val="105"/>
        </w:rPr>
        <w:t>polygraphic recording</w:t>
      </w:r>
      <w:r w:rsidR="0038521A" w:rsidRPr="00D21E62">
        <w:rPr>
          <w:w w:val="105"/>
        </w:rPr>
        <w:t>s</w:t>
      </w:r>
      <w:r w:rsidR="00FF4211" w:rsidRPr="00D21E62">
        <w:rPr>
          <w:w w:val="105"/>
        </w:rPr>
        <w:t xml:space="preserve"> between 2 pm and 9 am on the following </w:t>
      </w:r>
      <w:r w:rsidR="00FF4211" w:rsidRPr="00D21E62">
        <w:rPr>
          <w:spacing w:val="-7"/>
          <w:w w:val="105"/>
        </w:rPr>
        <w:t>day</w:t>
      </w:r>
      <w:r w:rsidR="00AB0059">
        <w:rPr>
          <w:spacing w:val="-7"/>
          <w:w w:val="105"/>
        </w:rPr>
        <w:t xml:space="preserve"> </w:t>
      </w:r>
      <w:r w:rsidRPr="00D21E62">
        <w:rPr>
          <w:w w:val="105"/>
        </w:rPr>
        <w:fldChar w:fldCharType="begin">
          <w:fldData xml:space="preserve">PEVuZE5vdGU+PENpdGU+PEF1dGhvcj5Sb3NzaSBTZWJhc3RpYW5vPC9BdXRob3I+PFllYXI+MjAx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</w:fldData>
        </w:fldChar>
      </w:r>
      <w:r w:rsidR="000D010F">
        <w:rPr>
          <w:w w:val="105"/>
        </w:rPr>
        <w:instrText xml:space="preserve"> ADDIN EN.CITE </w:instrText>
      </w:r>
      <w:r w:rsidR="000D010F">
        <w:rPr>
          <w:w w:val="105"/>
        </w:rPr>
        <w:fldChar w:fldCharType="begin">
          <w:fldData xml:space="preserve">PEVuZE5vdGU+PENpdGU+PEF1dGhvcj5Sb3NzaSBTZWJhc3RpYW5vPC9BdXRob3I+PFllYXI+MjAx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</w:fldData>
        </w:fldChar>
      </w:r>
      <w:r w:rsidR="000D010F">
        <w:rPr>
          <w:w w:val="105"/>
        </w:rPr>
        <w:instrText xml:space="preserve"> ADDIN EN.CITE.DATA </w:instrText>
      </w:r>
      <w:r w:rsidR="000D010F">
        <w:rPr>
          <w:w w:val="105"/>
        </w:rPr>
      </w:r>
      <w:r w:rsidR="000D010F">
        <w:rPr>
          <w:w w:val="105"/>
        </w:rPr>
        <w:fldChar w:fldCharType="end"/>
      </w:r>
      <w:r w:rsidRPr="00D21E62">
        <w:rPr>
          <w:w w:val="105"/>
        </w:rPr>
      </w:r>
      <w:r w:rsidRPr="00D21E62">
        <w:rPr>
          <w:w w:val="105"/>
        </w:rPr>
        <w:fldChar w:fldCharType="separate"/>
      </w:r>
      <w:r w:rsidR="000D010F">
        <w:rPr>
          <w:noProof/>
          <w:w w:val="105"/>
        </w:rPr>
        <w:t>(Rossi Sebastiano et al., 2018)</w:t>
      </w:r>
      <w:r w:rsidRPr="00D21E62">
        <w:rPr>
          <w:w w:val="105"/>
        </w:rPr>
        <w:fldChar w:fldCharType="end"/>
      </w:r>
      <w:r w:rsidR="00AB0059">
        <w:rPr>
          <w:w w:val="105"/>
        </w:rPr>
        <w:t>.</w:t>
      </w:r>
      <w:r w:rsidR="00FF4211" w:rsidRPr="00D21E62">
        <w:rPr>
          <w:spacing w:val="-7"/>
          <w:w w:val="105"/>
        </w:rPr>
        <w:t xml:space="preserve"> </w:t>
      </w:r>
      <w:r w:rsidR="00FF4211" w:rsidRPr="00D21E62">
        <w:rPr>
          <w:w w:val="105"/>
        </w:rPr>
        <w:t xml:space="preserve">Recordings included </w:t>
      </w:r>
      <w:r w:rsidR="0038521A" w:rsidRPr="00D21E62">
        <w:rPr>
          <w:w w:val="105"/>
        </w:rPr>
        <w:t>electrooculography (</w:t>
      </w:r>
      <w:r w:rsidR="00FF4211" w:rsidRPr="00D21E62">
        <w:rPr>
          <w:w w:val="105"/>
        </w:rPr>
        <w:t>EOG</w:t>
      </w:r>
      <w:r w:rsidR="0038521A" w:rsidRPr="00D21E62">
        <w:rPr>
          <w:w w:val="105"/>
        </w:rPr>
        <w:t>)</w:t>
      </w:r>
      <w:r w:rsidR="00FF4211" w:rsidRPr="00D21E62">
        <w:rPr>
          <w:w w:val="105"/>
        </w:rPr>
        <w:t xml:space="preserve">, </w:t>
      </w:r>
      <w:r w:rsidR="0038521A" w:rsidRPr="00D21E62">
        <w:rPr>
          <w:w w:val="105"/>
        </w:rPr>
        <w:t>electromyography (</w:t>
      </w:r>
      <w:r w:rsidR="00FF4211" w:rsidRPr="00D21E62">
        <w:rPr>
          <w:w w:val="105"/>
        </w:rPr>
        <w:t>EMG</w:t>
      </w:r>
      <w:r w:rsidR="0038521A" w:rsidRPr="00D21E62">
        <w:rPr>
          <w:w w:val="105"/>
        </w:rPr>
        <w:t>)</w:t>
      </w:r>
      <w:r w:rsidR="00FF4211" w:rsidRPr="00D21E62">
        <w:rPr>
          <w:w w:val="105"/>
        </w:rPr>
        <w:t xml:space="preserve"> from the sub-mental muscle, a bipolar precordial </w:t>
      </w:r>
      <w:r w:rsidR="0038521A" w:rsidRPr="00D21E62">
        <w:rPr>
          <w:w w:val="105"/>
        </w:rPr>
        <w:t>electrocardiogram (</w:t>
      </w:r>
      <w:r w:rsidR="00FF4211" w:rsidRPr="00D21E62">
        <w:rPr>
          <w:w w:val="105"/>
        </w:rPr>
        <w:t>ECG</w:t>
      </w:r>
      <w:r w:rsidR="0038521A" w:rsidRPr="00D21E62">
        <w:rPr>
          <w:w w:val="105"/>
        </w:rPr>
        <w:t>)</w:t>
      </w:r>
      <w:r w:rsidR="00FF4211" w:rsidRPr="00D21E62">
        <w:rPr>
          <w:w w:val="105"/>
        </w:rPr>
        <w:t xml:space="preserve"> derivation and an impedance thoracic pneumogram. EEG recordings were made with Ag/AgCl surface electrodes (impedance</w:t>
      </w:r>
      <w:r w:rsidR="00284116" w:rsidRPr="00D21E62">
        <w:rPr>
          <w:w w:val="105"/>
        </w:rPr>
        <w:t>s</w:t>
      </w:r>
      <w:r w:rsidR="00FF4211" w:rsidRPr="00D21E62">
        <w:rPr>
          <w:w w:val="105"/>
        </w:rPr>
        <w:t xml:space="preserve"> </w:t>
      </w:r>
      <w:r w:rsidR="00FF4211" w:rsidRPr="00D21E62">
        <w:rPr>
          <w:i/>
          <w:w w:val="105"/>
        </w:rPr>
        <w:t>&lt;</w:t>
      </w:r>
      <w:r w:rsidR="00FF4211" w:rsidRPr="00D21E62">
        <w:rPr>
          <w:w w:val="105"/>
        </w:rPr>
        <w:t>5</w:t>
      </w:r>
      <w:r w:rsidR="00FF4211" w:rsidRPr="003D441C">
        <w:rPr>
          <w:w w:val="105"/>
        </w:rPr>
        <w:t>k</w:t>
      </w:r>
      <w:r w:rsidR="00FF4211" w:rsidRPr="00D21E62">
        <w:rPr>
          <w:w w:val="105"/>
        </w:rPr>
        <w:t xml:space="preserve">Ω) and acquired at a sampling rate of 256 Hz using a computerized system (Micromed SpA, Mogliano </w:t>
      </w:r>
      <w:r w:rsidR="00FF4211" w:rsidRPr="00D21E62">
        <w:rPr>
          <w:spacing w:val="-3"/>
          <w:w w:val="105"/>
        </w:rPr>
        <w:t xml:space="preserve">Veneto, Treviso, </w:t>
      </w:r>
      <w:r w:rsidR="00FF4211" w:rsidRPr="00D21E62">
        <w:rPr>
          <w:w w:val="105"/>
        </w:rPr>
        <w:t xml:space="preserve">Italy). </w:t>
      </w:r>
      <w:r w:rsidR="00DE5734" w:rsidRPr="00D21E62">
        <w:rPr>
          <w:w w:val="105"/>
        </w:rPr>
        <w:t>R</w:t>
      </w:r>
      <w:r w:rsidR="00FF4211" w:rsidRPr="00D21E62">
        <w:rPr>
          <w:spacing w:val="-3"/>
          <w:w w:val="105"/>
        </w:rPr>
        <w:t xml:space="preserve">aw </w:t>
      </w:r>
      <w:r w:rsidR="00FF4211" w:rsidRPr="00D21E62">
        <w:rPr>
          <w:w w:val="105"/>
        </w:rPr>
        <w:t>EEG signals were recorded</w:t>
      </w:r>
      <w:r w:rsidR="00A24A88" w:rsidRPr="00D21E62">
        <w:rPr>
          <w:w w:val="105"/>
        </w:rPr>
        <w:t>,</w:t>
      </w:r>
      <w:r w:rsidR="00FF4211" w:rsidRPr="00D21E62">
        <w:rPr>
          <w:w w:val="105"/>
        </w:rPr>
        <w:t xml:space="preserve"> against a common reference electrode to allow off-line</w:t>
      </w:r>
      <w:r w:rsidR="00FF4211" w:rsidRPr="00D21E62">
        <w:rPr>
          <w:spacing w:val="-40"/>
          <w:w w:val="105"/>
        </w:rPr>
        <w:t xml:space="preserve"> </w:t>
      </w:r>
      <w:r w:rsidR="00FF4211" w:rsidRPr="00D21E62">
        <w:rPr>
          <w:w w:val="105"/>
        </w:rPr>
        <w:t>data reformatting,</w:t>
      </w:r>
      <w:r w:rsidR="00590CEA" w:rsidRPr="00D21E62">
        <w:rPr>
          <w:w w:val="105"/>
        </w:rPr>
        <w:t xml:space="preserve"> </w:t>
      </w:r>
      <w:r w:rsidR="00FF4211" w:rsidRPr="00D21E62">
        <w:rPr>
          <w:w w:val="105"/>
        </w:rPr>
        <w:t>using a 19 EEG electrode array placed according to the 10</w:t>
      </w:r>
      <w:r w:rsidR="00474AA8" w:rsidRPr="00D21E62">
        <w:rPr>
          <w:w w:val="105"/>
        </w:rPr>
        <w:t>-</w:t>
      </w:r>
      <w:r w:rsidR="00FF4211" w:rsidRPr="00D21E62">
        <w:rPr>
          <w:w w:val="105"/>
        </w:rPr>
        <w:t xml:space="preserve">20 International System (including frontal (Fp1, Fp2, F3, F4), central (C3, C4), parietal (P3, P4), and occipital (O1, O2) electrodes). </w:t>
      </w:r>
      <w:r w:rsidR="00741BA1" w:rsidRPr="00741BA1">
        <w:rPr>
          <w:w w:val="105"/>
        </w:rPr>
        <w:t xml:space="preserve">We </w:t>
      </w:r>
      <w:r w:rsidR="00741BA1">
        <w:rPr>
          <w:w w:val="105"/>
        </w:rPr>
        <w:t>preliminar</w:t>
      </w:r>
      <w:r w:rsidR="00A92B2B">
        <w:rPr>
          <w:w w:val="105"/>
        </w:rPr>
        <w:t>il</w:t>
      </w:r>
      <w:r w:rsidR="00741BA1">
        <w:rPr>
          <w:w w:val="105"/>
        </w:rPr>
        <w:t xml:space="preserve">y </w:t>
      </w:r>
      <w:r w:rsidR="00741BA1" w:rsidRPr="00741BA1">
        <w:rPr>
          <w:w w:val="105"/>
        </w:rPr>
        <w:t xml:space="preserve">divided the awake from sleep based on the polygraphic signal. </w:t>
      </w:r>
      <w:r w:rsidR="00484CE9">
        <w:rPr>
          <w:w w:val="105"/>
        </w:rPr>
        <w:t>S</w:t>
      </w:r>
      <w:r w:rsidR="00FF4211" w:rsidRPr="00D21E62">
        <w:rPr>
          <w:w w:val="105"/>
        </w:rPr>
        <w:t xml:space="preserve">pectral EEG analysis </w:t>
      </w:r>
      <w:r w:rsidR="00FF4211" w:rsidRPr="00D21E62">
        <w:rPr>
          <w:spacing w:val="-3"/>
          <w:w w:val="105"/>
        </w:rPr>
        <w:t xml:space="preserve">was </w:t>
      </w:r>
      <w:r w:rsidR="00484CE9">
        <w:rPr>
          <w:spacing w:val="-3"/>
          <w:w w:val="105"/>
        </w:rPr>
        <w:t xml:space="preserve">then </w:t>
      </w:r>
      <w:r w:rsidR="00FF4211" w:rsidRPr="00D21E62">
        <w:rPr>
          <w:w w:val="105"/>
        </w:rPr>
        <w:t>performed on</w:t>
      </w:r>
      <w:r w:rsidR="00466122">
        <w:rPr>
          <w:w w:val="105"/>
        </w:rPr>
        <w:t xml:space="preserve"> one epoch of</w:t>
      </w:r>
      <w:r w:rsidR="00FF4211" w:rsidRPr="00D21E62">
        <w:rPr>
          <w:w w:val="105"/>
        </w:rPr>
        <w:t xml:space="preserve"> 5-minute, consecutive, artifact-free</w:t>
      </w:r>
      <w:r w:rsidR="00466122">
        <w:rPr>
          <w:w w:val="105"/>
        </w:rPr>
        <w:t>,</w:t>
      </w:r>
      <w:r w:rsidR="00FF4211" w:rsidRPr="00D21E62">
        <w:rPr>
          <w:w w:val="105"/>
        </w:rPr>
        <w:t xml:space="preserve"> </w:t>
      </w:r>
      <w:r w:rsidR="00FF4211" w:rsidRPr="00D21E62">
        <w:rPr>
          <w:spacing w:val="-5"/>
          <w:w w:val="105"/>
        </w:rPr>
        <w:t xml:space="preserve">awake </w:t>
      </w:r>
      <w:r w:rsidR="00466122">
        <w:rPr>
          <w:w w:val="105"/>
        </w:rPr>
        <w:t>EEG signal</w:t>
      </w:r>
      <w:r w:rsidR="00FF4211" w:rsidRPr="00D21E62">
        <w:rPr>
          <w:w w:val="105"/>
        </w:rPr>
        <w:t xml:space="preserve">. </w:t>
      </w:r>
      <w:r w:rsidR="00AF269F">
        <w:rPr>
          <w:w w:val="105"/>
        </w:rPr>
        <w:t>T</w:t>
      </w:r>
      <w:r w:rsidR="00183E42" w:rsidRPr="00183E42">
        <w:rPr>
          <w:w w:val="105"/>
        </w:rPr>
        <w:t xml:space="preserve">o minimize </w:t>
      </w:r>
      <w:r w:rsidR="000C5132">
        <w:rPr>
          <w:w w:val="105"/>
        </w:rPr>
        <w:t>issues</w:t>
      </w:r>
      <w:r w:rsidR="00183E42" w:rsidRPr="00183E42">
        <w:rPr>
          <w:w w:val="105"/>
        </w:rPr>
        <w:t xml:space="preserve"> deriving from different levels of arousal, we selected the EEG epochs as close as possible to the beginning of the recording, </w:t>
      </w:r>
      <w:r w:rsidR="00183E42">
        <w:rPr>
          <w:w w:val="105"/>
        </w:rPr>
        <w:t>in order</w:t>
      </w:r>
      <w:r w:rsidR="00183E42" w:rsidRPr="00183E42">
        <w:rPr>
          <w:w w:val="105"/>
        </w:rPr>
        <w:t xml:space="preserve"> to prevent signal degradation due to the prolonged recording</w:t>
      </w:r>
      <w:r w:rsidR="00183E42">
        <w:rPr>
          <w:w w:val="105"/>
        </w:rPr>
        <w:t xml:space="preserve"> and</w:t>
      </w:r>
      <w:r w:rsidR="00183E42" w:rsidRPr="00183E42">
        <w:rPr>
          <w:w w:val="105"/>
        </w:rPr>
        <w:t xml:space="preserve"> to maintain</w:t>
      </w:r>
      <w:r w:rsidR="00111A52">
        <w:rPr>
          <w:w w:val="105"/>
        </w:rPr>
        <w:t>,</w:t>
      </w:r>
      <w:r w:rsidR="00183E42" w:rsidRPr="00183E42">
        <w:rPr>
          <w:w w:val="105"/>
        </w:rPr>
        <w:t xml:space="preserve"> as much as possible</w:t>
      </w:r>
      <w:r w:rsidR="00111A52">
        <w:rPr>
          <w:w w:val="105"/>
        </w:rPr>
        <w:t>,</w:t>
      </w:r>
      <w:r w:rsidR="00183E42" w:rsidRPr="00183E42">
        <w:rPr>
          <w:w w:val="105"/>
        </w:rPr>
        <w:t xml:space="preserve"> the same reproducible characteristics between record</w:t>
      </w:r>
      <w:r w:rsidR="00A4670D">
        <w:rPr>
          <w:w w:val="105"/>
        </w:rPr>
        <w:t>ing</w:t>
      </w:r>
      <w:r w:rsidR="00183E42" w:rsidRPr="00183E42">
        <w:rPr>
          <w:w w:val="105"/>
        </w:rPr>
        <w:t xml:space="preserve">s </w:t>
      </w:r>
      <w:r w:rsidR="00A651E1">
        <w:rPr>
          <w:w w:val="105"/>
        </w:rPr>
        <w:t>in</w:t>
      </w:r>
      <w:r w:rsidR="00183E42" w:rsidRPr="00183E42">
        <w:rPr>
          <w:w w:val="105"/>
        </w:rPr>
        <w:t xml:space="preserve"> different patients. </w:t>
      </w:r>
      <w:r w:rsidR="00FF4211" w:rsidRPr="00D21E62">
        <w:rPr>
          <w:w w:val="105"/>
        </w:rPr>
        <w:t>The selected epochs were filtered (1-70 Hz, 12 db/octave)</w:t>
      </w:r>
      <w:r w:rsidR="002071A5" w:rsidRPr="00D21E62">
        <w:rPr>
          <w:w w:val="105"/>
        </w:rPr>
        <w:t>,</w:t>
      </w:r>
      <w:r w:rsidR="00FF4211" w:rsidRPr="00D21E62">
        <w:rPr>
          <w:w w:val="105"/>
        </w:rPr>
        <w:t xml:space="preserve"> followed </w:t>
      </w:r>
      <w:r w:rsidR="00FF4211" w:rsidRPr="00D21E62">
        <w:rPr>
          <w:spacing w:val="-4"/>
          <w:w w:val="105"/>
        </w:rPr>
        <w:t xml:space="preserve">by </w:t>
      </w:r>
      <w:r w:rsidR="00FF4211" w:rsidRPr="00D21E62">
        <w:rPr>
          <w:w w:val="105"/>
        </w:rPr>
        <w:t>a 50 Hz notch filter to suppress the noise of the electrical power line</w:t>
      </w:r>
      <w:r w:rsidR="008B0641" w:rsidRPr="00D21E62">
        <w:rPr>
          <w:w w:val="105"/>
        </w:rPr>
        <w:t xml:space="preserve">, </w:t>
      </w:r>
      <w:r w:rsidR="00FF4211" w:rsidRPr="00D21E62">
        <w:rPr>
          <w:w w:val="105"/>
        </w:rPr>
        <w:t>reformatted against the linked ear-lobe reference</w:t>
      </w:r>
      <w:r w:rsidR="00183E42">
        <w:rPr>
          <w:w w:val="105"/>
        </w:rPr>
        <w:t xml:space="preserve">. </w:t>
      </w:r>
      <w:r w:rsidR="00183E42" w:rsidRPr="00183E42">
        <w:rPr>
          <w:w w:val="105"/>
        </w:rPr>
        <w:t>In order to remove blink-art</w:t>
      </w:r>
      <w:r w:rsidR="00E729B9">
        <w:rPr>
          <w:w w:val="105"/>
        </w:rPr>
        <w:t>i</w:t>
      </w:r>
      <w:r w:rsidR="00183E42" w:rsidRPr="00183E42">
        <w:rPr>
          <w:w w:val="105"/>
        </w:rPr>
        <w:t>facts</w:t>
      </w:r>
      <w:r w:rsidR="004A56E0">
        <w:rPr>
          <w:w w:val="105"/>
        </w:rPr>
        <w:t>,</w:t>
      </w:r>
      <w:r w:rsidR="00183E42" w:rsidRPr="00183E42">
        <w:rPr>
          <w:w w:val="105"/>
        </w:rPr>
        <w:t xml:space="preserve"> we applied an ICA-artifact reject</w:t>
      </w:r>
      <w:r w:rsidR="000A0F1B">
        <w:rPr>
          <w:w w:val="105"/>
        </w:rPr>
        <w:t>ion</w:t>
      </w:r>
      <w:r w:rsidR="00183E42" w:rsidRPr="00183E42">
        <w:rPr>
          <w:w w:val="105"/>
        </w:rPr>
        <w:t xml:space="preserve"> algorithm</w:t>
      </w:r>
      <w:r w:rsidR="00183E42">
        <w:rPr>
          <w:w w:val="105"/>
        </w:rPr>
        <w:t>.</w:t>
      </w:r>
      <w:r w:rsidR="00183E42" w:rsidRPr="00D21E62">
        <w:rPr>
          <w:w w:val="105"/>
        </w:rPr>
        <w:t xml:space="preserve"> </w:t>
      </w:r>
      <w:r w:rsidR="008B0641" w:rsidRPr="00D21E62">
        <w:rPr>
          <w:w w:val="105"/>
        </w:rPr>
        <w:t>Then, the selected</w:t>
      </w:r>
      <w:r w:rsidR="00FF4211" w:rsidRPr="00D21E62">
        <w:rPr>
          <w:w w:val="105"/>
        </w:rPr>
        <w:t xml:space="preserve"> EEG</w:t>
      </w:r>
      <w:r w:rsidR="001D5AB6" w:rsidRPr="00D21E62">
        <w:rPr>
          <w:w w:val="105"/>
        </w:rPr>
        <w:t xml:space="preserve"> </w:t>
      </w:r>
      <w:r w:rsidR="00FF4211" w:rsidRPr="00D21E62">
        <w:rPr>
          <w:w w:val="105"/>
        </w:rPr>
        <w:t>activity</w:t>
      </w:r>
      <w:r w:rsidR="005265EB" w:rsidRPr="00D21E62">
        <w:rPr>
          <w:w w:val="105"/>
        </w:rPr>
        <w:t xml:space="preserve"> </w:t>
      </w:r>
      <w:r w:rsidR="00FF4211" w:rsidRPr="00D21E62">
        <w:rPr>
          <w:w w:val="105"/>
        </w:rPr>
        <w:t>w</w:t>
      </w:r>
      <w:r w:rsidR="008B0641" w:rsidRPr="00D21E62">
        <w:rPr>
          <w:w w:val="105"/>
        </w:rPr>
        <w:t>as</w:t>
      </w:r>
      <w:r w:rsidR="00FF4211" w:rsidRPr="00D21E62">
        <w:rPr>
          <w:w w:val="105"/>
        </w:rPr>
        <w:t xml:space="preserve"> </w:t>
      </w:r>
      <w:r w:rsidR="00183E42">
        <w:rPr>
          <w:w w:val="105"/>
        </w:rPr>
        <w:t>divided</w:t>
      </w:r>
      <w:r w:rsidR="00FF4211" w:rsidRPr="00D21E62">
        <w:rPr>
          <w:w w:val="105"/>
        </w:rPr>
        <w:t xml:space="preserve"> into 90 non-overlapping 2 s segments</w:t>
      </w:r>
      <w:r w:rsidR="00183E42">
        <w:rPr>
          <w:w w:val="105"/>
        </w:rPr>
        <w:t xml:space="preserve"> </w:t>
      </w:r>
      <w:r w:rsidR="00183E42" w:rsidRPr="00183E42">
        <w:rPr>
          <w:w w:val="105"/>
        </w:rPr>
        <w:t>and analyzed using the fast Fourier transform</w:t>
      </w:r>
      <w:r w:rsidR="00FF4211" w:rsidRPr="00D21E62">
        <w:rPr>
          <w:w w:val="105"/>
        </w:rPr>
        <w:t>. Absolute total power and relative power were evaluated in the delta (1-4 Hz), theta (4-8 Hz), alpha (8-13 Hz), beta (13-30 Hz) and gamma (</w:t>
      </w:r>
      <w:r w:rsidR="00FF4211" w:rsidRPr="00D21E62">
        <w:rPr>
          <w:i/>
          <w:w w:val="105"/>
        </w:rPr>
        <w:t>&gt;</w:t>
      </w:r>
      <w:r w:rsidR="00FF4211" w:rsidRPr="00D21E62">
        <w:rPr>
          <w:w w:val="105"/>
        </w:rPr>
        <w:t>30 Hz) bands, and averaged within each EEG channel.</w:t>
      </w:r>
    </w:p>
    <w:p w14:paraId="31A1BB57" w14:textId="77777777" w:rsidR="0062646D" w:rsidRPr="00D21E62" w:rsidRDefault="0062646D" w:rsidP="00F9433E">
      <w:pPr>
        <w:pStyle w:val="Corpotesto"/>
        <w:spacing w:before="10" w:line="480" w:lineRule="auto"/>
        <w:ind w:firstLine="17"/>
      </w:pPr>
    </w:p>
    <w:p w14:paraId="249CC842" w14:textId="77777777" w:rsidR="0062646D" w:rsidRPr="00D21E62" w:rsidRDefault="00FF4211" w:rsidP="00EA2730">
      <w:pPr>
        <w:tabs>
          <w:tab w:val="left" w:pos="1191"/>
        </w:tabs>
        <w:spacing w:line="480" w:lineRule="auto"/>
        <w:ind w:left="17"/>
        <w:rPr>
          <w:i/>
          <w:sz w:val="24"/>
          <w:szCs w:val="24"/>
        </w:rPr>
      </w:pPr>
      <w:bookmarkStart w:id="7" w:name="MRI_data_acquisition_and_processing"/>
      <w:bookmarkEnd w:id="7"/>
      <w:r w:rsidRPr="00D21E62">
        <w:rPr>
          <w:i/>
          <w:w w:val="105"/>
          <w:sz w:val="24"/>
          <w:szCs w:val="24"/>
        </w:rPr>
        <w:t>MRI data acquisition and</w:t>
      </w:r>
      <w:r w:rsidRPr="00D21E62">
        <w:rPr>
          <w:i/>
          <w:spacing w:val="18"/>
          <w:w w:val="105"/>
          <w:sz w:val="24"/>
          <w:szCs w:val="24"/>
        </w:rPr>
        <w:t xml:space="preserve"> </w:t>
      </w:r>
      <w:r w:rsidRPr="00D21E62">
        <w:rPr>
          <w:i/>
          <w:spacing w:val="-4"/>
          <w:w w:val="105"/>
          <w:sz w:val="24"/>
          <w:szCs w:val="24"/>
        </w:rPr>
        <w:t>processing</w:t>
      </w:r>
    </w:p>
    <w:p w14:paraId="2DBB42AD" w14:textId="59FC7E3E" w:rsidR="0062646D" w:rsidRPr="001B633B" w:rsidRDefault="00FF4211" w:rsidP="00F9433E">
      <w:pPr>
        <w:pStyle w:val="Corpotesto"/>
        <w:spacing w:before="34" w:line="480" w:lineRule="auto"/>
        <w:ind w:firstLine="17"/>
      </w:pPr>
      <w:r w:rsidRPr="00D21E62">
        <w:rPr>
          <w:w w:val="105"/>
        </w:rPr>
        <w:t>Neuroimaging</w:t>
      </w:r>
      <w:r w:rsidRPr="00D21E62">
        <w:rPr>
          <w:spacing w:val="-11"/>
          <w:w w:val="105"/>
        </w:rPr>
        <w:t xml:space="preserve"> </w:t>
      </w:r>
      <w:r w:rsidRPr="00D21E62">
        <w:rPr>
          <w:w w:val="105"/>
        </w:rPr>
        <w:t>data</w:t>
      </w:r>
      <w:r w:rsidRPr="00D21E62">
        <w:rPr>
          <w:spacing w:val="-12"/>
          <w:w w:val="105"/>
        </w:rPr>
        <w:t xml:space="preserve"> </w:t>
      </w:r>
      <w:r w:rsidRPr="00D21E62">
        <w:rPr>
          <w:w w:val="105"/>
        </w:rPr>
        <w:t>were</w:t>
      </w:r>
      <w:r w:rsidRPr="00D21E62">
        <w:rPr>
          <w:spacing w:val="-12"/>
          <w:w w:val="105"/>
        </w:rPr>
        <w:t xml:space="preserve"> </w:t>
      </w:r>
      <w:r w:rsidRPr="00D21E62">
        <w:rPr>
          <w:w w:val="105"/>
        </w:rPr>
        <w:t>obtained</w:t>
      </w:r>
      <w:r w:rsidRPr="00D21E62">
        <w:rPr>
          <w:spacing w:val="-12"/>
          <w:w w:val="105"/>
        </w:rPr>
        <w:t xml:space="preserve"> </w:t>
      </w:r>
      <w:r w:rsidRPr="00D21E62">
        <w:rPr>
          <w:w w:val="105"/>
        </w:rPr>
        <w:t>with</w:t>
      </w:r>
      <w:r w:rsidRPr="00D21E62">
        <w:rPr>
          <w:spacing w:val="-12"/>
          <w:w w:val="105"/>
        </w:rPr>
        <w:t xml:space="preserve"> </w:t>
      </w:r>
      <w:r w:rsidRPr="00D21E62">
        <w:rPr>
          <w:w w:val="105"/>
        </w:rPr>
        <w:t>a</w:t>
      </w:r>
      <w:r w:rsidRPr="00D21E62">
        <w:rPr>
          <w:spacing w:val="-12"/>
          <w:w w:val="105"/>
        </w:rPr>
        <w:t xml:space="preserve"> </w:t>
      </w:r>
      <w:r w:rsidRPr="00D21E62">
        <w:rPr>
          <w:w w:val="105"/>
        </w:rPr>
        <w:t>3T</w:t>
      </w:r>
      <w:r w:rsidRPr="00D21E62">
        <w:rPr>
          <w:spacing w:val="-13"/>
          <w:w w:val="105"/>
        </w:rPr>
        <w:t xml:space="preserve"> </w:t>
      </w:r>
      <w:r w:rsidRPr="00D21E62">
        <w:rPr>
          <w:w w:val="105"/>
        </w:rPr>
        <w:t>MR</w:t>
      </w:r>
      <w:r w:rsidR="00C26845">
        <w:rPr>
          <w:w w:val="105"/>
        </w:rPr>
        <w:t>I</w:t>
      </w:r>
      <w:r w:rsidRPr="00D21E62">
        <w:rPr>
          <w:spacing w:val="-12"/>
          <w:w w:val="105"/>
        </w:rPr>
        <w:t xml:space="preserve"> </w:t>
      </w:r>
      <w:r w:rsidR="00C26845">
        <w:rPr>
          <w:w w:val="105"/>
        </w:rPr>
        <w:t>machine</w:t>
      </w:r>
      <w:r w:rsidR="00C26845" w:rsidRPr="00D21E62">
        <w:rPr>
          <w:spacing w:val="-12"/>
          <w:w w:val="105"/>
        </w:rPr>
        <w:t xml:space="preserve"> </w:t>
      </w:r>
      <w:r w:rsidRPr="00D21E62">
        <w:rPr>
          <w:spacing w:val="-3"/>
          <w:w w:val="105"/>
        </w:rPr>
        <w:t>(Achieva,</w:t>
      </w:r>
      <w:r w:rsidRPr="00D21E62">
        <w:rPr>
          <w:spacing w:val="-7"/>
          <w:w w:val="105"/>
        </w:rPr>
        <w:t xml:space="preserve"> </w:t>
      </w:r>
      <w:r w:rsidRPr="00D21E62">
        <w:rPr>
          <w:w w:val="105"/>
        </w:rPr>
        <w:t>P</w:t>
      </w:r>
      <w:r w:rsidR="00CE408D" w:rsidRPr="00D21E62">
        <w:rPr>
          <w:w w:val="105"/>
        </w:rPr>
        <w:t>hilips Healthcare BV, Best, NL</w:t>
      </w:r>
      <w:r w:rsidR="00344F94" w:rsidRPr="00D21E62">
        <w:rPr>
          <w:w w:val="105"/>
        </w:rPr>
        <w:t>; 32-channel coil</w:t>
      </w:r>
      <w:r w:rsidR="00CE408D" w:rsidRPr="00D21E62">
        <w:rPr>
          <w:w w:val="105"/>
        </w:rPr>
        <w:t>)</w:t>
      </w:r>
      <w:r w:rsidRPr="00D21E62">
        <w:rPr>
          <w:w w:val="105"/>
        </w:rPr>
        <w:t xml:space="preserve">. The MRI protocol </w:t>
      </w:r>
      <w:r w:rsidR="005B6A23">
        <w:rPr>
          <w:w w:val="105"/>
        </w:rPr>
        <w:t>included</w:t>
      </w:r>
      <w:r w:rsidR="005B6A23" w:rsidRPr="00D21E62">
        <w:rPr>
          <w:w w:val="105"/>
        </w:rPr>
        <w:t xml:space="preserve"> </w:t>
      </w:r>
      <w:r w:rsidRPr="00D21E62">
        <w:rPr>
          <w:w w:val="105"/>
        </w:rPr>
        <w:t xml:space="preserve">a </w:t>
      </w:r>
      <w:r w:rsidR="004D5A69" w:rsidRPr="00D21E62">
        <w:rPr>
          <w:w w:val="105"/>
        </w:rPr>
        <w:t>high-resolution</w:t>
      </w:r>
      <w:r w:rsidRPr="00D21E62">
        <w:rPr>
          <w:w w:val="105"/>
        </w:rPr>
        <w:t xml:space="preserve"> 3D-TFE T1-weighted sequence (185 sagittal slices, TR=9.781 ms, TE=4.6 ms, </w:t>
      </w:r>
      <w:r w:rsidRPr="00D21E62">
        <w:rPr>
          <w:spacing w:val="-3"/>
          <w:w w:val="105"/>
        </w:rPr>
        <w:t xml:space="preserve">voxel </w:t>
      </w:r>
      <w:r w:rsidRPr="00D21E62">
        <w:rPr>
          <w:w w:val="105"/>
        </w:rPr>
        <w:t xml:space="preserve">size = 1 </w:t>
      </w:r>
      <w:r w:rsidRPr="00D21E62">
        <w:rPr>
          <w:spacing w:val="2"/>
          <w:w w:val="105"/>
        </w:rPr>
        <w:t>m</w:t>
      </w:r>
      <w:r w:rsidR="00C44F6D">
        <w:rPr>
          <w:spacing w:val="2"/>
          <w:w w:val="105"/>
        </w:rPr>
        <w:t>m</w:t>
      </w:r>
      <w:r w:rsidR="00C44F6D" w:rsidRPr="001324E4">
        <w:rPr>
          <w:spacing w:val="2"/>
          <w:w w:val="105"/>
          <w:vertAlign w:val="superscript"/>
        </w:rPr>
        <w:t>3</w:t>
      </w:r>
      <w:r w:rsidR="00C44F6D">
        <w:rPr>
          <w:spacing w:val="2"/>
          <w:w w:val="105"/>
        </w:rPr>
        <w:t xml:space="preserve">, </w:t>
      </w:r>
      <w:r w:rsidRPr="00D21E62">
        <w:rPr>
          <w:w w:val="105"/>
        </w:rPr>
        <w:t xml:space="preserve">flip angle = </w:t>
      </w:r>
      <w:r w:rsidRPr="00D21E62">
        <w:rPr>
          <w:spacing w:val="2"/>
          <w:w w:val="105"/>
        </w:rPr>
        <w:t>8</w:t>
      </w:r>
      <w:r w:rsidRPr="00D21E62">
        <w:rPr>
          <w:spacing w:val="2"/>
          <w:w w:val="105"/>
          <w:position w:val="9"/>
        </w:rPr>
        <w:t>◦</w:t>
      </w:r>
      <w:r w:rsidRPr="00D21E62">
        <w:rPr>
          <w:spacing w:val="2"/>
          <w:w w:val="105"/>
        </w:rPr>
        <w:t xml:space="preserve">). </w:t>
      </w:r>
      <w:r w:rsidRPr="00D21E62">
        <w:rPr>
          <w:w w:val="105"/>
        </w:rPr>
        <w:t xml:space="preserve">Analysis of subcortical structures </w:t>
      </w:r>
      <w:r w:rsidRPr="00D21E62">
        <w:rPr>
          <w:spacing w:val="-3"/>
          <w:w w:val="105"/>
        </w:rPr>
        <w:t xml:space="preserve">was </w:t>
      </w:r>
      <w:r w:rsidRPr="00D21E62">
        <w:rPr>
          <w:w w:val="105"/>
        </w:rPr>
        <w:t>conducted using a technique known as shape or vertex analysis,</w:t>
      </w:r>
      <w:r w:rsidR="00590CEA" w:rsidRPr="00D21E62">
        <w:rPr>
          <w:w w:val="105"/>
        </w:rPr>
        <w:t xml:space="preserve"> </w:t>
      </w:r>
      <w:r w:rsidRPr="00D21E62">
        <w:rPr>
          <w:w w:val="105"/>
        </w:rPr>
        <w:t>part</w:t>
      </w:r>
      <w:r w:rsidR="00590CEA" w:rsidRPr="00D21E62">
        <w:rPr>
          <w:w w:val="105"/>
        </w:rPr>
        <w:t xml:space="preserve"> </w:t>
      </w:r>
      <w:r w:rsidRPr="00D21E62">
        <w:rPr>
          <w:w w:val="105"/>
        </w:rPr>
        <w:t>of the FMRIB software library (FSL</w:t>
      </w:r>
      <w:r w:rsidR="003239BA" w:rsidRPr="00D21E62">
        <w:rPr>
          <w:w w:val="105"/>
        </w:rPr>
        <w:t>;</w:t>
      </w:r>
      <w:r w:rsidR="00B316C7" w:rsidRPr="00D21E62">
        <w:rPr>
          <w:w w:val="105"/>
        </w:rPr>
        <w:t xml:space="preserve"> FMRIB, Oxford, UK)</w:t>
      </w:r>
      <w:r w:rsidR="003239BA" w:rsidRPr="00D21E62">
        <w:rPr>
          <w:w w:val="105"/>
        </w:rPr>
        <w:t>,</w:t>
      </w:r>
      <w:r w:rsidRPr="00D21E62">
        <w:rPr>
          <w:w w:val="105"/>
        </w:rPr>
        <w:t xml:space="preserve"> following a previously established pipeline</w:t>
      </w:r>
      <w:r w:rsidR="00AB0059">
        <w:rPr>
          <w:w w:val="105"/>
        </w:rPr>
        <w:t xml:space="preserve"> </w:t>
      </w:r>
      <w:r w:rsidR="00194DBF" w:rsidRPr="00D21E62">
        <w:rPr>
          <w:w w:val="105"/>
        </w:rPr>
        <w:fldChar w:fldCharType="begin">
          <w:fldData xml:space="preserve">PEVuZE5vdGU+PENpdGU+PEF1dGhvcj5MdXRrZW5ob2ZmPC9BdXRob3I+PFllYXI+MjAxNTwvWWVh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</w:fldData>
        </w:fldChar>
      </w:r>
      <w:r w:rsidR="000D010F">
        <w:rPr>
          <w:w w:val="105"/>
        </w:rPr>
        <w:instrText xml:space="preserve"> ADDIN EN.CITE </w:instrText>
      </w:r>
      <w:r w:rsidR="000D010F">
        <w:rPr>
          <w:w w:val="105"/>
        </w:rPr>
        <w:fldChar w:fldCharType="begin">
          <w:fldData xml:space="preserve">PEVuZE5vdGU+PENpdGU+PEF1dGhvcj5MdXRrZW5ob2ZmPC9BdXRob3I+PFllYXI+MjAxNTwvWWVh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</w:fldData>
        </w:fldChar>
      </w:r>
      <w:r w:rsidR="000D010F">
        <w:rPr>
          <w:w w:val="105"/>
        </w:rPr>
        <w:instrText xml:space="preserve"> ADDIN EN.CITE.DATA </w:instrText>
      </w:r>
      <w:r w:rsidR="000D010F">
        <w:rPr>
          <w:w w:val="105"/>
        </w:rPr>
      </w:r>
      <w:r w:rsidR="000D010F">
        <w:rPr>
          <w:w w:val="105"/>
        </w:rPr>
        <w:fldChar w:fldCharType="end"/>
      </w:r>
      <w:r w:rsidR="00194DBF" w:rsidRPr="00D21E62">
        <w:rPr>
          <w:w w:val="105"/>
        </w:rPr>
      </w:r>
      <w:r w:rsidR="00194DBF" w:rsidRPr="00D21E62">
        <w:rPr>
          <w:w w:val="105"/>
        </w:rPr>
        <w:fldChar w:fldCharType="separate"/>
      </w:r>
      <w:r w:rsidR="000D010F">
        <w:rPr>
          <w:noProof/>
          <w:w w:val="105"/>
        </w:rPr>
        <w:t>(Lutkenhoff et al., 2015; Schnakers et al., 2019)</w:t>
      </w:r>
      <w:r w:rsidR="00194DBF" w:rsidRPr="00D21E62">
        <w:rPr>
          <w:w w:val="105"/>
        </w:rPr>
        <w:fldChar w:fldCharType="end"/>
      </w:r>
      <w:r w:rsidR="00AB0059">
        <w:rPr>
          <w:w w:val="105"/>
        </w:rPr>
        <w:t>.</w:t>
      </w:r>
      <w:r w:rsidR="00194DBF" w:rsidRPr="00D21E62">
        <w:rPr>
          <w:w w:val="105"/>
        </w:rPr>
        <w:t xml:space="preserve"> </w:t>
      </w:r>
      <w:r w:rsidRPr="00D21E62">
        <w:rPr>
          <w:spacing w:val="-3"/>
          <w:w w:val="105"/>
        </w:rPr>
        <w:t xml:space="preserve">Briefly, </w:t>
      </w:r>
      <w:r w:rsidRPr="00D21E62">
        <w:rPr>
          <w:w w:val="105"/>
        </w:rPr>
        <w:t>MR images were brain-extracted using optiBET</w:t>
      </w:r>
      <w:r w:rsidR="00AB0059">
        <w:rPr>
          <w:w w:val="105"/>
        </w:rPr>
        <w:t xml:space="preserve"> </w:t>
      </w:r>
      <w:r w:rsidR="0097120E" w:rsidRPr="00D21E62">
        <w:rPr>
          <w:w w:val="105"/>
        </w:rPr>
        <w:fldChar w:fldCharType="begin">
          <w:fldData xml:space="preserve">PEVuZE5vdGU+PENpdGU+PEF1dGhvcj5MdXRrZW5ob2ZmPC9BdXRob3I+PFllYXI+MjAxNDwvWWVh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=
</w:fldData>
        </w:fldChar>
      </w:r>
      <w:r w:rsidR="000D010F">
        <w:rPr>
          <w:w w:val="105"/>
        </w:rPr>
        <w:instrText xml:space="preserve"> ADDIN EN.CITE </w:instrText>
      </w:r>
      <w:r w:rsidR="000D010F">
        <w:rPr>
          <w:w w:val="105"/>
        </w:rPr>
        <w:fldChar w:fldCharType="begin">
          <w:fldData xml:space="preserve">PEVuZE5vdGU+PENpdGU+PEF1dGhvcj5MdXRrZW5ob2ZmPC9BdXRob3I+PFllYXI+MjAxNDwvWWVh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=
</w:fldData>
        </w:fldChar>
      </w:r>
      <w:r w:rsidR="000D010F">
        <w:rPr>
          <w:w w:val="105"/>
        </w:rPr>
        <w:instrText xml:space="preserve"> ADDIN EN.CITE.DATA </w:instrText>
      </w:r>
      <w:r w:rsidR="000D010F">
        <w:rPr>
          <w:w w:val="105"/>
        </w:rPr>
      </w:r>
      <w:r w:rsidR="000D010F">
        <w:rPr>
          <w:w w:val="105"/>
        </w:rPr>
        <w:fldChar w:fldCharType="end"/>
      </w:r>
      <w:r w:rsidR="0097120E" w:rsidRPr="00D21E62">
        <w:rPr>
          <w:w w:val="105"/>
        </w:rPr>
      </w:r>
      <w:r w:rsidR="0097120E" w:rsidRPr="00D21E62">
        <w:rPr>
          <w:w w:val="105"/>
        </w:rPr>
        <w:fldChar w:fldCharType="separate"/>
      </w:r>
      <w:r w:rsidR="000D010F">
        <w:rPr>
          <w:noProof/>
          <w:w w:val="105"/>
        </w:rPr>
        <w:t>(Lutkenhoff et al., 2014)</w:t>
      </w:r>
      <w:r w:rsidR="0097120E" w:rsidRPr="00D21E62">
        <w:rPr>
          <w:w w:val="105"/>
        </w:rPr>
        <w:fldChar w:fldCharType="end"/>
      </w:r>
      <w:r w:rsidR="00AB0059">
        <w:rPr>
          <w:w w:val="105"/>
        </w:rPr>
        <w:t>,</w:t>
      </w:r>
      <w:r w:rsidR="0097120E" w:rsidRPr="00D21E62">
        <w:rPr>
          <w:w w:val="105"/>
        </w:rPr>
        <w:t xml:space="preserve"> </w:t>
      </w:r>
      <w:r w:rsidRPr="00D21E62">
        <w:rPr>
          <w:w w:val="105"/>
        </w:rPr>
        <w:t>then the thalamus, caudate, putamen, globus pallidus, hippocampus, and brainstem were segmented using FSL FIRST</w:t>
      </w:r>
      <w:r w:rsidR="00AB0059">
        <w:rPr>
          <w:w w:val="105"/>
        </w:rPr>
        <w:t xml:space="preserve"> </w:t>
      </w:r>
      <w:r w:rsidR="0097120E" w:rsidRPr="00D21E62">
        <w:rPr>
          <w:w w:val="105"/>
        </w:rPr>
        <w:fldChar w:fldCharType="begin">
          <w:fldData xml:space="preserve">PEVuZE5vdGU+PENpdGU+PEF1dGhvcj5QYXRlbmF1ZGU8L0F1dGhvcj48WWVhcj4yMDExPC9ZZWFy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</w:fldData>
        </w:fldChar>
      </w:r>
      <w:r w:rsidR="000D010F">
        <w:rPr>
          <w:w w:val="105"/>
        </w:rPr>
        <w:instrText xml:space="preserve"> ADDIN EN.CITE </w:instrText>
      </w:r>
      <w:r w:rsidR="000D010F">
        <w:rPr>
          <w:w w:val="105"/>
        </w:rPr>
        <w:fldChar w:fldCharType="begin">
          <w:fldData xml:space="preserve">PEVuZE5vdGU+PENpdGU+PEF1dGhvcj5QYXRlbmF1ZGU8L0F1dGhvcj48WWVhcj4yMDExPC9ZZWFy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</w:fldData>
        </w:fldChar>
      </w:r>
      <w:r w:rsidR="000D010F">
        <w:rPr>
          <w:w w:val="105"/>
        </w:rPr>
        <w:instrText xml:space="preserve"> ADDIN EN.CITE.DATA </w:instrText>
      </w:r>
      <w:r w:rsidR="000D010F">
        <w:rPr>
          <w:w w:val="105"/>
        </w:rPr>
      </w:r>
      <w:r w:rsidR="000D010F">
        <w:rPr>
          <w:w w:val="105"/>
        </w:rPr>
        <w:fldChar w:fldCharType="end"/>
      </w:r>
      <w:r w:rsidR="0097120E" w:rsidRPr="00D21E62">
        <w:rPr>
          <w:w w:val="105"/>
        </w:rPr>
      </w:r>
      <w:r w:rsidR="0097120E" w:rsidRPr="00D21E62">
        <w:rPr>
          <w:w w:val="105"/>
        </w:rPr>
        <w:fldChar w:fldCharType="separate"/>
      </w:r>
      <w:r w:rsidR="000D010F">
        <w:rPr>
          <w:noProof/>
          <w:w w:val="105"/>
        </w:rPr>
        <w:t>(Patenaude et al., 2011)</w:t>
      </w:r>
      <w:r w:rsidR="0097120E" w:rsidRPr="00D21E62">
        <w:rPr>
          <w:w w:val="105"/>
        </w:rPr>
        <w:fldChar w:fldCharType="end"/>
      </w:r>
      <w:r w:rsidR="00AB0059">
        <w:rPr>
          <w:w w:val="105"/>
        </w:rPr>
        <w:t>,</w:t>
      </w:r>
      <w:r w:rsidR="0097120E" w:rsidRPr="00D21E62">
        <w:rPr>
          <w:w w:val="105"/>
        </w:rPr>
        <w:t xml:space="preserve"> </w:t>
      </w:r>
      <w:r w:rsidRPr="00D21E62">
        <w:rPr>
          <w:w w:val="105"/>
        </w:rPr>
        <w:t xml:space="preserve">for each patient and structure separately, and reconstructed into 3-dimensional vertex meshes, as depicted in Figure </w:t>
      </w:r>
      <w:hyperlink w:anchor="_bookmark0" w:history="1">
        <w:r w:rsidRPr="00D21E62">
          <w:rPr>
            <w:w w:val="105"/>
          </w:rPr>
          <w:t>1.</w:t>
        </w:r>
      </w:hyperlink>
      <w:r w:rsidRPr="00D21E62">
        <w:rPr>
          <w:w w:val="105"/>
        </w:rPr>
        <w:t xml:space="preserve"> In</w:t>
      </w:r>
      <w:r w:rsidRPr="001B633B">
        <w:rPr>
          <w:w w:val="105"/>
        </w:rPr>
        <w:t xml:space="preserve"> addition, the </w:t>
      </w:r>
      <w:r w:rsidR="004A56E0">
        <w:rPr>
          <w:w w:val="105"/>
        </w:rPr>
        <w:t>normalized brain volume</w:t>
      </w:r>
      <w:r w:rsidRPr="001B633B">
        <w:rPr>
          <w:w w:val="105"/>
        </w:rPr>
        <w:t xml:space="preserve"> (</w:t>
      </w:r>
      <w:r w:rsidR="004A56E0">
        <w:rPr>
          <w:w w:val="105"/>
        </w:rPr>
        <w:t>NBV</w:t>
      </w:r>
      <w:r w:rsidRPr="001B633B">
        <w:rPr>
          <w:w w:val="105"/>
        </w:rPr>
        <w:t xml:space="preserve">), a measure of global </w:t>
      </w:r>
      <w:r w:rsidR="00A2082D">
        <w:rPr>
          <w:w w:val="105"/>
        </w:rPr>
        <w:t xml:space="preserve">brain </w:t>
      </w:r>
      <w:r w:rsidRPr="001B633B">
        <w:rPr>
          <w:w w:val="105"/>
        </w:rPr>
        <w:t xml:space="preserve">atrophy including white and gray matter volume, </w:t>
      </w:r>
      <w:r w:rsidRPr="001B633B">
        <w:rPr>
          <w:spacing w:val="-3"/>
          <w:w w:val="105"/>
        </w:rPr>
        <w:t xml:space="preserve">was </w:t>
      </w:r>
      <w:r w:rsidRPr="001B633B">
        <w:rPr>
          <w:w w:val="105"/>
        </w:rPr>
        <w:t>calculated for each patient using</w:t>
      </w:r>
      <w:r w:rsidR="004E144A" w:rsidRPr="001B633B">
        <w:rPr>
          <w:w w:val="105"/>
        </w:rPr>
        <w:t xml:space="preserve"> FSL SIENA</w:t>
      </w:r>
      <w:r w:rsidR="00C4612E" w:rsidRPr="00C4612E">
        <w:t xml:space="preserve"> </w:t>
      </w:r>
      <w:r w:rsidR="00AA7B37">
        <w:rPr>
          <w:w w:val="105"/>
        </w:rPr>
        <w:fldChar w:fldCharType="begin">
          <w:fldData xml:space="preserve">PEVuZE5vdGU+PENpdGU+PEF1dGhvcj5TbWl0aDwvQXV0aG9yPjxZZWFyPjIwMDI8L1llYXI+PFJl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</w:fldData>
        </w:fldChar>
      </w:r>
      <w:r w:rsidR="000D010F">
        <w:rPr>
          <w:w w:val="105"/>
        </w:rPr>
        <w:instrText xml:space="preserve"> ADDIN EN.CITE </w:instrText>
      </w:r>
      <w:r w:rsidR="000D010F">
        <w:rPr>
          <w:w w:val="105"/>
        </w:rPr>
        <w:fldChar w:fldCharType="begin">
          <w:fldData xml:space="preserve">PEVuZE5vdGU+PENpdGU+PEF1dGhvcj5TbWl0aDwvQXV0aG9yPjxZZWFyPjIwMDI8L1llYXI+PFJl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</w:fldData>
        </w:fldChar>
      </w:r>
      <w:r w:rsidR="000D010F">
        <w:rPr>
          <w:w w:val="105"/>
        </w:rPr>
        <w:instrText xml:space="preserve"> ADDIN EN.CITE.DATA </w:instrText>
      </w:r>
      <w:r w:rsidR="000D010F">
        <w:rPr>
          <w:w w:val="105"/>
        </w:rPr>
      </w:r>
      <w:r w:rsidR="000D010F">
        <w:rPr>
          <w:w w:val="105"/>
        </w:rPr>
        <w:fldChar w:fldCharType="end"/>
      </w:r>
      <w:r w:rsidR="00AA7B37">
        <w:rPr>
          <w:w w:val="105"/>
        </w:rPr>
      </w:r>
      <w:r w:rsidR="00AA7B37">
        <w:rPr>
          <w:w w:val="105"/>
        </w:rPr>
        <w:fldChar w:fldCharType="separate"/>
      </w:r>
      <w:r w:rsidR="000D010F">
        <w:rPr>
          <w:noProof/>
          <w:w w:val="105"/>
        </w:rPr>
        <w:t>(Smith et al., 2002)</w:t>
      </w:r>
      <w:r w:rsidR="00AA7B37">
        <w:rPr>
          <w:w w:val="105"/>
        </w:rPr>
        <w:fldChar w:fldCharType="end"/>
      </w:r>
      <w:r w:rsidR="006C6E30" w:rsidRPr="001B633B">
        <w:rPr>
          <w:w w:val="105"/>
        </w:rPr>
        <w:t>.</w:t>
      </w:r>
    </w:p>
    <w:p w14:paraId="03F9B141" w14:textId="77777777" w:rsidR="0062646D" w:rsidRPr="001B633B" w:rsidRDefault="00EA27DF" w:rsidP="00570099">
      <w:pPr>
        <w:pStyle w:val="Corpotesto"/>
        <w:spacing w:line="480" w:lineRule="auto"/>
        <w:ind w:firstLine="17"/>
        <w:jc w:val="center"/>
        <w:rPr>
          <w:i/>
        </w:rPr>
      </w:pPr>
      <w:r w:rsidRPr="001B633B">
        <w:rPr>
          <w:i/>
        </w:rPr>
        <w:t>Insert Figure 1 about here</w:t>
      </w:r>
    </w:p>
    <w:p w14:paraId="1D11CC41" w14:textId="77777777" w:rsidR="0062646D" w:rsidRPr="001B633B" w:rsidRDefault="00FF4211" w:rsidP="00EA2730">
      <w:pPr>
        <w:tabs>
          <w:tab w:val="left" w:pos="1000"/>
        </w:tabs>
        <w:spacing w:line="480" w:lineRule="auto"/>
        <w:ind w:left="17"/>
        <w:rPr>
          <w:i/>
          <w:sz w:val="24"/>
          <w:szCs w:val="24"/>
        </w:rPr>
      </w:pPr>
      <w:bookmarkStart w:id="8" w:name="Statistical_Analysis"/>
      <w:bookmarkEnd w:id="8"/>
      <w:r w:rsidRPr="001B633B">
        <w:rPr>
          <w:i/>
          <w:sz w:val="24"/>
          <w:szCs w:val="24"/>
        </w:rPr>
        <w:t>Statistical</w:t>
      </w:r>
      <w:r w:rsidRPr="001B633B">
        <w:rPr>
          <w:i/>
          <w:spacing w:val="45"/>
          <w:sz w:val="24"/>
          <w:szCs w:val="24"/>
        </w:rPr>
        <w:t xml:space="preserve"> </w:t>
      </w:r>
      <w:r w:rsidRPr="001B633B">
        <w:rPr>
          <w:i/>
          <w:sz w:val="24"/>
          <w:szCs w:val="24"/>
        </w:rPr>
        <w:t>Analys</w:t>
      </w:r>
      <w:r w:rsidR="009C3835" w:rsidRPr="001B633B">
        <w:rPr>
          <w:i/>
          <w:sz w:val="24"/>
          <w:szCs w:val="24"/>
        </w:rPr>
        <w:t>e</w:t>
      </w:r>
      <w:r w:rsidRPr="001B633B">
        <w:rPr>
          <w:i/>
          <w:sz w:val="24"/>
          <w:szCs w:val="24"/>
        </w:rPr>
        <w:t>s</w:t>
      </w:r>
    </w:p>
    <w:p w14:paraId="4ED59196" w14:textId="15F17BDC" w:rsidR="0062646D" w:rsidRPr="001B633B" w:rsidRDefault="003D7FEA" w:rsidP="00F9433E">
      <w:pPr>
        <w:pStyle w:val="Corpotesto"/>
        <w:spacing w:before="197" w:line="480" w:lineRule="auto"/>
        <w:ind w:firstLine="17"/>
      </w:pPr>
      <w:r>
        <w:rPr>
          <w:w w:val="105"/>
        </w:rPr>
        <w:t>In what follows, we describe four analysis which were employed to assess the relationship between clinical/behavioral measures of impairment, electrophysiological recordings, and subcortical measures of atrophy.</w:t>
      </w:r>
    </w:p>
    <w:p w14:paraId="723EF544" w14:textId="77777777" w:rsidR="0062646D" w:rsidRPr="001B633B" w:rsidRDefault="0062646D" w:rsidP="00F9433E">
      <w:pPr>
        <w:pStyle w:val="Corpotesto"/>
        <w:spacing w:before="9" w:line="480" w:lineRule="auto"/>
        <w:ind w:firstLine="17"/>
      </w:pPr>
    </w:p>
    <w:p w14:paraId="7454205F" w14:textId="77777777" w:rsidR="0062646D" w:rsidRPr="001B633B" w:rsidRDefault="00FF4211" w:rsidP="00EA2730">
      <w:pPr>
        <w:tabs>
          <w:tab w:val="left" w:pos="1191"/>
        </w:tabs>
        <w:spacing w:before="1" w:line="480" w:lineRule="auto"/>
        <w:ind w:left="17"/>
        <w:rPr>
          <w:i/>
          <w:sz w:val="24"/>
          <w:szCs w:val="24"/>
        </w:rPr>
      </w:pPr>
      <w:bookmarkStart w:id="9" w:name="Resting_EEG_analysis"/>
      <w:bookmarkEnd w:id="9"/>
      <w:r w:rsidRPr="001B633B">
        <w:rPr>
          <w:i/>
          <w:w w:val="105"/>
          <w:sz w:val="24"/>
          <w:szCs w:val="24"/>
        </w:rPr>
        <w:t>EEG</w:t>
      </w:r>
      <w:r w:rsidRPr="001B633B">
        <w:rPr>
          <w:i/>
          <w:spacing w:val="-6"/>
          <w:w w:val="105"/>
          <w:sz w:val="24"/>
          <w:szCs w:val="24"/>
        </w:rPr>
        <w:t xml:space="preserve"> </w:t>
      </w:r>
      <w:r w:rsidRPr="001B633B">
        <w:rPr>
          <w:i/>
          <w:w w:val="105"/>
          <w:sz w:val="24"/>
          <w:szCs w:val="24"/>
        </w:rPr>
        <w:t>analysis</w:t>
      </w:r>
    </w:p>
    <w:p w14:paraId="5A6AC14A" w14:textId="315CA557" w:rsidR="0062646D" w:rsidRPr="001B633B" w:rsidRDefault="00FE01C8" w:rsidP="00F9433E">
      <w:pPr>
        <w:pStyle w:val="Corpotesto"/>
        <w:spacing w:before="157" w:line="480" w:lineRule="auto"/>
        <w:ind w:firstLine="17"/>
      </w:pPr>
      <w:r w:rsidRPr="001B633B">
        <w:rPr>
          <w:w w:val="105"/>
        </w:rPr>
        <w:t>To</w:t>
      </w:r>
      <w:r w:rsidR="00FF4211" w:rsidRPr="001B633B">
        <w:rPr>
          <w:w w:val="105"/>
        </w:rPr>
        <w:t xml:space="preserve"> assess the relationship between EEG spectral </w:t>
      </w:r>
      <w:r w:rsidR="00F26A70" w:rsidRPr="001B633B">
        <w:rPr>
          <w:w w:val="105"/>
        </w:rPr>
        <w:t xml:space="preserve">power </w:t>
      </w:r>
      <w:r w:rsidR="00FF4211" w:rsidRPr="001B633B">
        <w:rPr>
          <w:w w:val="105"/>
        </w:rPr>
        <w:t>and clinical grouping, we ran a mixed-model linear analysis with EEG (relative) power as the dependent variable, laterality (left, right, middle), channel position (Fp, F, C, P, O), and EEG feature</w:t>
      </w:r>
      <w:r w:rsidR="0058261B" w:rsidRPr="001B633B">
        <w:rPr>
          <w:w w:val="105"/>
        </w:rPr>
        <w:t>s</w:t>
      </w:r>
      <w:r w:rsidR="00FF4211" w:rsidRPr="001B633B">
        <w:rPr>
          <w:w w:val="105"/>
        </w:rPr>
        <w:t xml:space="preserve"> (total power, delta, theta, alpha, beta, gamma bands) as the repeated measures, diagnosis (VS,</w:t>
      </w:r>
      <w:r w:rsidR="00590CEA" w:rsidRPr="001B633B">
        <w:rPr>
          <w:w w:val="105"/>
        </w:rPr>
        <w:t xml:space="preserve"> </w:t>
      </w:r>
      <w:r w:rsidR="00FF4211" w:rsidRPr="001B633B">
        <w:rPr>
          <w:w w:val="105"/>
        </w:rPr>
        <w:t xml:space="preserve">MCS-, MCS+), etiology (TBI, non-TBI), sex, </w:t>
      </w:r>
      <w:r w:rsidR="00974A6E">
        <w:rPr>
          <w:w w:val="105"/>
        </w:rPr>
        <w:t xml:space="preserve">EEG </w:t>
      </w:r>
      <w:r w:rsidR="00FF4211" w:rsidRPr="001B633B">
        <w:rPr>
          <w:w w:val="105"/>
        </w:rPr>
        <w:t>frequency, age, and months post</w:t>
      </w:r>
      <w:r w:rsidR="0058261B" w:rsidRPr="001B633B">
        <w:rPr>
          <w:w w:val="105"/>
        </w:rPr>
        <w:t>-</w:t>
      </w:r>
      <w:r w:rsidR="00FF4211" w:rsidRPr="001B633B">
        <w:rPr>
          <w:w w:val="105"/>
        </w:rPr>
        <w:t>injury as fixed variables and subjects as the random variable.</w:t>
      </w:r>
      <w:r w:rsidR="00590CEA" w:rsidRPr="001B633B">
        <w:rPr>
          <w:w w:val="105"/>
        </w:rPr>
        <w:t xml:space="preserve"> </w:t>
      </w:r>
      <w:r w:rsidR="00FF4211" w:rsidRPr="001B633B">
        <w:rPr>
          <w:w w:val="105"/>
        </w:rPr>
        <w:t>As</w:t>
      </w:r>
      <w:r w:rsidR="00590CEA" w:rsidRPr="001B633B">
        <w:rPr>
          <w:w w:val="105"/>
        </w:rPr>
        <w:t xml:space="preserve"> </w:t>
      </w:r>
      <w:r w:rsidR="00FF4211" w:rsidRPr="001B633B">
        <w:rPr>
          <w:w w:val="105"/>
        </w:rPr>
        <w:t>described</w:t>
      </w:r>
      <w:r w:rsidR="00655BB6" w:rsidRPr="001B633B">
        <w:rPr>
          <w:w w:val="105"/>
        </w:rPr>
        <w:t xml:space="preserve"> </w:t>
      </w:r>
      <w:r w:rsidR="00FF4211" w:rsidRPr="001B633B">
        <w:rPr>
          <w:w w:val="105"/>
        </w:rPr>
        <w:t>below, the significant interaction between EEG feature</w:t>
      </w:r>
      <w:r w:rsidR="0058261B" w:rsidRPr="001B633B">
        <w:rPr>
          <w:w w:val="105"/>
        </w:rPr>
        <w:t>s</w:t>
      </w:r>
      <w:r w:rsidR="00FF4211" w:rsidRPr="001B633B">
        <w:rPr>
          <w:w w:val="105"/>
        </w:rPr>
        <w:t xml:space="preserve"> and diagnosis </w:t>
      </w:r>
      <w:r w:rsidR="00FF4211" w:rsidRPr="001B633B">
        <w:rPr>
          <w:spacing w:val="-3"/>
          <w:w w:val="105"/>
        </w:rPr>
        <w:t xml:space="preserve">was </w:t>
      </w:r>
      <w:r w:rsidR="00FF4211" w:rsidRPr="001B633B">
        <w:rPr>
          <w:w w:val="105"/>
        </w:rPr>
        <w:t xml:space="preserve">followed up with one mixed-model analysis per each EEG feature (using the same model, albeit without the EEG feature </w:t>
      </w:r>
      <w:r w:rsidR="0058261B" w:rsidRPr="001B633B">
        <w:rPr>
          <w:w w:val="105"/>
        </w:rPr>
        <w:t xml:space="preserve">as </w:t>
      </w:r>
      <w:r w:rsidR="00FF4211" w:rsidRPr="001B633B">
        <w:rPr>
          <w:w w:val="105"/>
        </w:rPr>
        <w:t>repeated variable). Individual mixed-models</w:t>
      </w:r>
      <w:r w:rsidR="00FF4211" w:rsidRPr="001B633B">
        <w:rPr>
          <w:spacing w:val="-14"/>
          <w:w w:val="105"/>
        </w:rPr>
        <w:t xml:space="preserve"> </w:t>
      </w:r>
      <w:r w:rsidR="00FF4211" w:rsidRPr="001B633B">
        <w:rPr>
          <w:w w:val="105"/>
        </w:rPr>
        <w:t>were</w:t>
      </w:r>
      <w:r w:rsidR="00FF4211" w:rsidRPr="001B633B">
        <w:rPr>
          <w:spacing w:val="-14"/>
          <w:w w:val="105"/>
        </w:rPr>
        <w:t xml:space="preserve"> </w:t>
      </w:r>
      <w:r w:rsidR="00FF4211" w:rsidRPr="001B633B">
        <w:rPr>
          <w:w w:val="105"/>
        </w:rPr>
        <w:t>followed</w:t>
      </w:r>
      <w:r w:rsidR="00FF4211" w:rsidRPr="001B633B">
        <w:rPr>
          <w:spacing w:val="-14"/>
          <w:w w:val="105"/>
        </w:rPr>
        <w:t xml:space="preserve"> </w:t>
      </w:r>
      <w:r w:rsidR="00FF4211" w:rsidRPr="001B633B">
        <w:rPr>
          <w:w w:val="105"/>
        </w:rPr>
        <w:t>up</w:t>
      </w:r>
      <w:r w:rsidR="00FF4211" w:rsidRPr="001B633B">
        <w:rPr>
          <w:spacing w:val="-14"/>
          <w:w w:val="105"/>
        </w:rPr>
        <w:t xml:space="preserve"> </w:t>
      </w:r>
      <w:r w:rsidR="00FF4211" w:rsidRPr="001B633B">
        <w:rPr>
          <w:w w:val="105"/>
        </w:rPr>
        <w:t>with</w:t>
      </w:r>
      <w:r w:rsidR="00FF4211" w:rsidRPr="001B633B">
        <w:rPr>
          <w:spacing w:val="-14"/>
          <w:w w:val="105"/>
        </w:rPr>
        <w:t xml:space="preserve"> </w:t>
      </w:r>
      <w:r w:rsidR="00FF4211" w:rsidRPr="001B633B">
        <w:rPr>
          <w:w w:val="105"/>
        </w:rPr>
        <w:t>pairwise</w:t>
      </w:r>
      <w:r w:rsidR="00FF4211" w:rsidRPr="001B633B">
        <w:rPr>
          <w:spacing w:val="-14"/>
          <w:w w:val="105"/>
        </w:rPr>
        <w:t xml:space="preserve"> </w:t>
      </w:r>
      <w:r w:rsidR="00FF4211" w:rsidRPr="001B633B">
        <w:rPr>
          <w:w w:val="105"/>
        </w:rPr>
        <w:t>post-hoc</w:t>
      </w:r>
      <w:r w:rsidR="00FF4211" w:rsidRPr="001B633B">
        <w:rPr>
          <w:spacing w:val="-14"/>
          <w:w w:val="105"/>
        </w:rPr>
        <w:t xml:space="preserve"> </w:t>
      </w:r>
      <w:r w:rsidR="00FF4211" w:rsidRPr="001B633B">
        <w:rPr>
          <w:w w:val="105"/>
        </w:rPr>
        <w:t>comparisons</w:t>
      </w:r>
      <w:r w:rsidR="00FF4211" w:rsidRPr="001B633B">
        <w:rPr>
          <w:spacing w:val="-13"/>
          <w:w w:val="105"/>
        </w:rPr>
        <w:t xml:space="preserve"> </w:t>
      </w:r>
      <w:r w:rsidR="00FF4211" w:rsidRPr="001B633B">
        <w:rPr>
          <w:w w:val="105"/>
        </w:rPr>
        <w:t>between diagnostic</w:t>
      </w:r>
      <w:r w:rsidR="00FF4211" w:rsidRPr="001B633B">
        <w:rPr>
          <w:spacing w:val="-14"/>
          <w:w w:val="105"/>
        </w:rPr>
        <w:t xml:space="preserve"> </w:t>
      </w:r>
      <w:r w:rsidR="00FF4211" w:rsidRPr="001B633B">
        <w:rPr>
          <w:w w:val="105"/>
        </w:rPr>
        <w:t>groups</w:t>
      </w:r>
      <w:r w:rsidR="00FF4211" w:rsidRPr="001B633B">
        <w:rPr>
          <w:spacing w:val="-13"/>
          <w:w w:val="105"/>
        </w:rPr>
        <w:t xml:space="preserve"> </w:t>
      </w:r>
      <w:r w:rsidR="00FF4211" w:rsidRPr="001B633B">
        <w:rPr>
          <w:w w:val="105"/>
        </w:rPr>
        <w:t>(i.e.,</w:t>
      </w:r>
      <w:r w:rsidR="00FF4211" w:rsidRPr="001B633B">
        <w:rPr>
          <w:spacing w:val="-9"/>
          <w:w w:val="105"/>
        </w:rPr>
        <w:t xml:space="preserve"> </w:t>
      </w:r>
      <w:r w:rsidR="00FF4211" w:rsidRPr="001B633B">
        <w:rPr>
          <w:w w:val="105"/>
        </w:rPr>
        <w:t>VS,</w:t>
      </w:r>
      <w:r w:rsidR="00FF4211" w:rsidRPr="001B633B">
        <w:rPr>
          <w:spacing w:val="-13"/>
          <w:w w:val="105"/>
        </w:rPr>
        <w:t xml:space="preserve"> </w:t>
      </w:r>
      <w:r w:rsidR="00FF4211" w:rsidRPr="001B633B">
        <w:rPr>
          <w:w w:val="105"/>
        </w:rPr>
        <w:t>MCS-,</w:t>
      </w:r>
      <w:r w:rsidR="00FF4211" w:rsidRPr="001B633B">
        <w:rPr>
          <w:spacing w:val="-8"/>
          <w:w w:val="105"/>
        </w:rPr>
        <w:t xml:space="preserve"> </w:t>
      </w:r>
      <w:r w:rsidR="00FF4211" w:rsidRPr="001B633B">
        <w:rPr>
          <w:w w:val="105"/>
        </w:rPr>
        <w:t>MCS+),</w:t>
      </w:r>
      <w:r w:rsidR="00FF4211" w:rsidRPr="001B633B">
        <w:rPr>
          <w:spacing w:val="-8"/>
          <w:w w:val="105"/>
        </w:rPr>
        <w:t xml:space="preserve"> </w:t>
      </w:r>
      <w:r w:rsidR="00FF4211" w:rsidRPr="001B633B">
        <w:rPr>
          <w:w w:val="105"/>
        </w:rPr>
        <w:t>with</w:t>
      </w:r>
      <w:r w:rsidR="00FF4211" w:rsidRPr="001B633B">
        <w:rPr>
          <w:spacing w:val="-12"/>
          <w:w w:val="105"/>
        </w:rPr>
        <w:t xml:space="preserve"> </w:t>
      </w:r>
      <w:r w:rsidR="00291E2A" w:rsidRPr="00291E2A">
        <w:rPr>
          <w:spacing w:val="-12"/>
          <w:w w:val="105"/>
        </w:rPr>
        <w:t>Šidák</w:t>
      </w:r>
      <w:r w:rsidR="00291E2A" w:rsidRPr="00291E2A" w:rsidDel="00291E2A">
        <w:rPr>
          <w:spacing w:val="-12"/>
          <w:w w:val="105"/>
        </w:rPr>
        <w:t xml:space="preserve"> </w:t>
      </w:r>
      <w:r w:rsidR="00FF4211" w:rsidRPr="001B633B">
        <w:rPr>
          <w:w w:val="105"/>
        </w:rPr>
        <w:t>correction</w:t>
      </w:r>
      <w:r w:rsidR="00711E41">
        <w:rPr>
          <w:w w:val="105"/>
        </w:rPr>
        <w:t xml:space="preserve"> for multiplicity</w:t>
      </w:r>
      <w:r w:rsidR="00FF4211" w:rsidRPr="001B633B">
        <w:rPr>
          <w:w w:val="105"/>
        </w:rPr>
        <w:t>.</w:t>
      </w:r>
    </w:p>
    <w:p w14:paraId="4C86198F" w14:textId="77777777" w:rsidR="0062646D" w:rsidRPr="001B633B" w:rsidRDefault="0062646D" w:rsidP="00F9433E">
      <w:pPr>
        <w:pStyle w:val="Corpotesto"/>
        <w:spacing w:before="10" w:line="480" w:lineRule="auto"/>
        <w:ind w:firstLine="17"/>
      </w:pPr>
    </w:p>
    <w:p w14:paraId="4F8F6F72" w14:textId="77777777" w:rsidR="0062646D" w:rsidRPr="001B633B" w:rsidRDefault="00FF4211" w:rsidP="00EA2730">
      <w:pPr>
        <w:tabs>
          <w:tab w:val="left" w:pos="1191"/>
        </w:tabs>
        <w:spacing w:line="480" w:lineRule="auto"/>
        <w:ind w:left="17"/>
        <w:rPr>
          <w:i/>
          <w:sz w:val="24"/>
          <w:szCs w:val="24"/>
        </w:rPr>
      </w:pPr>
      <w:r w:rsidRPr="001B633B">
        <w:rPr>
          <w:i/>
          <w:sz w:val="24"/>
          <w:szCs w:val="24"/>
        </w:rPr>
        <w:t>EEG – MRI</w:t>
      </w:r>
      <w:r w:rsidR="00590CEA" w:rsidRPr="001B633B">
        <w:rPr>
          <w:i/>
          <w:sz w:val="24"/>
          <w:szCs w:val="24"/>
        </w:rPr>
        <w:t xml:space="preserve"> </w:t>
      </w:r>
      <w:r w:rsidRPr="001B633B">
        <w:rPr>
          <w:i/>
          <w:sz w:val="24"/>
          <w:szCs w:val="24"/>
        </w:rPr>
        <w:t>analysis</w:t>
      </w:r>
    </w:p>
    <w:p w14:paraId="4CB342DA" w14:textId="4684015E" w:rsidR="0062646D" w:rsidRPr="001B633B" w:rsidRDefault="00536AD3" w:rsidP="00F9433E">
      <w:pPr>
        <w:pStyle w:val="Corpotesto"/>
        <w:spacing w:before="157" w:line="480" w:lineRule="auto"/>
      </w:pPr>
      <w:r>
        <w:rPr>
          <w:w w:val="105"/>
        </w:rPr>
        <w:t>In the second analysis, w</w:t>
      </w:r>
      <w:r w:rsidR="00FE01C8" w:rsidRPr="001B633B">
        <w:rPr>
          <w:w w:val="105"/>
        </w:rPr>
        <w:t>e</w:t>
      </w:r>
      <w:r w:rsidR="00AB6762" w:rsidRPr="001B633B">
        <w:rPr>
          <w:spacing w:val="-4"/>
          <w:w w:val="105"/>
        </w:rPr>
        <w:t xml:space="preserve"> </w:t>
      </w:r>
      <w:r w:rsidR="00AB6762" w:rsidRPr="001B633B">
        <w:rPr>
          <w:w w:val="105"/>
        </w:rPr>
        <w:t xml:space="preserve">related </w:t>
      </w:r>
      <w:r w:rsidR="00F26A70" w:rsidRPr="001B633B">
        <w:rPr>
          <w:w w:val="105"/>
        </w:rPr>
        <w:t xml:space="preserve">EEG </w:t>
      </w:r>
      <w:r w:rsidR="00AB6762" w:rsidRPr="001B633B">
        <w:rPr>
          <w:w w:val="105"/>
        </w:rPr>
        <w:t xml:space="preserve">spectral </w:t>
      </w:r>
      <w:r w:rsidR="00911871" w:rsidRPr="001B633B">
        <w:rPr>
          <w:w w:val="105"/>
        </w:rPr>
        <w:t xml:space="preserve">features </w:t>
      </w:r>
      <w:r w:rsidR="00AB6762" w:rsidRPr="001B633B">
        <w:rPr>
          <w:w w:val="105"/>
        </w:rPr>
        <w:t xml:space="preserve">to subcortical shape measures. </w:t>
      </w:r>
      <w:r w:rsidR="00187AF5">
        <w:rPr>
          <w:w w:val="105"/>
        </w:rPr>
        <w:t>H</w:t>
      </w:r>
      <w:r w:rsidR="00AB6762" w:rsidRPr="001B633B">
        <w:rPr>
          <w:spacing w:val="-3"/>
          <w:w w:val="105"/>
        </w:rPr>
        <w:t xml:space="preserve">owever, </w:t>
      </w:r>
      <w:r w:rsidR="00AB6762" w:rsidRPr="001B633B">
        <w:rPr>
          <w:w w:val="105"/>
        </w:rPr>
        <w:t>because of significant correlations among</w:t>
      </w:r>
      <w:r w:rsidR="00F26A70" w:rsidRPr="001B633B">
        <w:rPr>
          <w:w w:val="105"/>
        </w:rPr>
        <w:t xml:space="preserve"> </w:t>
      </w:r>
      <w:r w:rsidR="00AB6762" w:rsidRPr="001B633B">
        <w:rPr>
          <w:w w:val="105"/>
        </w:rPr>
        <w:t xml:space="preserve">spectral characteristics across electrodes and frequency bands, spectral data </w:t>
      </w:r>
      <w:r w:rsidR="00187AF5">
        <w:rPr>
          <w:w w:val="105"/>
        </w:rPr>
        <w:t xml:space="preserve">first </w:t>
      </w:r>
      <w:r w:rsidR="00AB6762" w:rsidRPr="001B633B">
        <w:rPr>
          <w:w w:val="105"/>
        </w:rPr>
        <w:t>were entered into a principal component analysis (PCA)</w:t>
      </w:r>
      <w:r w:rsidR="00313019">
        <w:rPr>
          <w:w w:val="105"/>
        </w:rPr>
        <w:t>,</w:t>
      </w:r>
      <w:r w:rsidR="00AB6762" w:rsidRPr="001B633B">
        <w:rPr>
          <w:w w:val="105"/>
        </w:rPr>
        <w:t xml:space="preserve"> with varimax rotation</w:t>
      </w:r>
      <w:r w:rsidR="005D5603" w:rsidRPr="001B633B">
        <w:rPr>
          <w:w w:val="105"/>
        </w:rPr>
        <w:t>.</w:t>
      </w:r>
      <w:r w:rsidR="00AB6762" w:rsidRPr="001B633B">
        <w:rPr>
          <w:w w:val="105"/>
        </w:rPr>
        <w:t xml:space="preserve"> The PCA returned 8 components with eigenvalue</w:t>
      </w:r>
      <w:r w:rsidR="00AB6762" w:rsidRPr="001B633B">
        <w:rPr>
          <w:spacing w:val="-14"/>
          <w:w w:val="105"/>
        </w:rPr>
        <w:t xml:space="preserve"> </w:t>
      </w:r>
      <w:r w:rsidR="00AB6762" w:rsidRPr="001B633B">
        <w:rPr>
          <w:w w:val="105"/>
        </w:rPr>
        <w:t>greater</w:t>
      </w:r>
      <w:r w:rsidR="00AB6762" w:rsidRPr="001B633B">
        <w:rPr>
          <w:spacing w:val="-14"/>
          <w:w w:val="105"/>
        </w:rPr>
        <w:t xml:space="preserve"> </w:t>
      </w:r>
      <w:r w:rsidR="00AB6762" w:rsidRPr="001B633B">
        <w:rPr>
          <w:w w:val="105"/>
        </w:rPr>
        <w:t>than</w:t>
      </w:r>
      <w:r w:rsidR="00AB6762" w:rsidRPr="001B633B">
        <w:rPr>
          <w:spacing w:val="-15"/>
          <w:w w:val="105"/>
        </w:rPr>
        <w:t xml:space="preserve"> </w:t>
      </w:r>
      <w:r w:rsidR="00AB6762" w:rsidRPr="001B633B">
        <w:rPr>
          <w:w w:val="105"/>
        </w:rPr>
        <w:t>1,</w:t>
      </w:r>
      <w:r w:rsidR="00AB6762" w:rsidRPr="001B633B">
        <w:rPr>
          <w:spacing w:val="-10"/>
          <w:w w:val="105"/>
        </w:rPr>
        <w:t xml:space="preserve"> </w:t>
      </w:r>
      <w:r w:rsidR="00AB6762" w:rsidRPr="001B633B">
        <w:rPr>
          <w:w w:val="105"/>
        </w:rPr>
        <w:t>cumulatively</w:t>
      </w:r>
      <w:r w:rsidR="00AB6762" w:rsidRPr="001B633B">
        <w:rPr>
          <w:spacing w:val="-14"/>
          <w:w w:val="105"/>
        </w:rPr>
        <w:t xml:space="preserve"> </w:t>
      </w:r>
      <w:r w:rsidR="00AB6762" w:rsidRPr="001B633B">
        <w:rPr>
          <w:w w:val="105"/>
        </w:rPr>
        <w:t>explaining</w:t>
      </w:r>
      <w:r w:rsidR="00AB6762" w:rsidRPr="001B633B">
        <w:rPr>
          <w:spacing w:val="-14"/>
          <w:w w:val="105"/>
        </w:rPr>
        <w:t xml:space="preserve"> </w:t>
      </w:r>
      <w:r w:rsidR="00AB6762" w:rsidRPr="001B633B">
        <w:rPr>
          <w:w w:val="105"/>
        </w:rPr>
        <w:t>91.8%</w:t>
      </w:r>
      <w:r w:rsidR="00AB6762" w:rsidRPr="001B633B">
        <w:rPr>
          <w:spacing w:val="-14"/>
          <w:w w:val="105"/>
        </w:rPr>
        <w:t xml:space="preserve"> </w:t>
      </w:r>
      <w:r w:rsidR="00AB6762" w:rsidRPr="001B633B">
        <w:rPr>
          <w:w w:val="105"/>
        </w:rPr>
        <w:t>of</w:t>
      </w:r>
      <w:r w:rsidR="00AB6762" w:rsidRPr="001B633B">
        <w:rPr>
          <w:spacing w:val="-15"/>
          <w:w w:val="105"/>
        </w:rPr>
        <w:t xml:space="preserve"> </w:t>
      </w:r>
      <w:r w:rsidR="00AB6762" w:rsidRPr="001B633B">
        <w:rPr>
          <w:w w:val="105"/>
        </w:rPr>
        <w:t>the</w:t>
      </w:r>
      <w:r w:rsidR="00AB6762" w:rsidRPr="001B633B">
        <w:rPr>
          <w:spacing w:val="-15"/>
          <w:w w:val="105"/>
        </w:rPr>
        <w:t xml:space="preserve"> </w:t>
      </w:r>
      <w:r w:rsidR="00AB6762" w:rsidRPr="001B633B">
        <w:rPr>
          <w:w w:val="105"/>
        </w:rPr>
        <w:t>total</w:t>
      </w:r>
      <w:r w:rsidR="00AB6762" w:rsidRPr="001B633B">
        <w:rPr>
          <w:spacing w:val="-14"/>
          <w:w w:val="105"/>
        </w:rPr>
        <w:t xml:space="preserve"> </w:t>
      </w:r>
      <w:r w:rsidR="00AB6762" w:rsidRPr="001B633B">
        <w:rPr>
          <w:w w:val="105"/>
        </w:rPr>
        <w:t>variance. The first three components presented a similar pattern, each loading negatively</w:t>
      </w:r>
      <w:r w:rsidR="00912928">
        <w:rPr>
          <w:w w:val="105"/>
        </w:rPr>
        <w:t>, in all electrodes,</w:t>
      </w:r>
      <w:r w:rsidR="00AB6762" w:rsidRPr="001B633B">
        <w:rPr>
          <w:w w:val="105"/>
        </w:rPr>
        <w:t xml:space="preserve"> on the delta band and positively on beta, alpha, and theta</w:t>
      </w:r>
      <w:r w:rsidR="0046743C">
        <w:rPr>
          <w:w w:val="105"/>
        </w:rPr>
        <w:t xml:space="preserve"> bands</w:t>
      </w:r>
      <w:r w:rsidR="00E20CEF">
        <w:rPr>
          <w:w w:val="105"/>
        </w:rPr>
        <w:t>,</w:t>
      </w:r>
      <w:r w:rsidR="00AB6762" w:rsidRPr="001B633B">
        <w:rPr>
          <w:w w:val="105"/>
        </w:rPr>
        <w:t xml:space="preserve"> respectively (</w:t>
      </w:r>
      <w:bookmarkStart w:id="10" w:name="OLE_LINK2"/>
      <w:bookmarkStart w:id="11" w:name="OLE_LINK3"/>
      <w:r w:rsidR="00AB6762" w:rsidRPr="001B633B">
        <w:rPr>
          <w:w w:val="105"/>
        </w:rPr>
        <w:t>henceforth</w:t>
      </w:r>
      <w:bookmarkEnd w:id="10"/>
      <w:bookmarkEnd w:id="11"/>
      <w:r w:rsidR="00AB6762" w:rsidRPr="001B633B">
        <w:rPr>
          <w:w w:val="105"/>
        </w:rPr>
        <w:t xml:space="preserve">, </w:t>
      </w:r>
      <w:r w:rsidR="00320179" w:rsidRPr="001B633B">
        <w:rPr>
          <w:i/>
          <w:w w:val="105"/>
        </w:rPr>
        <w:t>β</w:t>
      </w:r>
      <w:r w:rsidR="00320179" w:rsidRPr="001B633B">
        <w:rPr>
          <w:w w:val="105"/>
        </w:rPr>
        <w:t>/</w:t>
      </w:r>
      <w:r w:rsidR="00320179" w:rsidRPr="001B633B">
        <w:rPr>
          <w:i/>
          <w:spacing w:val="3"/>
        </w:rPr>
        <w:t>δ</w:t>
      </w:r>
      <w:r w:rsidR="00AB6762" w:rsidRPr="001B633B">
        <w:rPr>
          <w:w w:val="105"/>
        </w:rPr>
        <w:t xml:space="preserve"> ratio component, </w:t>
      </w:r>
      <w:r w:rsidR="00320179" w:rsidRPr="001B633B">
        <w:rPr>
          <w:i/>
          <w:spacing w:val="3"/>
        </w:rPr>
        <w:t>α</w:t>
      </w:r>
      <w:r w:rsidR="00320179" w:rsidRPr="001B633B">
        <w:rPr>
          <w:w w:val="105"/>
        </w:rPr>
        <w:t>/</w:t>
      </w:r>
      <w:r w:rsidR="00320179" w:rsidRPr="001B633B">
        <w:rPr>
          <w:i/>
          <w:spacing w:val="3"/>
        </w:rPr>
        <w:t>δ</w:t>
      </w:r>
      <w:r w:rsidR="00AB6762" w:rsidRPr="001B633B">
        <w:rPr>
          <w:w w:val="105"/>
        </w:rPr>
        <w:t xml:space="preserve"> ratio component, and </w:t>
      </w:r>
      <w:r w:rsidR="00320179" w:rsidRPr="001B633B">
        <w:rPr>
          <w:i/>
        </w:rPr>
        <w:t>θ</w:t>
      </w:r>
      <w:r w:rsidR="00320179" w:rsidRPr="001B633B">
        <w:rPr>
          <w:w w:val="105"/>
        </w:rPr>
        <w:t>/</w:t>
      </w:r>
      <w:r w:rsidR="00320179" w:rsidRPr="001B633B">
        <w:rPr>
          <w:i/>
          <w:spacing w:val="3"/>
        </w:rPr>
        <w:t>δ</w:t>
      </w:r>
      <w:r w:rsidR="00AB6762" w:rsidRPr="001B633B">
        <w:rPr>
          <w:w w:val="105"/>
        </w:rPr>
        <w:t xml:space="preserve"> ratio component, respectively). The fourth component loaded positively on all gamma</w:t>
      </w:r>
      <w:r w:rsidR="00AB6762" w:rsidRPr="001B633B">
        <w:rPr>
          <w:spacing w:val="-7"/>
          <w:w w:val="105"/>
        </w:rPr>
        <w:t xml:space="preserve"> </w:t>
      </w:r>
      <w:r w:rsidR="00AB6762" w:rsidRPr="001B633B">
        <w:rPr>
          <w:w w:val="105"/>
        </w:rPr>
        <w:t>frequency</w:t>
      </w:r>
      <w:r w:rsidR="00AB6762" w:rsidRPr="001B633B">
        <w:rPr>
          <w:spacing w:val="-6"/>
          <w:w w:val="105"/>
        </w:rPr>
        <w:t xml:space="preserve"> </w:t>
      </w:r>
      <w:r w:rsidR="00AB6762" w:rsidRPr="001B633B">
        <w:rPr>
          <w:w w:val="105"/>
        </w:rPr>
        <w:t>electrodes</w:t>
      </w:r>
      <w:r w:rsidR="00AB6762" w:rsidRPr="001B633B">
        <w:rPr>
          <w:spacing w:val="-8"/>
          <w:w w:val="105"/>
        </w:rPr>
        <w:t xml:space="preserve"> </w:t>
      </w:r>
      <w:r w:rsidR="00AB6762" w:rsidRPr="001B633B">
        <w:rPr>
          <w:w w:val="105"/>
        </w:rPr>
        <w:t>(henceforth,</w:t>
      </w:r>
      <w:r w:rsidR="00AB6762" w:rsidRPr="001B633B">
        <w:rPr>
          <w:spacing w:val="-4"/>
          <w:w w:val="105"/>
        </w:rPr>
        <w:t xml:space="preserve"> </w:t>
      </w:r>
      <w:r w:rsidR="00F11396" w:rsidRPr="00F11396">
        <w:rPr>
          <w:rFonts w:ascii="Symbol" w:hAnsi="Symbol"/>
          <w:w w:val="105"/>
        </w:rPr>
        <w:t></w:t>
      </w:r>
      <w:r w:rsidR="00AB6762" w:rsidRPr="001B633B">
        <w:rPr>
          <w:spacing w:val="-7"/>
          <w:w w:val="105"/>
        </w:rPr>
        <w:t xml:space="preserve"> </w:t>
      </w:r>
      <w:r w:rsidR="00AB6762" w:rsidRPr="001B633B">
        <w:rPr>
          <w:w w:val="105"/>
        </w:rPr>
        <w:t>component),</w:t>
      </w:r>
      <w:r w:rsidR="00AB6762" w:rsidRPr="001B633B">
        <w:rPr>
          <w:spacing w:val="-4"/>
          <w:w w:val="105"/>
        </w:rPr>
        <w:t xml:space="preserve"> </w:t>
      </w:r>
      <w:r w:rsidR="00AB6762" w:rsidRPr="001B633B">
        <w:rPr>
          <w:w w:val="105"/>
        </w:rPr>
        <w:t>while</w:t>
      </w:r>
      <w:r w:rsidR="00AB6762" w:rsidRPr="001B633B">
        <w:rPr>
          <w:spacing w:val="-7"/>
          <w:w w:val="105"/>
        </w:rPr>
        <w:t xml:space="preserve"> </w:t>
      </w:r>
      <w:r w:rsidR="00AB6762" w:rsidRPr="001B633B">
        <w:rPr>
          <w:w w:val="105"/>
        </w:rPr>
        <w:t>the</w:t>
      </w:r>
      <w:r w:rsidR="00AB6762" w:rsidRPr="001B633B">
        <w:rPr>
          <w:spacing w:val="-7"/>
          <w:w w:val="105"/>
        </w:rPr>
        <w:t xml:space="preserve"> </w:t>
      </w:r>
      <w:r w:rsidR="00AB6762" w:rsidRPr="001B633B">
        <w:rPr>
          <w:w w:val="105"/>
        </w:rPr>
        <w:t xml:space="preserve">fifth component loaded positively on the total power for each electrode (henceforth, total power component). </w:t>
      </w:r>
      <w:r w:rsidR="00AB6762" w:rsidRPr="001B633B">
        <w:rPr>
          <w:spacing w:val="-3"/>
          <w:w w:val="105"/>
        </w:rPr>
        <w:t xml:space="preserve">Finally, </w:t>
      </w:r>
      <w:r w:rsidR="00AB6762" w:rsidRPr="001B633B">
        <w:rPr>
          <w:w w:val="105"/>
        </w:rPr>
        <w:t>the last three components appeared to capture diffuse statistical covariance between electrodes, although with a preference for loading</w:t>
      </w:r>
      <w:r w:rsidR="00D80017">
        <w:rPr>
          <w:w w:val="105"/>
        </w:rPr>
        <w:t>, respectively</w:t>
      </w:r>
      <w:r w:rsidR="00AD7AFA">
        <w:rPr>
          <w:w w:val="105"/>
        </w:rPr>
        <w:t>,</w:t>
      </w:r>
      <w:r w:rsidR="00AB6762" w:rsidRPr="001B633B">
        <w:rPr>
          <w:w w:val="105"/>
        </w:rPr>
        <w:t xml:space="preserve"> positively on </w:t>
      </w:r>
      <w:r w:rsidR="00FA37AC">
        <w:rPr>
          <w:w w:val="105"/>
        </w:rPr>
        <w:t>the</w:t>
      </w:r>
      <w:r w:rsidR="001D3EB7">
        <w:rPr>
          <w:w w:val="105"/>
        </w:rPr>
        <w:t xml:space="preserve"> </w:t>
      </w:r>
      <w:r w:rsidR="00AB6762" w:rsidRPr="001B633B">
        <w:rPr>
          <w:w w:val="105"/>
        </w:rPr>
        <w:t>delta band and negatively on the alpha band</w:t>
      </w:r>
      <w:r w:rsidR="00AD7AFA">
        <w:rPr>
          <w:w w:val="105"/>
        </w:rPr>
        <w:t xml:space="preserve"> in right hemispheric </w:t>
      </w:r>
      <w:r w:rsidR="005A507C">
        <w:rPr>
          <w:w w:val="105"/>
        </w:rPr>
        <w:t>electrodes</w:t>
      </w:r>
      <w:r w:rsidR="00AD7AFA">
        <w:rPr>
          <w:w w:val="105"/>
        </w:rPr>
        <w:t xml:space="preserve"> </w:t>
      </w:r>
      <w:r w:rsidR="00AB6762" w:rsidRPr="001B633B">
        <w:rPr>
          <w:w w:val="105"/>
        </w:rPr>
        <w:t xml:space="preserve">(henceforth, </w:t>
      </w:r>
      <w:r w:rsidR="00AB6762" w:rsidRPr="001B633B">
        <w:rPr>
          <w:i/>
          <w:spacing w:val="3"/>
        </w:rPr>
        <w:t>δ/α</w:t>
      </w:r>
      <w:r w:rsidR="00AB6762" w:rsidRPr="001B633B">
        <w:rPr>
          <w:i/>
          <w:spacing w:val="3"/>
          <w:position w:val="-3"/>
          <w:vertAlign w:val="subscript"/>
        </w:rPr>
        <w:t>RH</w:t>
      </w:r>
      <w:r w:rsidR="00AB6762" w:rsidRPr="001B633B">
        <w:rPr>
          <w:w w:val="105"/>
        </w:rPr>
        <w:t xml:space="preserve"> </w:t>
      </w:r>
      <w:r w:rsidR="00C536F1" w:rsidRPr="001B633B">
        <w:rPr>
          <w:w w:val="105"/>
        </w:rPr>
        <w:t xml:space="preserve">ratio </w:t>
      </w:r>
      <w:r w:rsidR="00AB6762" w:rsidRPr="001B633B">
        <w:rPr>
          <w:w w:val="105"/>
        </w:rPr>
        <w:t xml:space="preserve">component), </w:t>
      </w:r>
      <w:r w:rsidR="00C536F1" w:rsidRPr="001B633B">
        <w:rPr>
          <w:w w:val="105"/>
        </w:rPr>
        <w:t>loading</w:t>
      </w:r>
      <w:r w:rsidR="00AB6762" w:rsidRPr="001B633B">
        <w:rPr>
          <w:w w:val="105"/>
        </w:rPr>
        <w:t xml:space="preserve"> positively on </w:t>
      </w:r>
      <w:r w:rsidR="00C536F1" w:rsidRPr="001B633B">
        <w:rPr>
          <w:w w:val="105"/>
        </w:rPr>
        <w:t>delta</w:t>
      </w:r>
      <w:r w:rsidR="00AB6762" w:rsidRPr="001B633B">
        <w:rPr>
          <w:w w:val="105"/>
        </w:rPr>
        <w:t xml:space="preserve"> band and negatively on the </w:t>
      </w:r>
      <w:r w:rsidR="00C536F1" w:rsidRPr="001B633B">
        <w:rPr>
          <w:w w:val="105"/>
        </w:rPr>
        <w:t>alpha</w:t>
      </w:r>
      <w:r w:rsidR="00AB6762" w:rsidRPr="001B633B">
        <w:rPr>
          <w:w w:val="105"/>
        </w:rPr>
        <w:t xml:space="preserve"> band </w:t>
      </w:r>
      <w:r w:rsidR="00BB4083">
        <w:rPr>
          <w:w w:val="105"/>
        </w:rPr>
        <w:t xml:space="preserve">in </w:t>
      </w:r>
      <w:r w:rsidR="00BB4083" w:rsidRPr="001B633B">
        <w:rPr>
          <w:w w:val="105"/>
        </w:rPr>
        <w:t xml:space="preserve">Fp </w:t>
      </w:r>
      <w:r w:rsidR="005A507C">
        <w:rPr>
          <w:w w:val="105"/>
        </w:rPr>
        <w:t>electrodes</w:t>
      </w:r>
      <w:r w:rsidR="00C536F1" w:rsidRPr="001B633B">
        <w:rPr>
          <w:w w:val="105"/>
        </w:rPr>
        <w:t xml:space="preserve"> </w:t>
      </w:r>
      <w:r w:rsidR="00AB6762" w:rsidRPr="001B633B">
        <w:rPr>
          <w:w w:val="105"/>
        </w:rPr>
        <w:t xml:space="preserve">(henceforth, </w:t>
      </w:r>
      <w:r w:rsidR="00C536F1" w:rsidRPr="001B633B">
        <w:rPr>
          <w:i/>
          <w:spacing w:val="3"/>
        </w:rPr>
        <w:t>δ/α</w:t>
      </w:r>
      <w:r w:rsidR="00C536F1" w:rsidRPr="001B633B">
        <w:rPr>
          <w:i/>
          <w:spacing w:val="3"/>
          <w:position w:val="-3"/>
          <w:vertAlign w:val="subscript"/>
        </w:rPr>
        <w:t>Fp</w:t>
      </w:r>
      <w:r w:rsidR="00C536F1" w:rsidRPr="001B633B">
        <w:rPr>
          <w:i/>
        </w:rPr>
        <w:t xml:space="preserve"> </w:t>
      </w:r>
      <w:r w:rsidR="00C536F1" w:rsidRPr="001B633B">
        <w:t>ratio</w:t>
      </w:r>
      <w:r w:rsidR="00AB6762" w:rsidRPr="001B633B">
        <w:rPr>
          <w:w w:val="105"/>
        </w:rPr>
        <w:t xml:space="preserve"> component), and loading negatively on both the alpha and theta band</w:t>
      </w:r>
      <w:r w:rsidR="00434138">
        <w:rPr>
          <w:w w:val="105"/>
        </w:rPr>
        <w:t>s</w:t>
      </w:r>
      <w:r w:rsidR="00AB6762" w:rsidRPr="001B633B">
        <w:rPr>
          <w:w w:val="105"/>
        </w:rPr>
        <w:t xml:space="preserve"> in the parietal and occipital electrodes (henceforth, </w:t>
      </w:r>
      <w:r w:rsidR="00AB6762" w:rsidRPr="001B633B">
        <w:rPr>
          <w:i/>
          <w:w w:val="105"/>
        </w:rPr>
        <w:t>αθ</w:t>
      </w:r>
      <w:r w:rsidR="00AB6762" w:rsidRPr="001B633B">
        <w:rPr>
          <w:w w:val="105"/>
          <w:vertAlign w:val="subscript"/>
        </w:rPr>
        <w:t>(P,O)</w:t>
      </w:r>
      <w:r w:rsidR="00AF3944" w:rsidRPr="001324E4">
        <w:rPr>
          <w:w w:val="105"/>
          <w:vertAlign w:val="superscript"/>
        </w:rPr>
        <w:t>-</w:t>
      </w:r>
      <w:r w:rsidR="00AB6762" w:rsidRPr="001B633B">
        <w:rPr>
          <w:w w:val="105"/>
        </w:rPr>
        <w:t xml:space="preserve">). </w:t>
      </w:r>
      <w:r w:rsidR="000A4E2B">
        <w:rPr>
          <w:w w:val="105"/>
        </w:rPr>
        <w:t xml:space="preserve">(See Figure S2 for a depiction of the strength of each component for VS, MCS-, and MCS+.) </w:t>
      </w:r>
      <w:r w:rsidR="00AB6762" w:rsidRPr="001B633B">
        <w:rPr>
          <w:w w:val="105"/>
        </w:rPr>
        <w:t>E</w:t>
      </w:r>
      <w:r w:rsidR="00FF4211" w:rsidRPr="001B633B">
        <w:rPr>
          <w:w w:val="105"/>
        </w:rPr>
        <w:t>EG components were then entered,</w:t>
      </w:r>
      <w:r w:rsidR="00590CEA" w:rsidRPr="001B633B">
        <w:rPr>
          <w:w w:val="105"/>
        </w:rPr>
        <w:t xml:space="preserve"> </w:t>
      </w:r>
      <w:r w:rsidR="00FF4211" w:rsidRPr="001B633B">
        <w:rPr>
          <w:w w:val="105"/>
        </w:rPr>
        <w:t>as independent</w:t>
      </w:r>
      <w:r w:rsidR="00590CEA" w:rsidRPr="001B633B">
        <w:rPr>
          <w:w w:val="105"/>
        </w:rPr>
        <w:t xml:space="preserve"> </w:t>
      </w:r>
      <w:r w:rsidR="00FF4211" w:rsidRPr="001B633B">
        <w:rPr>
          <w:w w:val="105"/>
        </w:rPr>
        <w:t>variables,</w:t>
      </w:r>
      <w:r w:rsidR="004B74DE" w:rsidRPr="001B633B">
        <w:rPr>
          <w:w w:val="105"/>
        </w:rPr>
        <w:t xml:space="preserve"> </w:t>
      </w:r>
      <w:r w:rsidR="00FF4211" w:rsidRPr="001B633B">
        <w:rPr>
          <w:w w:val="105"/>
        </w:rPr>
        <w:t xml:space="preserve">in a general linear model </w:t>
      </w:r>
      <w:r w:rsidR="007E576A">
        <w:rPr>
          <w:w w:val="105"/>
        </w:rPr>
        <w:t>predicting</w:t>
      </w:r>
      <w:r w:rsidR="00FF4211" w:rsidRPr="001B633B">
        <w:rPr>
          <w:w w:val="105"/>
        </w:rPr>
        <w:t xml:space="preserve"> local shape patterns (e.g., atrophy). </w:t>
      </w:r>
      <w:r w:rsidR="00F86C42">
        <w:rPr>
          <w:w w:val="105"/>
        </w:rPr>
        <w:t>S</w:t>
      </w:r>
      <w:r w:rsidR="00FF4211" w:rsidRPr="001B633B">
        <w:rPr>
          <w:w w:val="105"/>
        </w:rPr>
        <w:t>ex, age, time-post-injury, etiology (i.e., TBI vs non-TBI),</w:t>
      </w:r>
      <w:r w:rsidR="00BC4DB7">
        <w:rPr>
          <w:w w:val="105"/>
        </w:rPr>
        <w:t xml:space="preserve"> were included as covariates, along with</w:t>
      </w:r>
      <w:r w:rsidR="00FF4211" w:rsidRPr="001B633B">
        <w:rPr>
          <w:w w:val="105"/>
        </w:rPr>
        <w:t xml:space="preserve"> </w:t>
      </w:r>
      <w:r w:rsidR="004A56E0">
        <w:rPr>
          <w:w w:val="105"/>
        </w:rPr>
        <w:t>NBV</w:t>
      </w:r>
      <w:r w:rsidR="00FF4211" w:rsidRPr="001B633B">
        <w:rPr>
          <w:w w:val="105"/>
        </w:rPr>
        <w:t xml:space="preserve"> (to ensure that observed tissue displacement reflect local subcortical shape changes independent of overall brain </w:t>
      </w:r>
      <w:r w:rsidR="0097120E" w:rsidRPr="001B633B">
        <w:rPr>
          <w:w w:val="105"/>
        </w:rPr>
        <w:t>atrophy</w:t>
      </w:r>
      <w:r w:rsidR="00C54E5D">
        <w:rPr>
          <w:w w:val="105"/>
        </w:rPr>
        <w:t xml:space="preserve"> </w:t>
      </w:r>
      <w:r w:rsidR="0097120E">
        <w:rPr>
          <w:w w:val="105"/>
        </w:rPr>
        <w:fldChar w:fldCharType="begin">
          <w:fldData xml:space="preserve">PEVuZE5vdGU+PENpdGU+PEF1dGhvcj5MdXRrZW5ob2ZmPC9BdXRob3I+PFllYXI+MjAxNTwvWWVh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</w:fldData>
        </w:fldChar>
      </w:r>
      <w:r w:rsidR="000D010F">
        <w:rPr>
          <w:w w:val="105"/>
        </w:rPr>
        <w:instrText xml:space="preserve"> ADDIN EN.CITE </w:instrText>
      </w:r>
      <w:r w:rsidR="000D010F">
        <w:rPr>
          <w:w w:val="105"/>
        </w:rPr>
        <w:fldChar w:fldCharType="begin">
          <w:fldData xml:space="preserve">PEVuZE5vdGU+PENpdGU+PEF1dGhvcj5MdXRrZW5ob2ZmPC9BdXRob3I+PFllYXI+MjAxNTwvWWVh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</w:fldData>
        </w:fldChar>
      </w:r>
      <w:r w:rsidR="000D010F">
        <w:rPr>
          <w:w w:val="105"/>
        </w:rPr>
        <w:instrText xml:space="preserve"> ADDIN EN.CITE.DATA </w:instrText>
      </w:r>
      <w:r w:rsidR="000D010F">
        <w:rPr>
          <w:w w:val="105"/>
        </w:rPr>
      </w:r>
      <w:r w:rsidR="000D010F">
        <w:rPr>
          <w:w w:val="105"/>
        </w:rPr>
        <w:fldChar w:fldCharType="end"/>
      </w:r>
      <w:r w:rsidR="0097120E">
        <w:rPr>
          <w:w w:val="105"/>
        </w:rPr>
      </w:r>
      <w:r w:rsidR="0097120E">
        <w:rPr>
          <w:w w:val="105"/>
        </w:rPr>
        <w:fldChar w:fldCharType="separate"/>
      </w:r>
      <w:r w:rsidR="000D010F">
        <w:rPr>
          <w:noProof/>
          <w:w w:val="105"/>
        </w:rPr>
        <w:t>(Lutkenhoff et al., 2015; Schnakers et al., 2019)</w:t>
      </w:r>
      <w:r w:rsidR="0097120E">
        <w:rPr>
          <w:w w:val="105"/>
        </w:rPr>
        <w:fldChar w:fldCharType="end"/>
      </w:r>
      <w:r w:rsidR="00FF4211" w:rsidRPr="001B633B">
        <w:rPr>
          <w:w w:val="105"/>
        </w:rPr>
        <w:t>). Group</w:t>
      </w:r>
      <w:r w:rsidR="00244B58" w:rsidRPr="001B633B">
        <w:rPr>
          <w:w w:val="105"/>
        </w:rPr>
        <w:t>-</w:t>
      </w:r>
      <w:r w:rsidR="00FF4211" w:rsidRPr="001B633B">
        <w:rPr>
          <w:w w:val="105"/>
        </w:rPr>
        <w:t xml:space="preserve">level significance was assessed with a non-parametric permutation test at a level of </w:t>
      </w:r>
      <w:r w:rsidR="00FF4211" w:rsidRPr="001B633B">
        <w:rPr>
          <w:i/>
          <w:w w:val="105"/>
        </w:rPr>
        <w:t xml:space="preserve">p &lt; </w:t>
      </w:r>
      <w:r w:rsidR="00FF4211" w:rsidRPr="001B633B">
        <w:rPr>
          <w:w w:val="105"/>
        </w:rPr>
        <w:t>0</w:t>
      </w:r>
      <w:r w:rsidR="00FF4211" w:rsidRPr="001B633B">
        <w:rPr>
          <w:i/>
          <w:w w:val="105"/>
        </w:rPr>
        <w:t>.</w:t>
      </w:r>
      <w:r w:rsidR="00FF4211" w:rsidRPr="001B633B">
        <w:rPr>
          <w:w w:val="105"/>
        </w:rPr>
        <w:t xml:space="preserve">05 corrected for </w:t>
      </w:r>
      <w:r w:rsidR="00DE042F">
        <w:rPr>
          <w:w w:val="105"/>
        </w:rPr>
        <w:t>multiplicity</w:t>
      </w:r>
      <w:r w:rsidR="00FF4211" w:rsidRPr="001B633B">
        <w:rPr>
          <w:w w:val="105"/>
        </w:rPr>
        <w:t xml:space="preserve"> using family-wise cluster correction and threshold</w:t>
      </w:r>
      <w:r w:rsidR="00296667" w:rsidRPr="001B633B">
        <w:rPr>
          <w:w w:val="105"/>
        </w:rPr>
        <w:t xml:space="preserve"> </w:t>
      </w:r>
      <w:r w:rsidR="00FF4211" w:rsidRPr="001B633B">
        <w:rPr>
          <w:w w:val="105"/>
        </w:rPr>
        <w:t xml:space="preserve">free cluster enhancement (TFCE) </w:t>
      </w:r>
      <w:r w:rsidR="005D31D6" w:rsidRPr="001B633B">
        <w:rPr>
          <w:w w:val="105"/>
        </w:rPr>
        <w:t xml:space="preserve">as implemented in FSL </w:t>
      </w:r>
      <w:r w:rsidR="00C667AB" w:rsidRPr="001B633B">
        <w:rPr>
          <w:w w:val="105"/>
        </w:rPr>
        <w:t>randomize</w:t>
      </w:r>
      <w:r w:rsidR="00C54E5D">
        <w:rPr>
          <w:w w:val="105"/>
        </w:rPr>
        <w:t xml:space="preserve"> </w:t>
      </w:r>
      <w:r w:rsidR="0097120E" w:rsidRPr="001B633B">
        <w:rPr>
          <w:w w:val="105"/>
        </w:rPr>
        <w:fldChar w:fldCharType="begin"/>
      </w:r>
      <w:r w:rsidR="000D010F">
        <w:rPr>
          <w:w w:val="105"/>
        </w:rPr>
        <w:instrText xml:space="preserve"> ADDIN EN.CITE &lt;EndNote&gt;&lt;Cite&gt;&lt;Author&gt;Smith&lt;/Author&gt;&lt;Year&gt;2009&lt;/Year&gt;&lt;RecNum&gt;462&lt;/RecNum&gt;&lt;DisplayText&gt;(Smith &amp;amp; Nichols, 2009)&lt;/DisplayText&gt;&lt;record&gt;&lt;rec-number&gt;462&lt;/rec-number&gt;&lt;foreign-keys&gt;&lt;key app="EN" db-id="vdearwve599dv4ep9vr50z29txvsx2feww9s" timestamp="1548278033" guid="99219db6-fbee-48aa-ac58-05521aa1c1b0"&gt;462&lt;/key&gt;&lt;/foreign-keys&gt;&lt;ref-type name="Journal Article"&gt;17&lt;/ref-type&gt;&lt;contributors&gt;&lt;authors&gt;&lt;author&gt;Smith, S. M.&lt;/author&gt;&lt;author&gt;Nichols, T. E.&lt;/author&gt;&lt;/authors&gt;&lt;/contributors&gt;&lt;auth-address&gt;FMRIB-Oxford University Centre for Functional MRI of the Brain, Department of Clinical Neurology, University of Oxford, Oxford, UK. steve@fmrib.ox.ac.uk&lt;/auth-address&gt;&lt;titles&gt;&lt;title&gt;Threshold-free cluster enhancement: addressing problems of smoothing, threshold dependence and localisation in cluster inference&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83-98&lt;/pages&gt;&lt;volume&gt;44&lt;/volume&gt;&lt;number&gt;1&lt;/number&gt;&lt;edition&gt;2008/05/27&lt;/edition&gt;&lt;keywords&gt;&lt;keyword&gt;Algorithms&lt;/keyword&gt;&lt;keyword&gt;Area Under Curve&lt;/keyword&gt;&lt;keyword&gt;Brain Mapping/*methods&lt;/keyword&gt;&lt;keyword&gt;Humans&lt;/keyword&gt;&lt;keyword&gt;Image Enhancement/*methods&lt;/keyword&gt;&lt;keyword&gt;Image Processing, Computer-Assisted/*methods&lt;/keyword&gt;&lt;keyword&gt;ROC Curve&lt;/keyword&gt;&lt;/keywords&gt;&lt;dates&gt;&lt;year&gt;2009&lt;/year&gt;&lt;pub-dates&gt;&lt;date&gt;Jan 1&lt;/date&gt;&lt;/pub-dates&gt;&lt;/dates&gt;&lt;isbn&gt;1095-9572 (Electronic)&amp;#xD;1053-8119 (Linking)&lt;/isbn&gt;&lt;accession-num&gt;18501637&lt;/accession-num&gt;&lt;urls&gt;&lt;related-urls&gt;&lt;url&gt;https://www.ncbi.nlm.nih.gov/pubmed/18501637&lt;/url&gt;&lt;/related-urls&gt;&lt;/urls&gt;&lt;electronic-resource-num&gt;10.1016/j.neuroimage.2008.03.061&lt;/electronic-resource-num&gt;&lt;language&gt;English&lt;/language&gt;&lt;/record&gt;&lt;/Cite&gt;&lt;/EndNote&gt;</w:instrText>
      </w:r>
      <w:r w:rsidR="0097120E" w:rsidRPr="001B633B">
        <w:rPr>
          <w:w w:val="105"/>
        </w:rPr>
        <w:fldChar w:fldCharType="separate"/>
      </w:r>
      <w:r w:rsidR="000D010F">
        <w:rPr>
          <w:noProof/>
          <w:w w:val="105"/>
        </w:rPr>
        <w:t>(Smith &amp; Nichols, 2009)</w:t>
      </w:r>
      <w:r w:rsidR="0097120E" w:rsidRPr="001B633B">
        <w:rPr>
          <w:w w:val="105"/>
        </w:rPr>
        <w:fldChar w:fldCharType="end"/>
      </w:r>
      <w:r w:rsidR="00C54E5D">
        <w:rPr>
          <w:w w:val="105"/>
        </w:rPr>
        <w:t>.</w:t>
      </w:r>
    </w:p>
    <w:p w14:paraId="14188841" w14:textId="77777777" w:rsidR="0062646D" w:rsidRPr="001B633B" w:rsidRDefault="0062646D" w:rsidP="00F9433E">
      <w:pPr>
        <w:pStyle w:val="Corpotesto"/>
        <w:spacing w:before="10" w:line="480" w:lineRule="auto"/>
        <w:ind w:firstLine="17"/>
      </w:pPr>
    </w:p>
    <w:p w14:paraId="0C2FDE0A" w14:textId="77777777" w:rsidR="0062646D" w:rsidRPr="001B633B" w:rsidRDefault="00FF4211" w:rsidP="00EA2730">
      <w:pPr>
        <w:tabs>
          <w:tab w:val="left" w:pos="1191"/>
        </w:tabs>
        <w:spacing w:line="480" w:lineRule="auto"/>
        <w:ind w:left="17"/>
        <w:rPr>
          <w:i/>
          <w:sz w:val="24"/>
          <w:szCs w:val="24"/>
        </w:rPr>
      </w:pPr>
      <w:r w:rsidRPr="001B633B">
        <w:rPr>
          <w:i/>
          <w:sz w:val="24"/>
          <w:szCs w:val="24"/>
        </w:rPr>
        <w:t>CRS-R</w:t>
      </w:r>
      <w:r w:rsidR="00590CEA" w:rsidRPr="001B633B">
        <w:rPr>
          <w:i/>
          <w:sz w:val="24"/>
          <w:szCs w:val="24"/>
        </w:rPr>
        <w:t xml:space="preserve"> </w:t>
      </w:r>
      <w:r w:rsidRPr="001B633B">
        <w:rPr>
          <w:i/>
          <w:sz w:val="24"/>
          <w:szCs w:val="24"/>
        </w:rPr>
        <w:t>–</w:t>
      </w:r>
      <w:r w:rsidR="00590CEA" w:rsidRPr="001B633B">
        <w:rPr>
          <w:i/>
          <w:sz w:val="24"/>
          <w:szCs w:val="24"/>
        </w:rPr>
        <w:t xml:space="preserve"> </w:t>
      </w:r>
      <w:r w:rsidRPr="001B633B">
        <w:rPr>
          <w:i/>
          <w:sz w:val="24"/>
          <w:szCs w:val="24"/>
        </w:rPr>
        <w:t>MRI</w:t>
      </w:r>
      <w:r w:rsidRPr="001B633B">
        <w:rPr>
          <w:i/>
          <w:spacing w:val="2"/>
          <w:sz w:val="24"/>
          <w:szCs w:val="24"/>
        </w:rPr>
        <w:t xml:space="preserve"> </w:t>
      </w:r>
      <w:r w:rsidRPr="001B633B">
        <w:rPr>
          <w:i/>
          <w:sz w:val="24"/>
          <w:szCs w:val="24"/>
        </w:rPr>
        <w:t>analysis</w:t>
      </w:r>
    </w:p>
    <w:p w14:paraId="2365D07E" w14:textId="6A5455E8" w:rsidR="0062646D" w:rsidRPr="001B633B" w:rsidRDefault="00FF4211" w:rsidP="00F9433E">
      <w:pPr>
        <w:pStyle w:val="Corpotesto"/>
        <w:spacing w:before="157" w:line="480" w:lineRule="auto"/>
        <w:ind w:firstLine="17"/>
      </w:pPr>
      <w:r w:rsidRPr="001B633B">
        <w:rPr>
          <w:w w:val="105"/>
        </w:rPr>
        <w:t>In thi</w:t>
      </w:r>
      <w:r w:rsidR="00FE01C8" w:rsidRPr="001B633B">
        <w:rPr>
          <w:w w:val="105"/>
        </w:rPr>
        <w:t>s</w:t>
      </w:r>
      <w:r w:rsidRPr="001B633B">
        <w:rPr>
          <w:w w:val="105"/>
        </w:rPr>
        <w:t xml:space="preserve"> analysis, </w:t>
      </w:r>
      <w:r w:rsidRPr="001B633B">
        <w:rPr>
          <w:spacing w:val="-4"/>
          <w:w w:val="105"/>
        </w:rPr>
        <w:t>we</w:t>
      </w:r>
      <w:r w:rsidR="00590CEA" w:rsidRPr="001B633B">
        <w:rPr>
          <w:spacing w:val="-4"/>
          <w:w w:val="105"/>
        </w:rPr>
        <w:t xml:space="preserve"> </w:t>
      </w:r>
      <w:r w:rsidRPr="001B633B">
        <w:rPr>
          <w:w w:val="105"/>
        </w:rPr>
        <w:t>related the</w:t>
      </w:r>
      <w:r w:rsidR="00590CEA" w:rsidRPr="001B633B">
        <w:rPr>
          <w:w w:val="105"/>
        </w:rPr>
        <w:t xml:space="preserve"> </w:t>
      </w:r>
      <w:r w:rsidRPr="001B633B">
        <w:rPr>
          <w:w w:val="105"/>
        </w:rPr>
        <w:t>patients’</w:t>
      </w:r>
      <w:r w:rsidR="00590CEA" w:rsidRPr="001B633B">
        <w:rPr>
          <w:w w:val="105"/>
        </w:rPr>
        <w:t xml:space="preserve"> </w:t>
      </w:r>
      <w:r w:rsidRPr="001B633B">
        <w:rPr>
          <w:w w:val="105"/>
        </w:rPr>
        <w:t>behavioral presentation,</w:t>
      </w:r>
      <w:r w:rsidR="00590CEA" w:rsidRPr="001B633B">
        <w:rPr>
          <w:w w:val="105"/>
        </w:rPr>
        <w:t xml:space="preserve"> </w:t>
      </w:r>
      <w:r w:rsidRPr="001B633B">
        <w:rPr>
          <w:w w:val="105"/>
        </w:rPr>
        <w:t xml:space="preserve">as captured </w:t>
      </w:r>
      <w:r w:rsidRPr="001B633B">
        <w:rPr>
          <w:spacing w:val="-4"/>
          <w:w w:val="105"/>
        </w:rPr>
        <w:t xml:space="preserve">by </w:t>
      </w:r>
      <w:r w:rsidRPr="001B633B">
        <w:rPr>
          <w:w w:val="105"/>
        </w:rPr>
        <w:t xml:space="preserve">the CRS-R subscales, with subcortical </w:t>
      </w:r>
      <w:r w:rsidRPr="001B633B">
        <w:rPr>
          <w:spacing w:val="-4"/>
          <w:w w:val="105"/>
        </w:rPr>
        <w:t>atrophy.</w:t>
      </w:r>
      <w:r w:rsidR="00244B58" w:rsidRPr="001B633B">
        <w:rPr>
          <w:spacing w:val="-4"/>
          <w:w w:val="105"/>
        </w:rPr>
        <w:t xml:space="preserve"> </w:t>
      </w:r>
      <w:r w:rsidR="00244B58" w:rsidRPr="001B633B">
        <w:rPr>
          <w:w w:val="105"/>
        </w:rPr>
        <w:t>B</w:t>
      </w:r>
      <w:r w:rsidRPr="001B633B">
        <w:rPr>
          <w:w w:val="105"/>
        </w:rPr>
        <w:t xml:space="preserve">ecause of significant correlations between the subscales of the CRS-R (i.e., the desired independent variables), behavioral data were entered into a PCA performed analogously </w:t>
      </w:r>
      <w:r w:rsidR="00985971" w:rsidRPr="001B633B">
        <w:rPr>
          <w:w w:val="105"/>
        </w:rPr>
        <w:t>to</w:t>
      </w:r>
      <w:r w:rsidRPr="001B633B">
        <w:rPr>
          <w:w w:val="105"/>
        </w:rPr>
        <w:t xml:space="preserve"> the </w:t>
      </w:r>
      <w:r w:rsidR="00306545" w:rsidRPr="001B633B">
        <w:rPr>
          <w:w w:val="105"/>
        </w:rPr>
        <w:t>one</w:t>
      </w:r>
      <w:r w:rsidRPr="001B633B">
        <w:rPr>
          <w:w w:val="105"/>
        </w:rPr>
        <w:t xml:space="preserve"> described above. The analysis returned 3 components with an eigenvalue greater</w:t>
      </w:r>
      <w:r w:rsidRPr="001B633B">
        <w:rPr>
          <w:spacing w:val="-15"/>
          <w:w w:val="105"/>
        </w:rPr>
        <w:t xml:space="preserve"> </w:t>
      </w:r>
      <w:r w:rsidRPr="001B633B">
        <w:rPr>
          <w:w w:val="105"/>
        </w:rPr>
        <w:t>than</w:t>
      </w:r>
      <w:r w:rsidRPr="001B633B">
        <w:rPr>
          <w:spacing w:val="-15"/>
          <w:w w:val="105"/>
        </w:rPr>
        <w:t xml:space="preserve"> </w:t>
      </w:r>
      <w:r w:rsidRPr="001B633B">
        <w:rPr>
          <w:w w:val="105"/>
        </w:rPr>
        <w:t>1,</w:t>
      </w:r>
      <w:r w:rsidR="00DB3564">
        <w:rPr>
          <w:spacing w:val="-11"/>
          <w:w w:val="105"/>
        </w:rPr>
        <w:t xml:space="preserve"> </w:t>
      </w:r>
      <w:r w:rsidRPr="001B633B">
        <w:rPr>
          <w:w w:val="105"/>
        </w:rPr>
        <w:t>cumulatively</w:t>
      </w:r>
      <w:r w:rsidRPr="001B633B">
        <w:rPr>
          <w:spacing w:val="-15"/>
          <w:w w:val="105"/>
        </w:rPr>
        <w:t xml:space="preserve"> </w:t>
      </w:r>
      <w:r w:rsidRPr="001B633B">
        <w:rPr>
          <w:w w:val="105"/>
        </w:rPr>
        <w:t>explaining</w:t>
      </w:r>
      <w:r w:rsidRPr="001B633B">
        <w:rPr>
          <w:spacing w:val="-14"/>
          <w:w w:val="105"/>
        </w:rPr>
        <w:t xml:space="preserve"> </w:t>
      </w:r>
      <w:r w:rsidRPr="001B633B">
        <w:rPr>
          <w:w w:val="105"/>
        </w:rPr>
        <w:t>69.57%</w:t>
      </w:r>
      <w:r w:rsidRPr="001B633B">
        <w:rPr>
          <w:spacing w:val="-15"/>
          <w:w w:val="105"/>
        </w:rPr>
        <w:t xml:space="preserve"> </w:t>
      </w:r>
      <w:r w:rsidRPr="001B633B">
        <w:rPr>
          <w:w w:val="105"/>
        </w:rPr>
        <w:t>of</w:t>
      </w:r>
      <w:r w:rsidRPr="001B633B">
        <w:rPr>
          <w:spacing w:val="-15"/>
          <w:w w:val="105"/>
        </w:rPr>
        <w:t xml:space="preserve"> </w:t>
      </w:r>
      <w:r w:rsidRPr="001B633B">
        <w:rPr>
          <w:w w:val="105"/>
        </w:rPr>
        <w:t>the</w:t>
      </w:r>
      <w:r w:rsidRPr="001B633B">
        <w:rPr>
          <w:spacing w:val="-15"/>
          <w:w w:val="105"/>
        </w:rPr>
        <w:t xml:space="preserve"> </w:t>
      </w:r>
      <w:r w:rsidRPr="001B633B">
        <w:rPr>
          <w:w w:val="105"/>
        </w:rPr>
        <w:t>variance</w:t>
      </w:r>
      <w:hyperlink w:anchor="_bookmark69" w:history="1">
        <w:r w:rsidR="00B93EBD" w:rsidRPr="001B633B">
          <w:rPr>
            <w:w w:val="105"/>
          </w:rPr>
          <w:t>.</w:t>
        </w:r>
      </w:hyperlink>
      <w:r w:rsidRPr="001B633B">
        <w:rPr>
          <w:w w:val="105"/>
        </w:rPr>
        <w:t xml:space="preserve"> The three components loaded </w:t>
      </w:r>
      <w:r w:rsidR="00706562">
        <w:rPr>
          <w:w w:val="105"/>
        </w:rPr>
        <w:t>on</w:t>
      </w:r>
      <w:r w:rsidRPr="001B633B">
        <w:rPr>
          <w:spacing w:val="-9"/>
          <w:w w:val="105"/>
        </w:rPr>
        <w:t xml:space="preserve">, </w:t>
      </w:r>
      <w:r w:rsidRPr="001B633B">
        <w:rPr>
          <w:w w:val="105"/>
        </w:rPr>
        <w:t xml:space="preserve">respectively, the </w:t>
      </w:r>
      <w:r w:rsidRPr="001B633B">
        <w:rPr>
          <w:spacing w:val="-3"/>
          <w:w w:val="105"/>
        </w:rPr>
        <w:t xml:space="preserve">auditory, </w:t>
      </w:r>
      <w:r w:rsidRPr="001B633B">
        <w:rPr>
          <w:w w:val="105"/>
        </w:rPr>
        <w:t>visual, and arousal subscales (henceforth, audio-vi</w:t>
      </w:r>
      <w:r w:rsidR="00CC2657">
        <w:rPr>
          <w:w w:val="105"/>
        </w:rPr>
        <w:t>sual</w:t>
      </w:r>
      <w:r w:rsidRPr="001B633B">
        <w:rPr>
          <w:w w:val="105"/>
        </w:rPr>
        <w:t>-arousal component), the motor subscale (henceforth, motor component), and the oromotor and communication subscale</w:t>
      </w:r>
      <w:r w:rsidR="0060735A" w:rsidRPr="001B633B">
        <w:rPr>
          <w:w w:val="105"/>
        </w:rPr>
        <w:t>s</w:t>
      </w:r>
      <w:r w:rsidRPr="001B633B">
        <w:rPr>
          <w:w w:val="105"/>
        </w:rPr>
        <w:t xml:space="preserve"> (henceforth, oromotor-communication component).</w:t>
      </w:r>
      <w:r w:rsidRPr="001B633B">
        <w:rPr>
          <w:spacing w:val="-29"/>
          <w:w w:val="105"/>
        </w:rPr>
        <w:t xml:space="preserve"> </w:t>
      </w:r>
      <w:r w:rsidRPr="001B633B">
        <w:rPr>
          <w:w w:val="105"/>
        </w:rPr>
        <w:t>As in</w:t>
      </w:r>
      <w:r w:rsidRPr="001B633B">
        <w:rPr>
          <w:spacing w:val="-11"/>
          <w:w w:val="105"/>
        </w:rPr>
        <w:t xml:space="preserve"> </w:t>
      </w:r>
      <w:r w:rsidRPr="001B633B">
        <w:rPr>
          <w:w w:val="105"/>
        </w:rPr>
        <w:t>the</w:t>
      </w:r>
      <w:r w:rsidRPr="001B633B">
        <w:rPr>
          <w:spacing w:val="-12"/>
          <w:w w:val="105"/>
        </w:rPr>
        <w:t xml:space="preserve"> </w:t>
      </w:r>
      <w:r w:rsidRPr="001B633B">
        <w:rPr>
          <w:w w:val="105"/>
        </w:rPr>
        <w:t>previous</w:t>
      </w:r>
      <w:r w:rsidRPr="001B633B">
        <w:rPr>
          <w:spacing w:val="-12"/>
          <w:w w:val="105"/>
        </w:rPr>
        <w:t xml:space="preserve"> </w:t>
      </w:r>
      <w:r w:rsidRPr="001B633B">
        <w:rPr>
          <w:w w:val="105"/>
        </w:rPr>
        <w:t>analysis,</w:t>
      </w:r>
      <w:r w:rsidRPr="001B633B">
        <w:rPr>
          <w:spacing w:val="-6"/>
          <w:w w:val="105"/>
        </w:rPr>
        <w:t xml:space="preserve"> </w:t>
      </w:r>
      <w:r w:rsidRPr="001B633B">
        <w:rPr>
          <w:w w:val="105"/>
        </w:rPr>
        <w:t>the</w:t>
      </w:r>
      <w:r w:rsidRPr="001B633B">
        <w:rPr>
          <w:spacing w:val="-12"/>
          <w:w w:val="105"/>
        </w:rPr>
        <w:t xml:space="preserve"> </w:t>
      </w:r>
      <w:r w:rsidRPr="001B633B">
        <w:rPr>
          <w:w w:val="105"/>
        </w:rPr>
        <w:t>three</w:t>
      </w:r>
      <w:r w:rsidRPr="001B633B">
        <w:rPr>
          <w:spacing w:val="-12"/>
          <w:w w:val="105"/>
        </w:rPr>
        <w:t xml:space="preserve"> </w:t>
      </w:r>
      <w:r w:rsidRPr="001B633B">
        <w:rPr>
          <w:w w:val="105"/>
        </w:rPr>
        <w:t>components</w:t>
      </w:r>
      <w:r w:rsidRPr="001B633B">
        <w:rPr>
          <w:spacing w:val="-12"/>
          <w:w w:val="105"/>
        </w:rPr>
        <w:t xml:space="preserve"> </w:t>
      </w:r>
      <w:r w:rsidRPr="001B633B">
        <w:rPr>
          <w:w w:val="105"/>
        </w:rPr>
        <w:t>were</w:t>
      </w:r>
      <w:r w:rsidRPr="001B633B">
        <w:rPr>
          <w:spacing w:val="-11"/>
          <w:w w:val="105"/>
        </w:rPr>
        <w:t xml:space="preserve"> </w:t>
      </w:r>
      <w:r w:rsidRPr="001B633B">
        <w:rPr>
          <w:w w:val="105"/>
        </w:rPr>
        <w:t>entered</w:t>
      </w:r>
      <w:r w:rsidRPr="001B633B">
        <w:rPr>
          <w:spacing w:val="-12"/>
          <w:w w:val="105"/>
        </w:rPr>
        <w:t xml:space="preserve"> </w:t>
      </w:r>
      <w:r w:rsidR="00F45679">
        <w:rPr>
          <w:spacing w:val="-12"/>
          <w:w w:val="105"/>
        </w:rPr>
        <w:t xml:space="preserve">as independent variables </w:t>
      </w:r>
      <w:r w:rsidRPr="001B633B">
        <w:rPr>
          <w:w w:val="105"/>
        </w:rPr>
        <w:t>in</w:t>
      </w:r>
      <w:r w:rsidRPr="001B633B">
        <w:rPr>
          <w:spacing w:val="-11"/>
          <w:w w:val="105"/>
        </w:rPr>
        <w:t xml:space="preserve"> </w:t>
      </w:r>
      <w:r w:rsidRPr="001B633B">
        <w:rPr>
          <w:w w:val="105"/>
        </w:rPr>
        <w:t>a</w:t>
      </w:r>
      <w:r w:rsidRPr="001B633B">
        <w:rPr>
          <w:spacing w:val="-12"/>
          <w:w w:val="105"/>
        </w:rPr>
        <w:t xml:space="preserve"> </w:t>
      </w:r>
      <w:r w:rsidRPr="001B633B">
        <w:rPr>
          <w:w w:val="105"/>
        </w:rPr>
        <w:t>general</w:t>
      </w:r>
      <w:r w:rsidRPr="001B633B">
        <w:rPr>
          <w:spacing w:val="-11"/>
          <w:w w:val="105"/>
        </w:rPr>
        <w:t xml:space="preserve"> </w:t>
      </w:r>
      <w:r w:rsidRPr="001B633B">
        <w:rPr>
          <w:w w:val="105"/>
        </w:rPr>
        <w:t xml:space="preserve">linear model </w:t>
      </w:r>
      <w:r w:rsidR="00834A91">
        <w:rPr>
          <w:w w:val="105"/>
        </w:rPr>
        <w:t>predicting</w:t>
      </w:r>
      <w:r w:rsidRPr="001B633B">
        <w:rPr>
          <w:w w:val="105"/>
        </w:rPr>
        <w:t xml:space="preserve"> </w:t>
      </w:r>
      <w:r w:rsidR="00834A91">
        <w:rPr>
          <w:w w:val="105"/>
        </w:rPr>
        <w:t xml:space="preserve">subcortical </w:t>
      </w:r>
      <w:r w:rsidRPr="001B633B">
        <w:rPr>
          <w:w w:val="105"/>
        </w:rPr>
        <w:t>shape, along with the same covariates described above. Group</w:t>
      </w:r>
      <w:r w:rsidR="00894CBC" w:rsidRPr="001B633B">
        <w:rPr>
          <w:w w:val="105"/>
        </w:rPr>
        <w:t>-</w:t>
      </w:r>
      <w:r w:rsidRPr="001B633B">
        <w:rPr>
          <w:w w:val="105"/>
        </w:rPr>
        <w:t xml:space="preserve">level significance </w:t>
      </w:r>
      <w:r w:rsidRPr="001B633B">
        <w:rPr>
          <w:spacing w:val="-3"/>
          <w:w w:val="105"/>
        </w:rPr>
        <w:t xml:space="preserve">was </w:t>
      </w:r>
      <w:r w:rsidRPr="001B633B">
        <w:rPr>
          <w:w w:val="105"/>
        </w:rPr>
        <w:t xml:space="preserve">assessed </w:t>
      </w:r>
      <w:r w:rsidR="00903F6F">
        <w:rPr>
          <w:w w:val="105"/>
        </w:rPr>
        <w:t xml:space="preserve">identically to the </w:t>
      </w:r>
      <w:r w:rsidRPr="001B633B">
        <w:rPr>
          <w:w w:val="105"/>
        </w:rPr>
        <w:t>previous</w:t>
      </w:r>
      <w:r w:rsidRPr="001B633B">
        <w:rPr>
          <w:spacing w:val="-7"/>
          <w:w w:val="105"/>
        </w:rPr>
        <w:t xml:space="preserve"> </w:t>
      </w:r>
      <w:r w:rsidRPr="001B633B">
        <w:rPr>
          <w:w w:val="105"/>
        </w:rPr>
        <w:t>analysis.</w:t>
      </w:r>
    </w:p>
    <w:p w14:paraId="13FC47B8" w14:textId="77777777" w:rsidR="0062646D" w:rsidRPr="001B633B" w:rsidRDefault="0062646D" w:rsidP="00F9433E">
      <w:pPr>
        <w:pStyle w:val="Corpotesto"/>
        <w:spacing w:before="9" w:line="480" w:lineRule="auto"/>
        <w:ind w:firstLine="17"/>
      </w:pPr>
    </w:p>
    <w:p w14:paraId="50581E6E" w14:textId="77777777" w:rsidR="0062646D" w:rsidRPr="001B633B" w:rsidRDefault="00FF4211" w:rsidP="00EA2730">
      <w:pPr>
        <w:tabs>
          <w:tab w:val="left" w:pos="1191"/>
        </w:tabs>
        <w:spacing w:before="28" w:line="480" w:lineRule="auto"/>
        <w:ind w:left="17"/>
        <w:rPr>
          <w:i/>
          <w:sz w:val="24"/>
          <w:szCs w:val="24"/>
        </w:rPr>
      </w:pPr>
      <w:r w:rsidRPr="001B633B">
        <w:rPr>
          <w:i/>
          <w:spacing w:val="-3"/>
          <w:w w:val="105"/>
          <w:sz w:val="24"/>
          <w:szCs w:val="24"/>
        </w:rPr>
        <w:t xml:space="preserve">Predicting </w:t>
      </w:r>
      <w:r w:rsidRPr="001B633B">
        <w:rPr>
          <w:i/>
          <w:w w:val="105"/>
          <w:sz w:val="24"/>
          <w:szCs w:val="24"/>
        </w:rPr>
        <w:t xml:space="preserve">DOC level </w:t>
      </w:r>
      <w:r w:rsidRPr="001B633B">
        <w:rPr>
          <w:i/>
          <w:spacing w:val="-3"/>
          <w:w w:val="105"/>
          <w:sz w:val="24"/>
          <w:szCs w:val="24"/>
        </w:rPr>
        <w:t xml:space="preserve">from </w:t>
      </w:r>
      <w:r w:rsidRPr="001B633B">
        <w:rPr>
          <w:i/>
          <w:w w:val="105"/>
          <w:sz w:val="24"/>
          <w:szCs w:val="24"/>
        </w:rPr>
        <w:t xml:space="preserve">EEG </w:t>
      </w:r>
      <w:r w:rsidRPr="001B633B">
        <w:rPr>
          <w:i/>
          <w:spacing w:val="-5"/>
          <w:w w:val="105"/>
          <w:sz w:val="24"/>
          <w:szCs w:val="24"/>
        </w:rPr>
        <w:t>spectral</w:t>
      </w:r>
      <w:r w:rsidR="00590CEA" w:rsidRPr="001B633B">
        <w:rPr>
          <w:i/>
          <w:spacing w:val="-5"/>
          <w:w w:val="105"/>
          <w:sz w:val="24"/>
          <w:szCs w:val="24"/>
        </w:rPr>
        <w:t xml:space="preserve"> </w:t>
      </w:r>
      <w:r w:rsidRPr="001B633B">
        <w:rPr>
          <w:i/>
          <w:spacing w:val="-3"/>
          <w:w w:val="105"/>
          <w:sz w:val="24"/>
          <w:szCs w:val="24"/>
        </w:rPr>
        <w:t>features</w:t>
      </w:r>
    </w:p>
    <w:p w14:paraId="5F9451D4" w14:textId="40708C62" w:rsidR="0062646D" w:rsidRDefault="00FF4211" w:rsidP="00F9433E">
      <w:pPr>
        <w:pStyle w:val="Corpotesto"/>
        <w:spacing w:before="157" w:line="480" w:lineRule="auto"/>
        <w:ind w:firstLine="17"/>
        <w:rPr>
          <w:w w:val="105"/>
        </w:rPr>
      </w:pPr>
      <w:r w:rsidRPr="001B633B">
        <w:rPr>
          <w:spacing w:val="-3"/>
          <w:w w:val="105"/>
        </w:rPr>
        <w:t>Finally,</w:t>
      </w:r>
      <w:r w:rsidR="00590CEA" w:rsidRPr="001B633B">
        <w:rPr>
          <w:spacing w:val="-3"/>
          <w:w w:val="105"/>
        </w:rPr>
        <w:t xml:space="preserve"> </w:t>
      </w:r>
      <w:r w:rsidRPr="001B633B">
        <w:rPr>
          <w:spacing w:val="-4"/>
          <w:w w:val="105"/>
        </w:rPr>
        <w:t>we</w:t>
      </w:r>
      <w:r w:rsidR="00590CEA" w:rsidRPr="001B633B">
        <w:rPr>
          <w:spacing w:val="-4"/>
          <w:w w:val="105"/>
        </w:rPr>
        <w:t xml:space="preserve"> </w:t>
      </w:r>
      <w:r w:rsidRPr="001B633B">
        <w:rPr>
          <w:w w:val="105"/>
        </w:rPr>
        <w:t>employ</w:t>
      </w:r>
      <w:r w:rsidR="00244B58" w:rsidRPr="001B633B">
        <w:rPr>
          <w:w w:val="105"/>
        </w:rPr>
        <w:t>ed</w:t>
      </w:r>
      <w:r w:rsidRPr="001B633B">
        <w:rPr>
          <w:w w:val="105"/>
        </w:rPr>
        <w:t xml:space="preserve"> a binary logistic regression to evaluate the degree</w:t>
      </w:r>
      <w:r w:rsidR="00590CEA" w:rsidRPr="001B633B">
        <w:rPr>
          <w:w w:val="105"/>
        </w:rPr>
        <w:t xml:space="preserve"> </w:t>
      </w:r>
      <w:r w:rsidRPr="001B633B">
        <w:rPr>
          <w:w w:val="105"/>
        </w:rPr>
        <w:t>to which global atrophy and EEG measures relate</w:t>
      </w:r>
      <w:r w:rsidR="00244B58" w:rsidRPr="001B633B">
        <w:rPr>
          <w:w w:val="105"/>
        </w:rPr>
        <w:t>d</w:t>
      </w:r>
      <w:r w:rsidRPr="001B633B">
        <w:rPr>
          <w:w w:val="105"/>
        </w:rPr>
        <w:t xml:space="preserve"> to diagnosis (i.e., VS vs</w:t>
      </w:r>
      <w:r w:rsidR="0060735A" w:rsidRPr="001B633B">
        <w:rPr>
          <w:w w:val="105"/>
        </w:rPr>
        <w:t>.</w:t>
      </w:r>
      <w:r w:rsidRPr="001B633B">
        <w:rPr>
          <w:w w:val="105"/>
        </w:rPr>
        <w:t xml:space="preserve"> MCS). With a 3-block model, </w:t>
      </w:r>
      <w:r w:rsidRPr="001B633B">
        <w:rPr>
          <w:spacing w:val="-4"/>
          <w:w w:val="105"/>
        </w:rPr>
        <w:t xml:space="preserve">we </w:t>
      </w:r>
      <w:r w:rsidRPr="001B633B">
        <w:rPr>
          <w:w w:val="105"/>
        </w:rPr>
        <w:t xml:space="preserve">attempt to predict diagnosis from a model including demographic variables only (i.e., age, sex, months post </w:t>
      </w:r>
      <w:r w:rsidRPr="001B633B">
        <w:rPr>
          <w:spacing w:val="-3"/>
          <w:w w:val="105"/>
        </w:rPr>
        <w:t xml:space="preserve">injury, </w:t>
      </w:r>
      <w:r w:rsidRPr="001B633B">
        <w:rPr>
          <w:w w:val="105"/>
        </w:rPr>
        <w:t>etiology (TBI vs</w:t>
      </w:r>
      <w:r w:rsidR="00640C44" w:rsidRPr="001B633B">
        <w:rPr>
          <w:w w:val="105"/>
        </w:rPr>
        <w:t>.</w:t>
      </w:r>
      <w:r w:rsidRPr="001B633B">
        <w:rPr>
          <w:w w:val="105"/>
        </w:rPr>
        <w:t xml:space="preserve"> non-TBI)), a model including demographic</w:t>
      </w:r>
      <w:r w:rsidR="00185BD8">
        <w:rPr>
          <w:w w:val="105"/>
        </w:rPr>
        <w:t>s</w:t>
      </w:r>
      <w:r w:rsidRPr="001B633B">
        <w:rPr>
          <w:w w:val="105"/>
        </w:rPr>
        <w:t xml:space="preserve"> and a measure of global atrophy (including global white matter and gray matter), and a model including demographic, global </w:t>
      </w:r>
      <w:r w:rsidRPr="001B633B">
        <w:rPr>
          <w:spacing w:val="-4"/>
          <w:w w:val="105"/>
        </w:rPr>
        <w:t xml:space="preserve">atrophy, </w:t>
      </w:r>
      <w:r w:rsidRPr="001B633B">
        <w:rPr>
          <w:w w:val="105"/>
        </w:rPr>
        <w:t>and EEG variables (i.e., the 8 EEG components).</w:t>
      </w:r>
    </w:p>
    <w:p w14:paraId="013FF28D" w14:textId="77777777" w:rsidR="0062646D" w:rsidRPr="00713F55" w:rsidRDefault="0062646D" w:rsidP="00713F55">
      <w:pPr>
        <w:pStyle w:val="Corpotesto"/>
        <w:spacing w:line="480" w:lineRule="auto"/>
        <w:ind w:firstLine="17"/>
      </w:pPr>
    </w:p>
    <w:p w14:paraId="0D48B449" w14:textId="77777777" w:rsidR="0062646D" w:rsidRDefault="00FF4211" w:rsidP="00EA2730">
      <w:pPr>
        <w:pStyle w:val="Titolo1"/>
        <w:tabs>
          <w:tab w:val="left" w:pos="841"/>
        </w:tabs>
        <w:spacing w:line="480" w:lineRule="auto"/>
        <w:ind w:left="17" w:firstLine="0"/>
        <w:rPr>
          <w:rFonts w:ascii="Times New Roman" w:hAnsi="Times New Roman" w:cs="Times New Roman"/>
        </w:rPr>
      </w:pPr>
      <w:bookmarkStart w:id="12" w:name="Results"/>
      <w:bookmarkStart w:id="13" w:name="Discussion"/>
      <w:bookmarkEnd w:id="12"/>
      <w:bookmarkEnd w:id="13"/>
      <w:r w:rsidRPr="001B633B">
        <w:rPr>
          <w:rFonts w:ascii="Times New Roman" w:hAnsi="Times New Roman" w:cs="Times New Roman"/>
        </w:rPr>
        <w:t>Results</w:t>
      </w:r>
    </w:p>
    <w:p w14:paraId="5F0DFB1D" w14:textId="0172A652" w:rsidR="0062646D" w:rsidRPr="001B633B" w:rsidRDefault="00FF4211" w:rsidP="00570099">
      <w:pPr>
        <w:pStyle w:val="Corpotesto"/>
        <w:spacing w:line="480" w:lineRule="auto"/>
        <w:rPr>
          <w:i/>
        </w:rPr>
      </w:pPr>
      <w:bookmarkStart w:id="14" w:name="EEG_results"/>
      <w:bookmarkEnd w:id="14"/>
      <w:r w:rsidRPr="001B633B">
        <w:rPr>
          <w:i/>
          <w:w w:val="105"/>
        </w:rPr>
        <w:t>EEG</w:t>
      </w:r>
      <w:r w:rsidRPr="001B633B">
        <w:rPr>
          <w:i/>
          <w:spacing w:val="-10"/>
          <w:w w:val="105"/>
        </w:rPr>
        <w:t xml:space="preserve"> </w:t>
      </w:r>
      <w:r w:rsidRPr="001B633B">
        <w:rPr>
          <w:i/>
          <w:w w:val="105"/>
        </w:rPr>
        <w:t>results</w:t>
      </w:r>
    </w:p>
    <w:p w14:paraId="36677D06" w14:textId="1ABA33D9" w:rsidR="0062646D" w:rsidRPr="001B633B" w:rsidRDefault="00FF4211" w:rsidP="00F9433E">
      <w:pPr>
        <w:pStyle w:val="Corpotesto"/>
        <w:spacing w:before="126" w:line="480" w:lineRule="auto"/>
        <w:ind w:firstLine="17"/>
        <w:rPr>
          <w:w w:val="105"/>
        </w:rPr>
      </w:pPr>
      <w:r w:rsidRPr="001B633B">
        <w:rPr>
          <w:w w:val="105"/>
        </w:rPr>
        <w:t>The</w:t>
      </w:r>
      <w:r w:rsidRPr="001B633B">
        <w:rPr>
          <w:spacing w:val="-21"/>
          <w:w w:val="105"/>
        </w:rPr>
        <w:t xml:space="preserve"> </w:t>
      </w:r>
      <w:r w:rsidRPr="001B633B">
        <w:rPr>
          <w:w w:val="105"/>
        </w:rPr>
        <w:t>mixed-model</w:t>
      </w:r>
      <w:r w:rsidRPr="001B633B">
        <w:rPr>
          <w:spacing w:val="-21"/>
          <w:w w:val="105"/>
        </w:rPr>
        <w:t xml:space="preserve"> </w:t>
      </w:r>
      <w:r w:rsidRPr="001B633B">
        <w:rPr>
          <w:w w:val="105"/>
        </w:rPr>
        <w:t>analysis</w:t>
      </w:r>
      <w:r w:rsidRPr="001B633B">
        <w:rPr>
          <w:spacing w:val="-21"/>
          <w:w w:val="105"/>
        </w:rPr>
        <w:t xml:space="preserve"> </w:t>
      </w:r>
      <w:r w:rsidRPr="001B633B">
        <w:rPr>
          <w:w w:val="105"/>
        </w:rPr>
        <w:t>revealed</w:t>
      </w:r>
      <w:r w:rsidRPr="001B633B">
        <w:rPr>
          <w:spacing w:val="-21"/>
          <w:w w:val="105"/>
        </w:rPr>
        <w:t xml:space="preserve"> </w:t>
      </w:r>
      <w:r w:rsidRPr="001B633B">
        <w:rPr>
          <w:w w:val="105"/>
        </w:rPr>
        <w:t>a</w:t>
      </w:r>
      <w:r w:rsidRPr="001B633B">
        <w:rPr>
          <w:spacing w:val="-21"/>
          <w:w w:val="105"/>
        </w:rPr>
        <w:t xml:space="preserve"> </w:t>
      </w:r>
      <w:r w:rsidRPr="001B633B">
        <w:rPr>
          <w:w w:val="105"/>
        </w:rPr>
        <w:t>significant</w:t>
      </w:r>
      <w:r w:rsidRPr="001B633B">
        <w:rPr>
          <w:spacing w:val="-21"/>
          <w:w w:val="105"/>
        </w:rPr>
        <w:t xml:space="preserve"> </w:t>
      </w:r>
      <w:r w:rsidRPr="001B633B">
        <w:rPr>
          <w:w w:val="105"/>
        </w:rPr>
        <w:t>interaction</w:t>
      </w:r>
      <w:r w:rsidRPr="001B633B">
        <w:rPr>
          <w:spacing w:val="-21"/>
          <w:w w:val="105"/>
        </w:rPr>
        <w:t xml:space="preserve"> </w:t>
      </w:r>
      <w:r w:rsidRPr="001B633B">
        <w:rPr>
          <w:w w:val="105"/>
        </w:rPr>
        <w:t>(</w:t>
      </w:r>
      <w:r w:rsidRPr="001B633B">
        <w:rPr>
          <w:i/>
          <w:w w:val="105"/>
        </w:rPr>
        <w:t>F</w:t>
      </w:r>
      <w:r w:rsidRPr="001B633B">
        <w:rPr>
          <w:i/>
          <w:spacing w:val="-44"/>
          <w:w w:val="105"/>
        </w:rPr>
        <w:t xml:space="preserve"> </w:t>
      </w:r>
      <w:r w:rsidRPr="001B633B">
        <w:rPr>
          <w:w w:val="105"/>
        </w:rPr>
        <w:t>(10</w:t>
      </w:r>
      <w:r w:rsidRPr="001B633B">
        <w:rPr>
          <w:i/>
          <w:w w:val="105"/>
        </w:rPr>
        <w:t>,</w:t>
      </w:r>
      <w:r w:rsidRPr="001B633B">
        <w:rPr>
          <w:i/>
          <w:spacing w:val="-38"/>
          <w:w w:val="105"/>
        </w:rPr>
        <w:t xml:space="preserve"> </w:t>
      </w:r>
      <w:r w:rsidRPr="001B633B">
        <w:rPr>
          <w:w w:val="105"/>
        </w:rPr>
        <w:t>1309</w:t>
      </w:r>
      <w:r w:rsidRPr="001B633B">
        <w:rPr>
          <w:i/>
          <w:w w:val="105"/>
        </w:rPr>
        <w:t>.</w:t>
      </w:r>
      <w:r w:rsidRPr="001B633B">
        <w:rPr>
          <w:w w:val="105"/>
        </w:rPr>
        <w:t>055)</w:t>
      </w:r>
      <w:r w:rsidRPr="001B633B">
        <w:rPr>
          <w:spacing w:val="-10"/>
          <w:w w:val="105"/>
        </w:rPr>
        <w:t xml:space="preserve"> </w:t>
      </w:r>
      <w:r w:rsidRPr="001B633B">
        <w:rPr>
          <w:w w:val="105"/>
        </w:rPr>
        <w:t>= 16</w:t>
      </w:r>
      <w:r w:rsidRPr="001B633B">
        <w:rPr>
          <w:i/>
          <w:w w:val="105"/>
        </w:rPr>
        <w:t>.</w:t>
      </w:r>
      <w:r w:rsidRPr="001B633B">
        <w:rPr>
          <w:w w:val="105"/>
        </w:rPr>
        <w:t>599</w:t>
      </w:r>
      <w:r w:rsidRPr="001B633B">
        <w:rPr>
          <w:i/>
          <w:w w:val="105"/>
        </w:rPr>
        <w:t xml:space="preserve">, p &lt; </w:t>
      </w:r>
      <w:r w:rsidRPr="001B633B">
        <w:rPr>
          <w:w w:val="105"/>
        </w:rPr>
        <w:t>0</w:t>
      </w:r>
      <w:r w:rsidRPr="001B633B">
        <w:rPr>
          <w:i/>
          <w:w w:val="105"/>
        </w:rPr>
        <w:t>.</w:t>
      </w:r>
      <w:r w:rsidRPr="001B633B">
        <w:rPr>
          <w:w w:val="105"/>
        </w:rPr>
        <w:t>001) between diagnostic group (i.e., VS, MCS-, MCS+)</w:t>
      </w:r>
      <w:r w:rsidR="00590CEA" w:rsidRPr="001B633B">
        <w:rPr>
          <w:w w:val="105"/>
        </w:rPr>
        <w:t xml:space="preserve"> </w:t>
      </w:r>
      <w:r w:rsidRPr="001B633B">
        <w:rPr>
          <w:w w:val="105"/>
        </w:rPr>
        <w:t>and</w:t>
      </w:r>
      <w:r w:rsidR="00044E39" w:rsidRPr="001B633B">
        <w:rPr>
          <w:w w:val="105"/>
        </w:rPr>
        <w:t xml:space="preserve"> </w:t>
      </w:r>
      <w:r w:rsidRPr="001B633B">
        <w:rPr>
          <w:w w:val="105"/>
        </w:rPr>
        <w:t>EEG feature</w:t>
      </w:r>
      <w:r w:rsidR="0060735A" w:rsidRPr="001B633B">
        <w:rPr>
          <w:w w:val="105"/>
        </w:rPr>
        <w:t>s</w:t>
      </w:r>
      <w:r w:rsidRPr="001B633B">
        <w:rPr>
          <w:w w:val="105"/>
        </w:rPr>
        <w:t xml:space="preserve"> (i.e., total power, delta, theta, alpha, beta, gamma frequency bands; see Figure </w:t>
      </w:r>
      <w:hyperlink w:anchor="_bookmark1" w:history="1">
        <w:r w:rsidRPr="001B633B">
          <w:rPr>
            <w:w w:val="105"/>
          </w:rPr>
          <w:t>2</w:t>
        </w:r>
      </w:hyperlink>
      <w:r w:rsidRPr="001B633B">
        <w:rPr>
          <w:w w:val="105"/>
        </w:rPr>
        <w:t xml:space="preserve"> and </w:t>
      </w:r>
      <w:r w:rsidRPr="001B633B">
        <w:rPr>
          <w:spacing w:val="-4"/>
          <w:w w:val="105"/>
        </w:rPr>
        <w:t xml:space="preserve">Table </w:t>
      </w:r>
      <w:hyperlink w:anchor="_bookmark69" w:history="1">
        <w:r w:rsidR="00D21E62">
          <w:rPr>
            <w:w w:val="105"/>
          </w:rPr>
          <w:t>1</w:t>
        </w:r>
        <w:r w:rsidR="00D21E62" w:rsidRPr="001B633B">
          <w:rPr>
            <w:w w:val="105"/>
          </w:rPr>
          <w:t>),</w:t>
        </w:r>
      </w:hyperlink>
      <w:r w:rsidRPr="001B633B">
        <w:rPr>
          <w:w w:val="105"/>
        </w:rPr>
        <w:t xml:space="preserve"> along with a significant main effect of diagnosis</w:t>
      </w:r>
      <w:r w:rsidRPr="001B633B">
        <w:rPr>
          <w:spacing w:val="15"/>
          <w:w w:val="105"/>
        </w:rPr>
        <w:t xml:space="preserve"> </w:t>
      </w:r>
      <w:r w:rsidRPr="001B633B">
        <w:rPr>
          <w:w w:val="105"/>
        </w:rPr>
        <w:t>(</w:t>
      </w:r>
      <w:r w:rsidRPr="001B633B">
        <w:rPr>
          <w:i/>
          <w:w w:val="105"/>
        </w:rPr>
        <w:t>F</w:t>
      </w:r>
      <w:r w:rsidRPr="001B633B">
        <w:rPr>
          <w:i/>
          <w:spacing w:val="-42"/>
          <w:w w:val="105"/>
        </w:rPr>
        <w:t xml:space="preserve"> </w:t>
      </w:r>
      <w:r w:rsidRPr="001B633B">
        <w:rPr>
          <w:w w:val="105"/>
        </w:rPr>
        <w:t>(2</w:t>
      </w:r>
      <w:r w:rsidRPr="001B633B">
        <w:rPr>
          <w:i/>
          <w:w w:val="105"/>
        </w:rPr>
        <w:t>,</w:t>
      </w:r>
      <w:r w:rsidRPr="001B633B">
        <w:rPr>
          <w:i/>
          <w:spacing w:val="-36"/>
          <w:w w:val="105"/>
        </w:rPr>
        <w:t xml:space="preserve"> </w:t>
      </w:r>
      <w:r w:rsidRPr="001B633B">
        <w:rPr>
          <w:w w:val="105"/>
        </w:rPr>
        <w:t>4389</w:t>
      </w:r>
      <w:r w:rsidRPr="001B633B">
        <w:rPr>
          <w:i/>
          <w:w w:val="105"/>
        </w:rPr>
        <w:t>.</w:t>
      </w:r>
      <w:r w:rsidRPr="001B633B">
        <w:rPr>
          <w:w w:val="105"/>
        </w:rPr>
        <w:t>124)</w:t>
      </w:r>
      <w:r w:rsidRPr="001B633B">
        <w:rPr>
          <w:spacing w:val="12"/>
          <w:w w:val="105"/>
        </w:rPr>
        <w:t xml:space="preserve"> </w:t>
      </w:r>
      <w:r w:rsidRPr="001B633B">
        <w:rPr>
          <w:w w:val="105"/>
        </w:rPr>
        <w:t>=</w:t>
      </w:r>
      <w:r w:rsidRPr="001B633B">
        <w:rPr>
          <w:spacing w:val="12"/>
          <w:w w:val="105"/>
        </w:rPr>
        <w:t xml:space="preserve"> </w:t>
      </w:r>
      <w:r w:rsidRPr="001B633B">
        <w:rPr>
          <w:w w:val="105"/>
        </w:rPr>
        <w:t>5</w:t>
      </w:r>
      <w:r w:rsidRPr="001B633B">
        <w:rPr>
          <w:i/>
          <w:w w:val="105"/>
        </w:rPr>
        <w:t>.</w:t>
      </w:r>
      <w:r w:rsidRPr="001B633B">
        <w:rPr>
          <w:w w:val="105"/>
        </w:rPr>
        <w:t>158</w:t>
      </w:r>
      <w:r w:rsidRPr="001B633B">
        <w:rPr>
          <w:i/>
          <w:w w:val="105"/>
        </w:rPr>
        <w:t>,</w:t>
      </w:r>
      <w:r w:rsidRPr="001B633B">
        <w:rPr>
          <w:i/>
          <w:spacing w:val="-36"/>
          <w:w w:val="105"/>
        </w:rPr>
        <w:t xml:space="preserve"> </w:t>
      </w:r>
      <w:r w:rsidRPr="001B633B">
        <w:rPr>
          <w:i/>
          <w:w w:val="105"/>
        </w:rPr>
        <w:t>p</w:t>
      </w:r>
      <w:r w:rsidRPr="001B633B">
        <w:rPr>
          <w:i/>
          <w:spacing w:val="5"/>
          <w:w w:val="105"/>
        </w:rPr>
        <w:t xml:space="preserve"> </w:t>
      </w:r>
      <w:r w:rsidRPr="001B633B">
        <w:rPr>
          <w:w w:val="105"/>
        </w:rPr>
        <w:t>=</w:t>
      </w:r>
      <w:r w:rsidRPr="001B633B">
        <w:rPr>
          <w:spacing w:val="12"/>
          <w:w w:val="105"/>
        </w:rPr>
        <w:t xml:space="preserve"> </w:t>
      </w:r>
      <w:r w:rsidRPr="001B633B">
        <w:rPr>
          <w:w w:val="105"/>
        </w:rPr>
        <w:t>0</w:t>
      </w:r>
      <w:r w:rsidRPr="001B633B">
        <w:rPr>
          <w:i/>
          <w:w w:val="105"/>
        </w:rPr>
        <w:t>.</w:t>
      </w:r>
      <w:r w:rsidRPr="001B633B">
        <w:rPr>
          <w:w w:val="105"/>
        </w:rPr>
        <w:t>006),</w:t>
      </w:r>
      <w:r w:rsidRPr="001B633B">
        <w:rPr>
          <w:spacing w:val="18"/>
          <w:w w:val="105"/>
        </w:rPr>
        <w:t xml:space="preserve"> </w:t>
      </w:r>
      <w:r w:rsidRPr="001B633B">
        <w:rPr>
          <w:w w:val="105"/>
        </w:rPr>
        <w:t>EEG</w:t>
      </w:r>
      <w:r w:rsidRPr="001B633B">
        <w:rPr>
          <w:spacing w:val="15"/>
          <w:w w:val="105"/>
        </w:rPr>
        <w:t xml:space="preserve"> </w:t>
      </w:r>
      <w:r w:rsidRPr="001B633B">
        <w:rPr>
          <w:w w:val="105"/>
        </w:rPr>
        <w:t>feature</w:t>
      </w:r>
      <w:r w:rsidR="007507F9" w:rsidRPr="001B633B">
        <w:rPr>
          <w:w w:val="105"/>
        </w:rPr>
        <w:t>s</w:t>
      </w:r>
      <w:r w:rsidRPr="001B633B">
        <w:rPr>
          <w:spacing w:val="16"/>
          <w:w w:val="105"/>
        </w:rPr>
        <w:t xml:space="preserve"> </w:t>
      </w:r>
      <w:r w:rsidR="00996DB4">
        <w:rPr>
          <w:spacing w:val="16"/>
          <w:w w:val="105"/>
        </w:rPr>
        <w:t>(</w:t>
      </w:r>
      <w:r w:rsidRPr="001B633B">
        <w:rPr>
          <w:i/>
          <w:w w:val="105"/>
        </w:rPr>
        <w:t>F</w:t>
      </w:r>
      <w:r w:rsidRPr="001B633B">
        <w:rPr>
          <w:i/>
          <w:spacing w:val="-42"/>
          <w:w w:val="105"/>
        </w:rPr>
        <w:t xml:space="preserve"> </w:t>
      </w:r>
      <w:r w:rsidRPr="001B633B">
        <w:rPr>
          <w:w w:val="105"/>
        </w:rPr>
        <w:t>(5</w:t>
      </w:r>
      <w:r w:rsidRPr="001B633B">
        <w:rPr>
          <w:i/>
          <w:w w:val="105"/>
        </w:rPr>
        <w:t>,</w:t>
      </w:r>
      <w:r w:rsidRPr="001B633B">
        <w:rPr>
          <w:i/>
          <w:spacing w:val="-36"/>
          <w:w w:val="105"/>
        </w:rPr>
        <w:t xml:space="preserve"> </w:t>
      </w:r>
      <w:r w:rsidRPr="001B633B">
        <w:rPr>
          <w:w w:val="105"/>
        </w:rPr>
        <w:t>1309</w:t>
      </w:r>
      <w:r w:rsidRPr="001B633B">
        <w:rPr>
          <w:i/>
          <w:w w:val="105"/>
        </w:rPr>
        <w:t>.</w:t>
      </w:r>
      <w:r w:rsidRPr="001B633B">
        <w:rPr>
          <w:w w:val="105"/>
        </w:rPr>
        <w:t>055)</w:t>
      </w:r>
      <w:r w:rsidRPr="001B633B">
        <w:rPr>
          <w:spacing w:val="12"/>
          <w:w w:val="105"/>
        </w:rPr>
        <w:t xml:space="preserve"> </w:t>
      </w:r>
      <w:r w:rsidRPr="001B633B">
        <w:rPr>
          <w:w w:val="105"/>
        </w:rPr>
        <w:t>=</w:t>
      </w:r>
      <w:r w:rsidR="00484448" w:rsidRPr="001B633B">
        <w:rPr>
          <w:w w:val="105"/>
        </w:rPr>
        <w:t xml:space="preserve"> </w:t>
      </w:r>
      <w:r w:rsidRPr="001B633B">
        <w:rPr>
          <w:w w:val="105"/>
        </w:rPr>
        <w:t>6</w:t>
      </w:r>
      <w:r w:rsidRPr="001B633B">
        <w:rPr>
          <w:i/>
          <w:w w:val="105"/>
        </w:rPr>
        <w:t>.</w:t>
      </w:r>
      <w:r w:rsidRPr="001B633B">
        <w:rPr>
          <w:w w:val="105"/>
        </w:rPr>
        <w:t>368</w:t>
      </w:r>
      <w:r w:rsidRPr="001B633B">
        <w:rPr>
          <w:i/>
          <w:w w:val="105"/>
        </w:rPr>
        <w:t xml:space="preserve">, p &lt; </w:t>
      </w:r>
      <w:r w:rsidRPr="001B633B">
        <w:rPr>
          <w:w w:val="105"/>
        </w:rPr>
        <w:t>0</w:t>
      </w:r>
      <w:r w:rsidRPr="001B633B">
        <w:rPr>
          <w:i/>
          <w:w w:val="105"/>
        </w:rPr>
        <w:t>.</w:t>
      </w:r>
      <w:r w:rsidRPr="001B633B">
        <w:rPr>
          <w:w w:val="105"/>
        </w:rPr>
        <w:t>001), and months post</w:t>
      </w:r>
      <w:r w:rsidR="007507F9" w:rsidRPr="001B633B">
        <w:rPr>
          <w:w w:val="105"/>
        </w:rPr>
        <w:t>-</w:t>
      </w:r>
      <w:r w:rsidRPr="001B633B">
        <w:rPr>
          <w:w w:val="105"/>
        </w:rPr>
        <w:t>injury (</w:t>
      </w:r>
      <w:r w:rsidRPr="001B633B">
        <w:rPr>
          <w:i/>
          <w:w w:val="105"/>
        </w:rPr>
        <w:t xml:space="preserve">F </w:t>
      </w:r>
      <w:r w:rsidRPr="001B633B">
        <w:rPr>
          <w:w w:val="105"/>
        </w:rPr>
        <w:t>(2</w:t>
      </w:r>
      <w:r w:rsidRPr="001B633B">
        <w:rPr>
          <w:i/>
          <w:w w:val="105"/>
        </w:rPr>
        <w:t xml:space="preserve">, </w:t>
      </w:r>
      <w:r w:rsidRPr="001B633B">
        <w:rPr>
          <w:w w:val="105"/>
        </w:rPr>
        <w:t>4220</w:t>
      </w:r>
      <w:r w:rsidRPr="001B633B">
        <w:rPr>
          <w:i/>
          <w:w w:val="105"/>
        </w:rPr>
        <w:t>.</w:t>
      </w:r>
      <w:r w:rsidRPr="001B633B">
        <w:rPr>
          <w:w w:val="105"/>
        </w:rPr>
        <w:t>566) = 5</w:t>
      </w:r>
      <w:r w:rsidRPr="001B633B">
        <w:rPr>
          <w:i/>
          <w:w w:val="105"/>
        </w:rPr>
        <w:t>.</w:t>
      </w:r>
      <w:r w:rsidRPr="001B633B">
        <w:rPr>
          <w:w w:val="105"/>
        </w:rPr>
        <w:t>407</w:t>
      </w:r>
      <w:r w:rsidRPr="001B633B">
        <w:rPr>
          <w:i/>
          <w:w w:val="105"/>
        </w:rPr>
        <w:t xml:space="preserve">, p </w:t>
      </w:r>
      <w:r w:rsidRPr="001B633B">
        <w:rPr>
          <w:w w:val="105"/>
        </w:rPr>
        <w:t>= 0</w:t>
      </w:r>
      <w:r w:rsidRPr="001B633B">
        <w:rPr>
          <w:i/>
          <w:w w:val="105"/>
        </w:rPr>
        <w:t>.</w:t>
      </w:r>
      <w:r w:rsidRPr="001B633B">
        <w:rPr>
          <w:w w:val="105"/>
        </w:rPr>
        <w:t xml:space="preserve">020). </w:t>
      </w:r>
      <w:r w:rsidRPr="001B633B">
        <w:rPr>
          <w:spacing w:val="-3"/>
          <w:w w:val="105"/>
        </w:rPr>
        <w:t xml:space="preserve">Follow-up </w:t>
      </w:r>
      <w:r w:rsidRPr="001B633B">
        <w:rPr>
          <w:w w:val="105"/>
        </w:rPr>
        <w:t>mixed-model analyses (one per EEG feature) revealed a significant effect of diagnosis on total power (</w:t>
      </w:r>
      <w:r w:rsidRPr="001B633B">
        <w:rPr>
          <w:i/>
          <w:w w:val="105"/>
        </w:rPr>
        <w:t xml:space="preserve">F </w:t>
      </w:r>
      <w:r w:rsidRPr="001B633B">
        <w:rPr>
          <w:w w:val="105"/>
        </w:rPr>
        <w:t>(2</w:t>
      </w:r>
      <w:r w:rsidRPr="001B633B">
        <w:rPr>
          <w:i/>
          <w:w w:val="105"/>
        </w:rPr>
        <w:t xml:space="preserve">, </w:t>
      </w:r>
      <w:r w:rsidRPr="001B633B">
        <w:rPr>
          <w:w w:val="105"/>
        </w:rPr>
        <w:t>594</w:t>
      </w:r>
      <w:r w:rsidRPr="001B633B">
        <w:rPr>
          <w:i/>
          <w:w w:val="105"/>
        </w:rPr>
        <w:t>.</w:t>
      </w:r>
      <w:r w:rsidRPr="001B633B">
        <w:rPr>
          <w:w w:val="105"/>
        </w:rPr>
        <w:t>374) = 19</w:t>
      </w:r>
      <w:r w:rsidRPr="001B633B">
        <w:rPr>
          <w:i/>
          <w:w w:val="105"/>
        </w:rPr>
        <w:t>.</w:t>
      </w:r>
      <w:r w:rsidRPr="001B633B">
        <w:rPr>
          <w:w w:val="105"/>
        </w:rPr>
        <w:t>115</w:t>
      </w:r>
      <w:r w:rsidRPr="001B633B">
        <w:rPr>
          <w:i/>
          <w:w w:val="105"/>
        </w:rPr>
        <w:t xml:space="preserve">, p &lt; </w:t>
      </w:r>
      <w:r w:rsidRPr="001B633B">
        <w:rPr>
          <w:w w:val="105"/>
        </w:rPr>
        <w:t>0</w:t>
      </w:r>
      <w:r w:rsidRPr="001B633B">
        <w:rPr>
          <w:i/>
          <w:w w:val="105"/>
        </w:rPr>
        <w:t>.</w:t>
      </w:r>
      <w:r w:rsidRPr="001B633B">
        <w:rPr>
          <w:w w:val="105"/>
        </w:rPr>
        <w:t>001; with pairwise-comparisons revealing that VS patients show significantly less total power than both MCS groups), delta (</w:t>
      </w:r>
      <w:r w:rsidRPr="001B633B">
        <w:rPr>
          <w:i/>
          <w:w w:val="105"/>
        </w:rPr>
        <w:t xml:space="preserve">F </w:t>
      </w:r>
      <w:r w:rsidRPr="001B633B">
        <w:rPr>
          <w:w w:val="105"/>
        </w:rPr>
        <w:t>(2</w:t>
      </w:r>
      <w:r w:rsidRPr="001B633B">
        <w:rPr>
          <w:i/>
          <w:w w:val="105"/>
        </w:rPr>
        <w:t xml:space="preserve">, </w:t>
      </w:r>
      <w:r w:rsidRPr="001B633B">
        <w:rPr>
          <w:w w:val="105"/>
        </w:rPr>
        <w:t>770</w:t>
      </w:r>
      <w:r w:rsidRPr="001B633B">
        <w:rPr>
          <w:i/>
          <w:w w:val="105"/>
        </w:rPr>
        <w:t>.</w:t>
      </w:r>
      <w:r w:rsidRPr="001B633B">
        <w:rPr>
          <w:w w:val="105"/>
        </w:rPr>
        <w:t>006) = 4</w:t>
      </w:r>
      <w:r w:rsidRPr="001B633B">
        <w:rPr>
          <w:i/>
          <w:w w:val="105"/>
        </w:rPr>
        <w:t>.</w:t>
      </w:r>
      <w:r w:rsidRPr="001B633B">
        <w:rPr>
          <w:w w:val="105"/>
        </w:rPr>
        <w:t>620</w:t>
      </w:r>
      <w:r w:rsidRPr="001B633B">
        <w:rPr>
          <w:i/>
          <w:w w:val="105"/>
        </w:rPr>
        <w:t xml:space="preserve">, p </w:t>
      </w:r>
      <w:r w:rsidRPr="001B633B">
        <w:rPr>
          <w:w w:val="105"/>
        </w:rPr>
        <w:t>= 0</w:t>
      </w:r>
      <w:r w:rsidRPr="001B633B">
        <w:rPr>
          <w:i/>
          <w:w w:val="105"/>
        </w:rPr>
        <w:t>.</w:t>
      </w:r>
      <w:r w:rsidRPr="001B633B">
        <w:rPr>
          <w:w w:val="105"/>
        </w:rPr>
        <w:t>010; with VS patients having the most relative delta power, significantly more than MCS- patients), theta (</w:t>
      </w:r>
      <w:r w:rsidRPr="001B633B">
        <w:rPr>
          <w:i/>
          <w:w w:val="105"/>
        </w:rPr>
        <w:t xml:space="preserve">F </w:t>
      </w:r>
      <w:r w:rsidRPr="001B633B">
        <w:rPr>
          <w:w w:val="105"/>
        </w:rPr>
        <w:t>(2</w:t>
      </w:r>
      <w:r w:rsidRPr="001B633B">
        <w:rPr>
          <w:i/>
          <w:w w:val="105"/>
        </w:rPr>
        <w:t xml:space="preserve">, </w:t>
      </w:r>
      <w:r w:rsidRPr="001B633B">
        <w:rPr>
          <w:w w:val="105"/>
        </w:rPr>
        <w:t>779</w:t>
      </w:r>
      <w:r w:rsidRPr="001B633B">
        <w:rPr>
          <w:i/>
          <w:w w:val="105"/>
        </w:rPr>
        <w:t>.</w:t>
      </w:r>
      <w:r w:rsidRPr="001B633B">
        <w:rPr>
          <w:w w:val="105"/>
        </w:rPr>
        <w:t>789) = 12</w:t>
      </w:r>
      <w:r w:rsidRPr="001B633B">
        <w:rPr>
          <w:i/>
          <w:w w:val="105"/>
        </w:rPr>
        <w:t>.</w:t>
      </w:r>
      <w:r w:rsidRPr="001B633B">
        <w:rPr>
          <w:w w:val="105"/>
        </w:rPr>
        <w:t>268</w:t>
      </w:r>
      <w:r w:rsidRPr="001B633B">
        <w:rPr>
          <w:i/>
          <w:w w:val="105"/>
        </w:rPr>
        <w:t xml:space="preserve">, p &lt; </w:t>
      </w:r>
      <w:r w:rsidRPr="001B633B">
        <w:rPr>
          <w:w w:val="105"/>
        </w:rPr>
        <w:t>0</w:t>
      </w:r>
      <w:r w:rsidRPr="001B633B">
        <w:rPr>
          <w:i/>
          <w:w w:val="105"/>
        </w:rPr>
        <w:t>.</w:t>
      </w:r>
      <w:r w:rsidRPr="001B633B">
        <w:rPr>
          <w:w w:val="105"/>
        </w:rPr>
        <w:t>001;</w:t>
      </w:r>
      <w:r w:rsidRPr="001B633B">
        <w:rPr>
          <w:spacing w:val="-8"/>
          <w:w w:val="105"/>
        </w:rPr>
        <w:t xml:space="preserve"> </w:t>
      </w:r>
      <w:r w:rsidRPr="001B633B">
        <w:rPr>
          <w:w w:val="105"/>
        </w:rPr>
        <w:t>with</w:t>
      </w:r>
      <w:r w:rsidRPr="001B633B">
        <w:rPr>
          <w:spacing w:val="-12"/>
          <w:w w:val="105"/>
        </w:rPr>
        <w:t xml:space="preserve"> </w:t>
      </w:r>
      <w:r w:rsidRPr="001B633B">
        <w:rPr>
          <w:w w:val="105"/>
        </w:rPr>
        <w:t>VS</w:t>
      </w:r>
      <w:r w:rsidRPr="001B633B">
        <w:rPr>
          <w:spacing w:val="-13"/>
          <w:w w:val="105"/>
        </w:rPr>
        <w:t xml:space="preserve"> </w:t>
      </w:r>
      <w:r w:rsidR="003121B8">
        <w:rPr>
          <w:spacing w:val="-13"/>
          <w:w w:val="105"/>
        </w:rPr>
        <w:t xml:space="preserve">patients </w:t>
      </w:r>
      <w:r w:rsidRPr="001B633B">
        <w:rPr>
          <w:w w:val="105"/>
        </w:rPr>
        <w:t>showing</w:t>
      </w:r>
      <w:r w:rsidRPr="001B633B">
        <w:rPr>
          <w:spacing w:val="-12"/>
          <w:w w:val="105"/>
        </w:rPr>
        <w:t xml:space="preserve"> </w:t>
      </w:r>
      <w:r w:rsidRPr="001B633B">
        <w:rPr>
          <w:w w:val="105"/>
        </w:rPr>
        <w:t>significantly</w:t>
      </w:r>
      <w:r w:rsidRPr="001B633B">
        <w:rPr>
          <w:spacing w:val="-13"/>
          <w:w w:val="105"/>
        </w:rPr>
        <w:t xml:space="preserve"> </w:t>
      </w:r>
      <w:r w:rsidRPr="001B633B">
        <w:rPr>
          <w:w w:val="105"/>
        </w:rPr>
        <w:t>less</w:t>
      </w:r>
      <w:r w:rsidRPr="001B633B">
        <w:rPr>
          <w:spacing w:val="-13"/>
          <w:w w:val="105"/>
        </w:rPr>
        <w:t xml:space="preserve"> </w:t>
      </w:r>
      <w:r w:rsidRPr="001B633B">
        <w:rPr>
          <w:w w:val="105"/>
        </w:rPr>
        <w:t>relative</w:t>
      </w:r>
      <w:r w:rsidRPr="001B633B">
        <w:rPr>
          <w:spacing w:val="-13"/>
          <w:w w:val="105"/>
        </w:rPr>
        <w:t xml:space="preserve"> </w:t>
      </w:r>
      <w:r w:rsidRPr="001B633B">
        <w:rPr>
          <w:w w:val="105"/>
        </w:rPr>
        <w:t>theta</w:t>
      </w:r>
      <w:r w:rsidRPr="001B633B">
        <w:rPr>
          <w:spacing w:val="-13"/>
          <w:w w:val="105"/>
        </w:rPr>
        <w:t xml:space="preserve"> </w:t>
      </w:r>
      <w:r w:rsidRPr="001B633B">
        <w:rPr>
          <w:w w:val="105"/>
        </w:rPr>
        <w:t>power</w:t>
      </w:r>
      <w:r w:rsidRPr="001B633B">
        <w:rPr>
          <w:spacing w:val="-13"/>
          <w:w w:val="105"/>
        </w:rPr>
        <w:t xml:space="preserve"> </w:t>
      </w:r>
      <w:r w:rsidRPr="001B633B">
        <w:rPr>
          <w:w w:val="105"/>
        </w:rPr>
        <w:t>than</w:t>
      </w:r>
      <w:r w:rsidRPr="001B633B">
        <w:rPr>
          <w:spacing w:val="-13"/>
          <w:w w:val="105"/>
        </w:rPr>
        <w:t xml:space="preserve"> </w:t>
      </w:r>
      <w:r w:rsidRPr="001B633B">
        <w:rPr>
          <w:w w:val="105"/>
        </w:rPr>
        <w:t>both</w:t>
      </w:r>
      <w:r w:rsidRPr="001B633B">
        <w:rPr>
          <w:spacing w:val="-13"/>
          <w:w w:val="105"/>
        </w:rPr>
        <w:t xml:space="preserve"> </w:t>
      </w:r>
      <w:r w:rsidRPr="001B633B">
        <w:rPr>
          <w:w w:val="105"/>
        </w:rPr>
        <w:t>MCS groups),</w:t>
      </w:r>
      <w:r w:rsidR="00590CEA" w:rsidRPr="001B633B">
        <w:rPr>
          <w:w w:val="105"/>
        </w:rPr>
        <w:t xml:space="preserve"> </w:t>
      </w:r>
      <w:r w:rsidRPr="001B633B">
        <w:rPr>
          <w:w w:val="105"/>
        </w:rPr>
        <w:t>alpha (</w:t>
      </w:r>
      <w:r w:rsidRPr="001B633B">
        <w:rPr>
          <w:i/>
          <w:w w:val="105"/>
        </w:rPr>
        <w:t xml:space="preserve">F </w:t>
      </w:r>
      <w:r w:rsidRPr="001B633B">
        <w:rPr>
          <w:w w:val="105"/>
        </w:rPr>
        <w:t>(2</w:t>
      </w:r>
      <w:r w:rsidRPr="001B633B">
        <w:rPr>
          <w:i/>
          <w:w w:val="105"/>
        </w:rPr>
        <w:t xml:space="preserve">, </w:t>
      </w:r>
      <w:r w:rsidRPr="001B633B">
        <w:rPr>
          <w:w w:val="105"/>
        </w:rPr>
        <w:t>748</w:t>
      </w:r>
      <w:r w:rsidRPr="001B633B">
        <w:rPr>
          <w:i/>
          <w:w w:val="105"/>
        </w:rPr>
        <w:t>.</w:t>
      </w:r>
      <w:r w:rsidRPr="001B633B">
        <w:rPr>
          <w:w w:val="105"/>
        </w:rPr>
        <w:t>766)</w:t>
      </w:r>
      <w:r w:rsidR="00590CEA" w:rsidRPr="001B633B">
        <w:rPr>
          <w:w w:val="105"/>
        </w:rPr>
        <w:t xml:space="preserve"> </w:t>
      </w:r>
      <w:r w:rsidRPr="001B633B">
        <w:rPr>
          <w:w w:val="105"/>
        </w:rPr>
        <w:t>=</w:t>
      </w:r>
      <w:r w:rsidR="00590CEA" w:rsidRPr="001B633B">
        <w:rPr>
          <w:w w:val="105"/>
        </w:rPr>
        <w:t xml:space="preserve"> </w:t>
      </w:r>
      <w:r w:rsidRPr="001B633B">
        <w:rPr>
          <w:w w:val="105"/>
        </w:rPr>
        <w:t>13</w:t>
      </w:r>
      <w:r w:rsidRPr="001B633B">
        <w:rPr>
          <w:i/>
          <w:w w:val="105"/>
        </w:rPr>
        <w:t>.</w:t>
      </w:r>
      <w:r w:rsidRPr="001B633B">
        <w:rPr>
          <w:w w:val="105"/>
        </w:rPr>
        <w:t>231</w:t>
      </w:r>
      <w:r w:rsidRPr="001B633B">
        <w:rPr>
          <w:i/>
          <w:w w:val="105"/>
        </w:rPr>
        <w:t xml:space="preserve">, p &lt; </w:t>
      </w:r>
      <w:r w:rsidRPr="001B633B">
        <w:rPr>
          <w:w w:val="105"/>
        </w:rPr>
        <w:t>0</w:t>
      </w:r>
      <w:r w:rsidRPr="001B633B">
        <w:rPr>
          <w:i/>
          <w:w w:val="105"/>
        </w:rPr>
        <w:t>.</w:t>
      </w:r>
      <w:r w:rsidRPr="001B633B">
        <w:rPr>
          <w:w w:val="105"/>
        </w:rPr>
        <w:t>001;</w:t>
      </w:r>
      <w:r w:rsidR="00590CEA" w:rsidRPr="001B633B">
        <w:rPr>
          <w:w w:val="105"/>
        </w:rPr>
        <w:t xml:space="preserve"> </w:t>
      </w:r>
      <w:r w:rsidRPr="001B633B">
        <w:rPr>
          <w:w w:val="105"/>
        </w:rPr>
        <w:t>with MCS-</w:t>
      </w:r>
      <w:r w:rsidR="00590CEA" w:rsidRPr="001B633B">
        <w:rPr>
          <w:w w:val="105"/>
        </w:rPr>
        <w:t xml:space="preserve"> </w:t>
      </w:r>
      <w:r w:rsidRPr="001B633B">
        <w:rPr>
          <w:w w:val="105"/>
        </w:rPr>
        <w:t>patients showing significantly more relative alpha power than VS and MCS+</w:t>
      </w:r>
      <w:r w:rsidR="003121B8">
        <w:rPr>
          <w:w w:val="105"/>
        </w:rPr>
        <w:t xml:space="preserve"> patients</w:t>
      </w:r>
      <w:r w:rsidRPr="001B633B">
        <w:rPr>
          <w:w w:val="105"/>
        </w:rPr>
        <w:t xml:space="preserve">, and VS </w:t>
      </w:r>
      <w:r w:rsidR="003121B8">
        <w:rPr>
          <w:w w:val="105"/>
        </w:rPr>
        <w:t xml:space="preserve">patients </w:t>
      </w:r>
      <w:r w:rsidRPr="001B633B">
        <w:rPr>
          <w:w w:val="105"/>
        </w:rPr>
        <w:t>showing greater relative alpha power than MCS+</w:t>
      </w:r>
      <w:r w:rsidR="003121B8">
        <w:rPr>
          <w:w w:val="105"/>
        </w:rPr>
        <w:t xml:space="preserve"> patients</w:t>
      </w:r>
      <w:r w:rsidRPr="001B633B">
        <w:rPr>
          <w:w w:val="105"/>
        </w:rPr>
        <w:t>), and gamma (</w:t>
      </w:r>
      <w:r w:rsidRPr="001B633B">
        <w:rPr>
          <w:i/>
          <w:w w:val="105"/>
        </w:rPr>
        <w:t>F</w:t>
      </w:r>
      <w:r w:rsidRPr="001B633B">
        <w:rPr>
          <w:i/>
          <w:spacing w:val="-43"/>
          <w:w w:val="105"/>
        </w:rPr>
        <w:t xml:space="preserve"> </w:t>
      </w:r>
      <w:r w:rsidRPr="001B633B">
        <w:rPr>
          <w:w w:val="105"/>
        </w:rPr>
        <w:t>(2</w:t>
      </w:r>
      <w:r w:rsidRPr="001B633B">
        <w:rPr>
          <w:i/>
          <w:w w:val="105"/>
        </w:rPr>
        <w:t>,</w:t>
      </w:r>
      <w:r w:rsidRPr="001B633B">
        <w:rPr>
          <w:i/>
          <w:spacing w:val="-37"/>
          <w:w w:val="105"/>
        </w:rPr>
        <w:t xml:space="preserve"> </w:t>
      </w:r>
      <w:r w:rsidRPr="001B633B">
        <w:rPr>
          <w:w w:val="105"/>
        </w:rPr>
        <w:t>746</w:t>
      </w:r>
      <w:r w:rsidRPr="001B633B">
        <w:rPr>
          <w:i/>
          <w:w w:val="105"/>
        </w:rPr>
        <w:t>.</w:t>
      </w:r>
      <w:r w:rsidRPr="001B633B">
        <w:rPr>
          <w:w w:val="105"/>
        </w:rPr>
        <w:t>625)</w:t>
      </w:r>
      <w:r w:rsidRPr="001B633B">
        <w:rPr>
          <w:spacing w:val="-8"/>
          <w:w w:val="105"/>
        </w:rPr>
        <w:t xml:space="preserve"> </w:t>
      </w:r>
      <w:r w:rsidRPr="001B633B">
        <w:rPr>
          <w:w w:val="105"/>
        </w:rPr>
        <w:t>=</w:t>
      </w:r>
      <w:r w:rsidRPr="001B633B">
        <w:rPr>
          <w:spacing w:val="-8"/>
          <w:w w:val="105"/>
        </w:rPr>
        <w:t xml:space="preserve"> </w:t>
      </w:r>
      <w:r w:rsidRPr="001B633B">
        <w:rPr>
          <w:w w:val="105"/>
        </w:rPr>
        <w:t>5</w:t>
      </w:r>
      <w:r w:rsidRPr="001B633B">
        <w:rPr>
          <w:i/>
          <w:w w:val="105"/>
        </w:rPr>
        <w:t>.</w:t>
      </w:r>
      <w:r w:rsidRPr="001B633B">
        <w:rPr>
          <w:w w:val="105"/>
        </w:rPr>
        <w:t>416</w:t>
      </w:r>
      <w:r w:rsidRPr="001B633B">
        <w:rPr>
          <w:i/>
          <w:w w:val="105"/>
        </w:rPr>
        <w:t>,</w:t>
      </w:r>
      <w:r w:rsidRPr="001B633B">
        <w:rPr>
          <w:i/>
          <w:spacing w:val="-37"/>
          <w:w w:val="105"/>
        </w:rPr>
        <w:t xml:space="preserve"> </w:t>
      </w:r>
      <w:r w:rsidRPr="001B633B">
        <w:rPr>
          <w:i/>
          <w:w w:val="105"/>
        </w:rPr>
        <w:t>p</w:t>
      </w:r>
      <w:r w:rsidRPr="001B633B">
        <w:rPr>
          <w:i/>
          <w:spacing w:val="-15"/>
          <w:w w:val="105"/>
        </w:rPr>
        <w:t xml:space="preserve"> </w:t>
      </w:r>
      <w:r w:rsidRPr="001B633B">
        <w:rPr>
          <w:w w:val="105"/>
        </w:rPr>
        <w:t>=</w:t>
      </w:r>
      <w:r w:rsidRPr="001B633B">
        <w:rPr>
          <w:spacing w:val="-8"/>
          <w:w w:val="105"/>
        </w:rPr>
        <w:t xml:space="preserve"> </w:t>
      </w:r>
      <w:r w:rsidRPr="001B633B">
        <w:rPr>
          <w:w w:val="105"/>
        </w:rPr>
        <w:t>0</w:t>
      </w:r>
      <w:r w:rsidRPr="001B633B">
        <w:rPr>
          <w:i/>
          <w:w w:val="105"/>
        </w:rPr>
        <w:t>.</w:t>
      </w:r>
      <w:r w:rsidRPr="001B633B">
        <w:rPr>
          <w:w w:val="105"/>
        </w:rPr>
        <w:t>005;</w:t>
      </w:r>
      <w:r w:rsidRPr="001B633B">
        <w:rPr>
          <w:spacing w:val="-5"/>
          <w:w w:val="105"/>
        </w:rPr>
        <w:t xml:space="preserve"> </w:t>
      </w:r>
      <w:r w:rsidRPr="001B633B">
        <w:rPr>
          <w:w w:val="105"/>
        </w:rPr>
        <w:t>with</w:t>
      </w:r>
      <w:r w:rsidRPr="001B633B">
        <w:rPr>
          <w:spacing w:val="-7"/>
          <w:w w:val="105"/>
        </w:rPr>
        <w:t xml:space="preserve"> </w:t>
      </w:r>
      <w:r w:rsidRPr="001B633B">
        <w:rPr>
          <w:w w:val="105"/>
        </w:rPr>
        <w:t>MCS+</w:t>
      </w:r>
      <w:r w:rsidRPr="001B633B">
        <w:rPr>
          <w:spacing w:val="-7"/>
          <w:w w:val="105"/>
        </w:rPr>
        <w:t xml:space="preserve"> </w:t>
      </w:r>
      <w:r w:rsidRPr="001B633B">
        <w:rPr>
          <w:w w:val="105"/>
        </w:rPr>
        <w:t>patients</w:t>
      </w:r>
      <w:r w:rsidRPr="001B633B">
        <w:rPr>
          <w:spacing w:val="-8"/>
          <w:w w:val="105"/>
        </w:rPr>
        <w:t xml:space="preserve"> </w:t>
      </w:r>
      <w:r w:rsidRPr="001B633B">
        <w:rPr>
          <w:w w:val="105"/>
        </w:rPr>
        <w:t>showing</w:t>
      </w:r>
      <w:r w:rsidRPr="001B633B">
        <w:rPr>
          <w:spacing w:val="-7"/>
          <w:w w:val="105"/>
        </w:rPr>
        <w:t xml:space="preserve"> </w:t>
      </w:r>
      <w:r w:rsidRPr="001B633B">
        <w:rPr>
          <w:w w:val="105"/>
        </w:rPr>
        <w:t>significantly less relative gamma power than MCS-</w:t>
      </w:r>
      <w:r w:rsidR="003121B8">
        <w:rPr>
          <w:w w:val="105"/>
        </w:rPr>
        <w:t xml:space="preserve"> patients</w:t>
      </w:r>
      <w:r w:rsidRPr="001B633B">
        <w:rPr>
          <w:w w:val="105"/>
        </w:rPr>
        <w:t xml:space="preserve">). </w:t>
      </w:r>
      <w:r w:rsidRPr="001B633B">
        <w:rPr>
          <w:spacing w:val="-5"/>
          <w:w w:val="105"/>
        </w:rPr>
        <w:t xml:space="preserve">(For </w:t>
      </w:r>
      <w:r w:rsidR="00AF0D75" w:rsidRPr="001B633B">
        <w:rPr>
          <w:w w:val="105"/>
        </w:rPr>
        <w:t>further</w:t>
      </w:r>
      <w:r w:rsidRPr="001B633B">
        <w:rPr>
          <w:w w:val="105"/>
        </w:rPr>
        <w:t xml:space="preserve"> description of the EEG </w:t>
      </w:r>
      <w:r w:rsidR="00AF0D75" w:rsidRPr="001B633B">
        <w:rPr>
          <w:w w:val="105"/>
        </w:rPr>
        <w:t xml:space="preserve">data </w:t>
      </w:r>
      <w:r w:rsidRPr="001B633B">
        <w:rPr>
          <w:w w:val="105"/>
        </w:rPr>
        <w:t>in this cohort see</w:t>
      </w:r>
      <w:r w:rsidR="00A04763">
        <w:rPr>
          <w:w w:val="105"/>
        </w:rPr>
        <w:t xml:space="preserve"> </w:t>
      </w:r>
      <w:r w:rsidR="0097120E" w:rsidRPr="001B633B">
        <w:rPr>
          <w:w w:val="105"/>
        </w:rPr>
        <w:fldChar w:fldCharType="begin">
          <w:fldData xml:space="preserve">PEVuZE5vdGU+PENpdGU+PEF1dGhvcj5Sb3NzaSBTZWJhc3RpYW5vPC9BdXRob3I+PFllYXI+MjAx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</w:fldData>
        </w:fldChar>
      </w:r>
      <w:r w:rsidR="000D010F">
        <w:rPr>
          <w:w w:val="105"/>
        </w:rPr>
        <w:instrText xml:space="preserve"> ADDIN EN.CITE </w:instrText>
      </w:r>
      <w:r w:rsidR="000D010F">
        <w:rPr>
          <w:w w:val="105"/>
        </w:rPr>
        <w:fldChar w:fldCharType="begin">
          <w:fldData xml:space="preserve">PEVuZE5vdGU+PENpdGU+PEF1dGhvcj5Sb3NzaSBTZWJhc3RpYW5vPC9BdXRob3I+PFllYXI+MjAx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</w:fldData>
        </w:fldChar>
      </w:r>
      <w:r w:rsidR="000D010F">
        <w:rPr>
          <w:w w:val="105"/>
        </w:rPr>
        <w:instrText xml:space="preserve"> ADDIN EN.CITE.DATA </w:instrText>
      </w:r>
      <w:r w:rsidR="000D010F">
        <w:rPr>
          <w:w w:val="105"/>
        </w:rPr>
      </w:r>
      <w:r w:rsidR="000D010F">
        <w:rPr>
          <w:w w:val="105"/>
        </w:rPr>
        <w:fldChar w:fldCharType="end"/>
      </w:r>
      <w:r w:rsidR="0097120E" w:rsidRPr="001B633B">
        <w:rPr>
          <w:w w:val="105"/>
        </w:rPr>
      </w:r>
      <w:r w:rsidR="0097120E" w:rsidRPr="001B633B">
        <w:rPr>
          <w:w w:val="105"/>
        </w:rPr>
        <w:fldChar w:fldCharType="separate"/>
      </w:r>
      <w:r w:rsidR="000D010F">
        <w:rPr>
          <w:noProof/>
          <w:w w:val="105"/>
        </w:rPr>
        <w:t>(Rossi Sebastiano et al., 2018)</w:t>
      </w:r>
      <w:r w:rsidR="0097120E" w:rsidRPr="001B633B">
        <w:rPr>
          <w:w w:val="105"/>
        </w:rPr>
        <w:fldChar w:fldCharType="end"/>
      </w:r>
      <w:r w:rsidRPr="001B633B">
        <w:rPr>
          <w:w w:val="105"/>
        </w:rPr>
        <w:t>.)</w:t>
      </w:r>
    </w:p>
    <w:p w14:paraId="3B3421D4" w14:textId="77777777" w:rsidR="002055FA" w:rsidRPr="001B633B" w:rsidRDefault="002055FA" w:rsidP="002055FA">
      <w:pPr>
        <w:pStyle w:val="Corpotesto"/>
        <w:spacing w:line="480" w:lineRule="auto"/>
        <w:ind w:firstLine="17"/>
        <w:jc w:val="center"/>
        <w:rPr>
          <w:i/>
        </w:rPr>
      </w:pPr>
      <w:r w:rsidRPr="001B633B">
        <w:rPr>
          <w:i/>
        </w:rPr>
        <w:t>Insert Figure 2 about here</w:t>
      </w:r>
    </w:p>
    <w:p w14:paraId="5A0282E7" w14:textId="77777777" w:rsidR="007B4B74" w:rsidRPr="001B633B" w:rsidRDefault="007B4B74" w:rsidP="007B4B74">
      <w:pPr>
        <w:pStyle w:val="Didascalia"/>
        <w:rPr>
          <w:sz w:val="24"/>
          <w:szCs w:val="24"/>
        </w:rPr>
      </w:pPr>
    </w:p>
    <w:p w14:paraId="2D64BD4C" w14:textId="77777777" w:rsidR="0062646D" w:rsidRPr="001B633B" w:rsidRDefault="00FF4211" w:rsidP="00EA2730">
      <w:pPr>
        <w:tabs>
          <w:tab w:val="left" w:pos="1000"/>
        </w:tabs>
        <w:spacing w:before="212" w:line="480" w:lineRule="auto"/>
        <w:ind w:left="17"/>
        <w:rPr>
          <w:i/>
          <w:sz w:val="24"/>
          <w:szCs w:val="24"/>
        </w:rPr>
      </w:pPr>
      <w:bookmarkStart w:id="15" w:name="Resting_EEG_–_MRI_analysis"/>
      <w:bookmarkEnd w:id="15"/>
      <w:r w:rsidRPr="001B633B">
        <w:rPr>
          <w:i/>
          <w:sz w:val="24"/>
          <w:szCs w:val="24"/>
        </w:rPr>
        <w:t>EEG – MRI</w:t>
      </w:r>
      <w:r w:rsidR="00590CEA" w:rsidRPr="001B633B">
        <w:rPr>
          <w:i/>
          <w:sz w:val="24"/>
          <w:szCs w:val="24"/>
        </w:rPr>
        <w:t xml:space="preserve"> </w:t>
      </w:r>
      <w:r w:rsidRPr="001B633B">
        <w:rPr>
          <w:i/>
          <w:sz w:val="24"/>
          <w:szCs w:val="24"/>
        </w:rPr>
        <w:t>analysis</w:t>
      </w:r>
    </w:p>
    <w:p w14:paraId="0CBEDD3C" w14:textId="7E006318" w:rsidR="0062646D" w:rsidRPr="001B633B" w:rsidRDefault="00FF4211" w:rsidP="00F9433E">
      <w:pPr>
        <w:pStyle w:val="Corpotesto"/>
        <w:spacing w:before="192" w:line="480" w:lineRule="auto"/>
        <w:ind w:firstLine="17"/>
        <w:rPr>
          <w:w w:val="105"/>
        </w:rPr>
      </w:pPr>
      <w:r w:rsidRPr="001B633B">
        <w:rPr>
          <w:w w:val="105"/>
        </w:rPr>
        <w:t xml:space="preserve">As shown in Figure </w:t>
      </w:r>
      <w:hyperlink w:anchor="_bookmark2" w:history="1">
        <w:r w:rsidRPr="001B633B">
          <w:rPr>
            <w:w w:val="105"/>
          </w:rPr>
          <w:t>3,</w:t>
        </w:r>
      </w:hyperlink>
      <w:r w:rsidRPr="001B633B">
        <w:rPr>
          <w:w w:val="105"/>
        </w:rPr>
        <w:t xml:space="preserve"> three of the EEG factors exhibited significant correlations with local atrophy measur</w:t>
      </w:r>
      <w:r w:rsidR="0035301A" w:rsidRPr="001B633B">
        <w:rPr>
          <w:w w:val="105"/>
        </w:rPr>
        <w:t xml:space="preserve">ements. Specifically, the </w:t>
      </w:r>
      <w:r w:rsidR="007507F9" w:rsidRPr="001B633B">
        <w:rPr>
          <w:i/>
          <w:w w:val="105"/>
        </w:rPr>
        <w:t>β</w:t>
      </w:r>
      <w:r w:rsidR="007507F9" w:rsidRPr="001B633B">
        <w:rPr>
          <w:w w:val="105"/>
        </w:rPr>
        <w:t>/</w:t>
      </w:r>
      <w:r w:rsidR="007507F9" w:rsidRPr="001B633B">
        <w:rPr>
          <w:i/>
          <w:spacing w:val="3"/>
        </w:rPr>
        <w:t>δ</w:t>
      </w:r>
      <w:r w:rsidR="007507F9" w:rsidRPr="001B633B">
        <w:rPr>
          <w:w w:val="105"/>
        </w:rPr>
        <w:t xml:space="preserve"> </w:t>
      </w:r>
      <w:r w:rsidR="0035301A" w:rsidRPr="001B633B">
        <w:rPr>
          <w:w w:val="105"/>
        </w:rPr>
        <w:t>r</w:t>
      </w:r>
      <w:r w:rsidR="00D429D9" w:rsidRPr="001B633B">
        <w:rPr>
          <w:w w:val="105"/>
        </w:rPr>
        <w:t>a</w:t>
      </w:r>
      <w:r w:rsidR="0035301A" w:rsidRPr="001B633B">
        <w:rPr>
          <w:w w:val="105"/>
        </w:rPr>
        <w:t xml:space="preserve">tio </w:t>
      </w:r>
      <w:r w:rsidRPr="001B633B">
        <w:rPr>
          <w:w w:val="105"/>
        </w:rPr>
        <w:t xml:space="preserve">component </w:t>
      </w:r>
      <w:r w:rsidRPr="001B633B">
        <w:rPr>
          <w:spacing w:val="-3"/>
          <w:w w:val="105"/>
        </w:rPr>
        <w:t xml:space="preserve">was </w:t>
      </w:r>
      <w:r w:rsidRPr="001B633B">
        <w:rPr>
          <w:w w:val="105"/>
        </w:rPr>
        <w:t xml:space="preserve">negatively associated with greater atrophy in bilateral thalamus (left: </w:t>
      </w:r>
      <w:r w:rsidRPr="001B633B">
        <w:rPr>
          <w:i/>
          <w:w w:val="105"/>
        </w:rPr>
        <w:t xml:space="preserve">t </w:t>
      </w:r>
      <w:r w:rsidRPr="001B633B">
        <w:rPr>
          <w:w w:val="105"/>
        </w:rPr>
        <w:t>= 3</w:t>
      </w:r>
      <w:r w:rsidRPr="001B633B">
        <w:rPr>
          <w:i/>
          <w:w w:val="105"/>
        </w:rPr>
        <w:t>.</w:t>
      </w:r>
      <w:r w:rsidRPr="001B633B">
        <w:rPr>
          <w:w w:val="105"/>
        </w:rPr>
        <w:t>28</w:t>
      </w:r>
      <w:r w:rsidRPr="001B633B">
        <w:rPr>
          <w:i/>
          <w:w w:val="105"/>
        </w:rPr>
        <w:t xml:space="preserve">, p </w:t>
      </w:r>
      <w:r w:rsidRPr="001B633B">
        <w:rPr>
          <w:w w:val="105"/>
        </w:rPr>
        <w:t>= 0</w:t>
      </w:r>
      <w:r w:rsidRPr="001B633B">
        <w:rPr>
          <w:i/>
          <w:w w:val="105"/>
        </w:rPr>
        <w:t>.</w:t>
      </w:r>
      <w:r w:rsidRPr="001B633B">
        <w:rPr>
          <w:w w:val="105"/>
        </w:rPr>
        <w:t>025, 1,007 significant vertices</w:t>
      </w:r>
      <w:r w:rsidR="00AA7B37">
        <w:rPr>
          <w:w w:val="105"/>
        </w:rPr>
        <w:t>,</w:t>
      </w:r>
      <w:r w:rsidRPr="001B633B">
        <w:rPr>
          <w:w w:val="105"/>
        </w:rPr>
        <w:t xml:space="preserve"> </w:t>
      </w:r>
      <w:r w:rsidR="003121B8">
        <w:rPr>
          <w:w w:val="105"/>
        </w:rPr>
        <w:t>(</w:t>
      </w:r>
      <w:r w:rsidRPr="001B633B">
        <w:rPr>
          <w:w w:val="105"/>
        </w:rPr>
        <w:t>sig. vert.</w:t>
      </w:r>
      <w:r w:rsidR="003121B8">
        <w:rPr>
          <w:w w:val="105"/>
        </w:rPr>
        <w:t>)</w:t>
      </w:r>
      <w:r w:rsidRPr="001B633B">
        <w:rPr>
          <w:w w:val="105"/>
        </w:rPr>
        <w:t>, right:</w:t>
      </w:r>
      <w:r w:rsidR="00590CEA" w:rsidRPr="001B633B">
        <w:rPr>
          <w:w w:val="105"/>
        </w:rPr>
        <w:t xml:space="preserve"> </w:t>
      </w:r>
      <w:r w:rsidRPr="001B633B">
        <w:rPr>
          <w:i/>
          <w:w w:val="105"/>
        </w:rPr>
        <w:t xml:space="preserve">t </w:t>
      </w:r>
      <w:r w:rsidRPr="001B633B">
        <w:rPr>
          <w:w w:val="105"/>
        </w:rPr>
        <w:t>=</w:t>
      </w:r>
      <w:r w:rsidR="00590CEA" w:rsidRPr="001B633B">
        <w:rPr>
          <w:w w:val="105"/>
        </w:rPr>
        <w:t xml:space="preserve"> </w:t>
      </w:r>
      <w:r w:rsidRPr="001B633B">
        <w:rPr>
          <w:w w:val="105"/>
        </w:rPr>
        <w:t>2</w:t>
      </w:r>
      <w:r w:rsidRPr="001B633B">
        <w:rPr>
          <w:i/>
          <w:w w:val="105"/>
        </w:rPr>
        <w:t>.</w:t>
      </w:r>
      <w:r w:rsidRPr="001B633B">
        <w:rPr>
          <w:w w:val="105"/>
        </w:rPr>
        <w:t>85</w:t>
      </w:r>
      <w:r w:rsidRPr="001B633B">
        <w:rPr>
          <w:i/>
          <w:w w:val="105"/>
        </w:rPr>
        <w:t xml:space="preserve">, p </w:t>
      </w:r>
      <w:r w:rsidRPr="001B633B">
        <w:rPr>
          <w:w w:val="105"/>
        </w:rPr>
        <w:t>=</w:t>
      </w:r>
      <w:r w:rsidR="00590CEA" w:rsidRPr="001B633B">
        <w:rPr>
          <w:w w:val="105"/>
        </w:rPr>
        <w:t xml:space="preserve"> </w:t>
      </w:r>
      <w:r w:rsidRPr="001B633B">
        <w:rPr>
          <w:w w:val="105"/>
        </w:rPr>
        <w:t>0</w:t>
      </w:r>
      <w:r w:rsidRPr="001B633B">
        <w:rPr>
          <w:i/>
          <w:w w:val="105"/>
        </w:rPr>
        <w:t>.</w:t>
      </w:r>
      <w:r w:rsidRPr="001B633B">
        <w:rPr>
          <w:w w:val="105"/>
        </w:rPr>
        <w:t>041,</w:t>
      </w:r>
      <w:r w:rsidR="00590CEA" w:rsidRPr="001B633B">
        <w:rPr>
          <w:w w:val="105"/>
        </w:rPr>
        <w:t xml:space="preserve"> </w:t>
      </w:r>
      <w:r w:rsidRPr="001B633B">
        <w:rPr>
          <w:w w:val="105"/>
        </w:rPr>
        <w:t>544</w:t>
      </w:r>
      <w:r w:rsidR="00590CEA" w:rsidRPr="001B633B">
        <w:rPr>
          <w:w w:val="105"/>
        </w:rPr>
        <w:t xml:space="preserve"> </w:t>
      </w:r>
      <w:r w:rsidRPr="001B633B">
        <w:rPr>
          <w:w w:val="105"/>
        </w:rPr>
        <w:t>sig.</w:t>
      </w:r>
      <w:r w:rsidR="00590CEA" w:rsidRPr="001B633B">
        <w:rPr>
          <w:w w:val="105"/>
        </w:rPr>
        <w:t xml:space="preserve"> </w:t>
      </w:r>
      <w:r w:rsidRPr="001B633B">
        <w:rPr>
          <w:w w:val="105"/>
        </w:rPr>
        <w:t>vert.), bilateral globus</w:t>
      </w:r>
      <w:r w:rsidR="00590CEA" w:rsidRPr="001B633B">
        <w:rPr>
          <w:w w:val="105"/>
        </w:rPr>
        <w:t xml:space="preserve"> </w:t>
      </w:r>
      <w:r w:rsidRPr="001B633B">
        <w:rPr>
          <w:w w:val="105"/>
        </w:rPr>
        <w:t>pallidus</w:t>
      </w:r>
      <w:r w:rsidR="00590CEA" w:rsidRPr="001B633B">
        <w:rPr>
          <w:w w:val="105"/>
        </w:rPr>
        <w:t xml:space="preserve"> </w:t>
      </w:r>
      <w:r w:rsidRPr="001B633B">
        <w:rPr>
          <w:w w:val="105"/>
        </w:rPr>
        <w:t>(left:</w:t>
      </w:r>
      <w:r w:rsidR="009F0C92" w:rsidRPr="001B633B">
        <w:rPr>
          <w:w w:val="105"/>
        </w:rPr>
        <w:t xml:space="preserve"> </w:t>
      </w:r>
      <w:r w:rsidRPr="001B633B">
        <w:rPr>
          <w:i/>
          <w:w w:val="105"/>
        </w:rPr>
        <w:t xml:space="preserve">t </w:t>
      </w:r>
      <w:r w:rsidRPr="001B633B">
        <w:rPr>
          <w:w w:val="105"/>
        </w:rPr>
        <w:t>= 4</w:t>
      </w:r>
      <w:r w:rsidRPr="001B633B">
        <w:rPr>
          <w:i/>
          <w:w w:val="105"/>
        </w:rPr>
        <w:t>.</w:t>
      </w:r>
      <w:r w:rsidRPr="001B633B">
        <w:rPr>
          <w:w w:val="105"/>
        </w:rPr>
        <w:t>26</w:t>
      </w:r>
      <w:r w:rsidRPr="001B633B">
        <w:rPr>
          <w:i/>
          <w:w w:val="105"/>
        </w:rPr>
        <w:t xml:space="preserve">, p </w:t>
      </w:r>
      <w:r w:rsidRPr="001B633B">
        <w:rPr>
          <w:w w:val="105"/>
        </w:rPr>
        <w:t>= 0</w:t>
      </w:r>
      <w:r w:rsidRPr="001B633B">
        <w:rPr>
          <w:i/>
          <w:w w:val="105"/>
        </w:rPr>
        <w:t>.</w:t>
      </w:r>
      <w:r w:rsidRPr="001B633B">
        <w:rPr>
          <w:w w:val="105"/>
        </w:rPr>
        <w:t xml:space="preserve">002, 491 sig. vert.; right: </w:t>
      </w:r>
      <w:r w:rsidRPr="001B633B">
        <w:rPr>
          <w:i/>
          <w:w w:val="105"/>
        </w:rPr>
        <w:t xml:space="preserve">t </w:t>
      </w:r>
      <w:r w:rsidRPr="001B633B">
        <w:rPr>
          <w:w w:val="105"/>
        </w:rPr>
        <w:t>= 3</w:t>
      </w:r>
      <w:r w:rsidRPr="001B633B">
        <w:rPr>
          <w:i/>
          <w:w w:val="105"/>
        </w:rPr>
        <w:t>.</w:t>
      </w:r>
      <w:r w:rsidRPr="001B633B">
        <w:rPr>
          <w:w w:val="105"/>
        </w:rPr>
        <w:t>42</w:t>
      </w:r>
      <w:r w:rsidRPr="001B633B">
        <w:rPr>
          <w:i/>
          <w:w w:val="105"/>
        </w:rPr>
        <w:t xml:space="preserve">, p </w:t>
      </w:r>
      <w:r w:rsidRPr="001B633B">
        <w:rPr>
          <w:w w:val="105"/>
        </w:rPr>
        <w:t>=</w:t>
      </w:r>
      <w:r w:rsidR="00590CEA" w:rsidRPr="001B633B">
        <w:rPr>
          <w:w w:val="105"/>
        </w:rPr>
        <w:t xml:space="preserve"> </w:t>
      </w:r>
      <w:r w:rsidRPr="001B633B">
        <w:rPr>
          <w:w w:val="105"/>
        </w:rPr>
        <w:t>0</w:t>
      </w:r>
      <w:r w:rsidRPr="001B633B">
        <w:rPr>
          <w:i/>
          <w:w w:val="105"/>
        </w:rPr>
        <w:t>.</w:t>
      </w:r>
      <w:r w:rsidRPr="001B633B">
        <w:rPr>
          <w:w w:val="105"/>
        </w:rPr>
        <w:t>025,</w:t>
      </w:r>
      <w:r w:rsidR="00590CEA" w:rsidRPr="001B633B">
        <w:rPr>
          <w:w w:val="105"/>
        </w:rPr>
        <w:t xml:space="preserve"> </w:t>
      </w:r>
      <w:r w:rsidRPr="001B633B">
        <w:rPr>
          <w:w w:val="105"/>
        </w:rPr>
        <w:t>356 sig.</w:t>
      </w:r>
      <w:r w:rsidR="00590CEA" w:rsidRPr="001B633B">
        <w:rPr>
          <w:w w:val="105"/>
        </w:rPr>
        <w:t xml:space="preserve"> </w:t>
      </w:r>
      <w:r w:rsidRPr="001B633B">
        <w:rPr>
          <w:w w:val="105"/>
        </w:rPr>
        <w:t>vert.), left caudate (</w:t>
      </w:r>
      <w:r w:rsidRPr="001B633B">
        <w:rPr>
          <w:i/>
          <w:w w:val="105"/>
        </w:rPr>
        <w:t xml:space="preserve">t </w:t>
      </w:r>
      <w:r w:rsidRPr="001B633B">
        <w:rPr>
          <w:w w:val="105"/>
        </w:rPr>
        <w:t>= 3</w:t>
      </w:r>
      <w:r w:rsidRPr="001B633B">
        <w:rPr>
          <w:i/>
          <w:w w:val="105"/>
        </w:rPr>
        <w:t>.</w:t>
      </w:r>
      <w:r w:rsidRPr="001B633B">
        <w:rPr>
          <w:w w:val="105"/>
        </w:rPr>
        <w:t>37</w:t>
      </w:r>
      <w:r w:rsidRPr="001B633B">
        <w:rPr>
          <w:i/>
          <w:w w:val="105"/>
        </w:rPr>
        <w:t xml:space="preserve">, p </w:t>
      </w:r>
      <w:r w:rsidRPr="001B633B">
        <w:rPr>
          <w:w w:val="105"/>
        </w:rPr>
        <w:t>= 0</w:t>
      </w:r>
      <w:r w:rsidRPr="001B633B">
        <w:rPr>
          <w:i/>
          <w:w w:val="105"/>
        </w:rPr>
        <w:t>.</w:t>
      </w:r>
      <w:r w:rsidRPr="001B633B">
        <w:rPr>
          <w:w w:val="105"/>
        </w:rPr>
        <w:t>02, 793 sig</w:t>
      </w:r>
      <w:r w:rsidR="00246D33" w:rsidRPr="001B633B">
        <w:rPr>
          <w:w w:val="105"/>
        </w:rPr>
        <w:t>.</w:t>
      </w:r>
      <w:r w:rsidRPr="001B633B">
        <w:rPr>
          <w:w w:val="105"/>
        </w:rPr>
        <w:t xml:space="preserve"> </w:t>
      </w:r>
      <w:r w:rsidR="00246D33" w:rsidRPr="001B633B">
        <w:rPr>
          <w:w w:val="105"/>
        </w:rPr>
        <w:t>v</w:t>
      </w:r>
      <w:r w:rsidRPr="001B633B">
        <w:rPr>
          <w:w w:val="105"/>
        </w:rPr>
        <w:t>ert</w:t>
      </w:r>
      <w:r w:rsidR="00246D33" w:rsidRPr="001B633B">
        <w:rPr>
          <w:w w:val="105"/>
        </w:rPr>
        <w:t>.</w:t>
      </w:r>
      <w:r w:rsidRPr="001B633B">
        <w:rPr>
          <w:w w:val="105"/>
        </w:rPr>
        <w:t>), and right hippocampus (</w:t>
      </w:r>
      <w:r w:rsidRPr="001B633B">
        <w:rPr>
          <w:i/>
          <w:w w:val="105"/>
        </w:rPr>
        <w:t xml:space="preserve">t </w:t>
      </w:r>
      <w:r w:rsidRPr="001B633B">
        <w:rPr>
          <w:w w:val="105"/>
        </w:rPr>
        <w:t>= 3</w:t>
      </w:r>
      <w:r w:rsidRPr="001B633B">
        <w:rPr>
          <w:i/>
          <w:w w:val="105"/>
        </w:rPr>
        <w:t>.</w:t>
      </w:r>
      <w:r w:rsidRPr="001B633B">
        <w:rPr>
          <w:w w:val="105"/>
        </w:rPr>
        <w:t>21</w:t>
      </w:r>
      <w:r w:rsidRPr="001B633B">
        <w:rPr>
          <w:i/>
          <w:w w:val="105"/>
        </w:rPr>
        <w:t xml:space="preserve">, p </w:t>
      </w:r>
      <w:r w:rsidRPr="001B633B">
        <w:rPr>
          <w:w w:val="105"/>
        </w:rPr>
        <w:t>= 0</w:t>
      </w:r>
      <w:r w:rsidRPr="001B633B">
        <w:rPr>
          <w:i/>
          <w:w w:val="105"/>
        </w:rPr>
        <w:t>.</w:t>
      </w:r>
      <w:r w:rsidRPr="001B633B">
        <w:rPr>
          <w:w w:val="105"/>
        </w:rPr>
        <w:t xml:space="preserve">02, 735 sig. vert.) (see Fig. </w:t>
      </w:r>
      <w:hyperlink w:anchor="_bookmark2" w:history="1">
        <w:r w:rsidRPr="001B633B">
          <w:rPr>
            <w:w w:val="105"/>
          </w:rPr>
          <w:t>3a)</w:t>
        </w:r>
      </w:hyperlink>
      <w:r w:rsidRPr="001B633B">
        <w:rPr>
          <w:w w:val="105"/>
        </w:rPr>
        <w:t xml:space="preserve">. The </w:t>
      </w:r>
      <w:r w:rsidR="007507F9" w:rsidRPr="001B633B">
        <w:rPr>
          <w:i/>
        </w:rPr>
        <w:t>θ</w:t>
      </w:r>
      <w:r w:rsidR="007507F9" w:rsidRPr="001B633B">
        <w:rPr>
          <w:w w:val="105"/>
        </w:rPr>
        <w:t>/</w:t>
      </w:r>
      <w:r w:rsidR="007507F9" w:rsidRPr="001B633B">
        <w:rPr>
          <w:i/>
          <w:spacing w:val="3"/>
        </w:rPr>
        <w:t>δ</w:t>
      </w:r>
      <w:r w:rsidR="007507F9" w:rsidRPr="001B633B">
        <w:rPr>
          <w:w w:val="105"/>
        </w:rPr>
        <w:t xml:space="preserve"> </w:t>
      </w:r>
      <w:r w:rsidRPr="001B633B">
        <w:rPr>
          <w:w w:val="105"/>
        </w:rPr>
        <w:t xml:space="preserve">component </w:t>
      </w:r>
      <w:r w:rsidRPr="001B633B">
        <w:rPr>
          <w:spacing w:val="-3"/>
          <w:w w:val="105"/>
        </w:rPr>
        <w:t xml:space="preserve">was </w:t>
      </w:r>
      <w:r w:rsidRPr="001B633B">
        <w:rPr>
          <w:w w:val="105"/>
        </w:rPr>
        <w:t>negatively associated with increased atrophy in right putamen (</w:t>
      </w:r>
      <w:r w:rsidRPr="001B633B">
        <w:rPr>
          <w:i/>
          <w:w w:val="105"/>
        </w:rPr>
        <w:t xml:space="preserve">t </w:t>
      </w:r>
      <w:r w:rsidRPr="001B633B">
        <w:rPr>
          <w:w w:val="105"/>
        </w:rPr>
        <w:t>=</w:t>
      </w:r>
      <w:r w:rsidR="00590CEA" w:rsidRPr="001B633B">
        <w:rPr>
          <w:w w:val="105"/>
        </w:rPr>
        <w:t xml:space="preserve"> </w:t>
      </w:r>
      <w:r w:rsidRPr="001B633B">
        <w:rPr>
          <w:w w:val="105"/>
        </w:rPr>
        <w:t>3</w:t>
      </w:r>
      <w:r w:rsidRPr="001B633B">
        <w:rPr>
          <w:i/>
          <w:w w:val="105"/>
        </w:rPr>
        <w:t>.</w:t>
      </w:r>
      <w:r w:rsidRPr="001B633B">
        <w:rPr>
          <w:w w:val="105"/>
        </w:rPr>
        <w:t>72</w:t>
      </w:r>
      <w:r w:rsidRPr="001B633B">
        <w:rPr>
          <w:i/>
          <w:w w:val="105"/>
        </w:rPr>
        <w:t xml:space="preserve">, p </w:t>
      </w:r>
      <w:r w:rsidRPr="001B633B">
        <w:rPr>
          <w:w w:val="105"/>
        </w:rPr>
        <w:t>=</w:t>
      </w:r>
      <w:r w:rsidR="00590CEA" w:rsidRPr="001B633B">
        <w:rPr>
          <w:w w:val="105"/>
        </w:rPr>
        <w:t xml:space="preserve"> </w:t>
      </w:r>
      <w:r w:rsidRPr="001B633B">
        <w:rPr>
          <w:w w:val="105"/>
        </w:rPr>
        <w:t>0</w:t>
      </w:r>
      <w:r w:rsidRPr="001B633B">
        <w:rPr>
          <w:i/>
          <w:w w:val="105"/>
        </w:rPr>
        <w:t>.</w:t>
      </w:r>
      <w:r w:rsidRPr="001B633B">
        <w:rPr>
          <w:w w:val="105"/>
        </w:rPr>
        <w:t>037,</w:t>
      </w:r>
      <w:r w:rsidR="00590CEA" w:rsidRPr="001B633B">
        <w:rPr>
          <w:w w:val="105"/>
        </w:rPr>
        <w:t xml:space="preserve"> </w:t>
      </w:r>
      <w:r w:rsidRPr="001B633B">
        <w:rPr>
          <w:w w:val="105"/>
        </w:rPr>
        <w:t>140 sig. vert.)</w:t>
      </w:r>
      <w:r w:rsidR="00590CEA" w:rsidRPr="001B633B">
        <w:rPr>
          <w:w w:val="105"/>
        </w:rPr>
        <w:t xml:space="preserve"> </w:t>
      </w:r>
      <w:r w:rsidRPr="001B633B">
        <w:rPr>
          <w:w w:val="105"/>
        </w:rPr>
        <w:t>and right globus pallidus</w:t>
      </w:r>
      <w:r w:rsidR="00590CEA" w:rsidRPr="001B633B">
        <w:rPr>
          <w:w w:val="105"/>
        </w:rPr>
        <w:t xml:space="preserve"> </w:t>
      </w:r>
      <w:r w:rsidRPr="001B633B">
        <w:rPr>
          <w:w w:val="105"/>
        </w:rPr>
        <w:t>(</w:t>
      </w:r>
      <w:r w:rsidRPr="001B633B">
        <w:rPr>
          <w:i/>
          <w:w w:val="105"/>
        </w:rPr>
        <w:t xml:space="preserve">t </w:t>
      </w:r>
      <w:r w:rsidRPr="001B633B">
        <w:rPr>
          <w:w w:val="105"/>
        </w:rPr>
        <w:t>= 3</w:t>
      </w:r>
      <w:r w:rsidRPr="001B633B">
        <w:rPr>
          <w:i/>
          <w:w w:val="105"/>
        </w:rPr>
        <w:t>.</w:t>
      </w:r>
      <w:r w:rsidRPr="001B633B">
        <w:rPr>
          <w:w w:val="105"/>
        </w:rPr>
        <w:t>89</w:t>
      </w:r>
      <w:r w:rsidRPr="001B633B">
        <w:rPr>
          <w:i/>
          <w:w w:val="105"/>
        </w:rPr>
        <w:t xml:space="preserve">, p </w:t>
      </w:r>
      <w:r w:rsidRPr="001B633B">
        <w:rPr>
          <w:w w:val="105"/>
        </w:rPr>
        <w:t>= 0</w:t>
      </w:r>
      <w:r w:rsidRPr="001B633B">
        <w:rPr>
          <w:i/>
          <w:w w:val="105"/>
        </w:rPr>
        <w:t>.</w:t>
      </w:r>
      <w:r w:rsidRPr="001B633B">
        <w:rPr>
          <w:w w:val="105"/>
        </w:rPr>
        <w:t xml:space="preserve">037, 30 sig. vert.) (see Fig. </w:t>
      </w:r>
      <w:hyperlink w:anchor="_bookmark2" w:history="1">
        <w:r w:rsidRPr="001B633B">
          <w:rPr>
            <w:w w:val="105"/>
          </w:rPr>
          <w:t>3b).</w:t>
        </w:r>
      </w:hyperlink>
      <w:r w:rsidRPr="001B633B">
        <w:rPr>
          <w:w w:val="105"/>
        </w:rPr>
        <w:t xml:space="preserve"> </w:t>
      </w:r>
      <w:r w:rsidRPr="001B633B">
        <w:rPr>
          <w:spacing w:val="-3"/>
          <w:w w:val="105"/>
        </w:rPr>
        <w:t xml:space="preserve">Finally, </w:t>
      </w:r>
      <w:r w:rsidRPr="001B633B">
        <w:rPr>
          <w:w w:val="105"/>
        </w:rPr>
        <w:t xml:space="preserve">the total power component </w:t>
      </w:r>
      <w:r w:rsidRPr="001B633B">
        <w:rPr>
          <w:spacing w:val="-3"/>
          <w:w w:val="105"/>
        </w:rPr>
        <w:t xml:space="preserve">was </w:t>
      </w:r>
      <w:r w:rsidRPr="001B633B">
        <w:rPr>
          <w:w w:val="105"/>
        </w:rPr>
        <w:t xml:space="preserve">negatively associated with widespread atrophy in the brainstem (including the </w:t>
      </w:r>
      <w:r w:rsidR="009F0C92" w:rsidRPr="001B633B">
        <w:rPr>
          <w:w w:val="105"/>
        </w:rPr>
        <w:t>4</w:t>
      </w:r>
      <w:r w:rsidR="009F0C92" w:rsidRPr="001B633B">
        <w:rPr>
          <w:w w:val="105"/>
          <w:vertAlign w:val="superscript"/>
        </w:rPr>
        <w:t>th</w:t>
      </w:r>
      <w:r w:rsidR="009F0C92" w:rsidRPr="001B633B">
        <w:rPr>
          <w:w w:val="105"/>
        </w:rPr>
        <w:t xml:space="preserve"> </w:t>
      </w:r>
      <w:r w:rsidRPr="001B633B">
        <w:rPr>
          <w:w w:val="105"/>
        </w:rPr>
        <w:t xml:space="preserve">ventricle region; </w:t>
      </w:r>
      <w:r w:rsidRPr="001B633B">
        <w:rPr>
          <w:i/>
          <w:w w:val="105"/>
        </w:rPr>
        <w:t xml:space="preserve">t </w:t>
      </w:r>
      <w:r w:rsidRPr="001B633B">
        <w:rPr>
          <w:w w:val="105"/>
        </w:rPr>
        <w:t>= 4</w:t>
      </w:r>
      <w:r w:rsidRPr="001B633B">
        <w:rPr>
          <w:i/>
          <w:w w:val="105"/>
        </w:rPr>
        <w:t>.</w:t>
      </w:r>
      <w:r w:rsidRPr="001B633B">
        <w:rPr>
          <w:w w:val="105"/>
        </w:rPr>
        <w:t>41</w:t>
      </w:r>
      <w:r w:rsidRPr="001B633B">
        <w:rPr>
          <w:i/>
          <w:w w:val="105"/>
        </w:rPr>
        <w:t xml:space="preserve">, p </w:t>
      </w:r>
      <w:r w:rsidRPr="001B633B">
        <w:rPr>
          <w:w w:val="105"/>
        </w:rPr>
        <w:t>= 0</w:t>
      </w:r>
      <w:r w:rsidRPr="001B633B">
        <w:rPr>
          <w:i/>
          <w:w w:val="105"/>
        </w:rPr>
        <w:t>.</w:t>
      </w:r>
      <w:r w:rsidRPr="001B633B">
        <w:rPr>
          <w:w w:val="105"/>
        </w:rPr>
        <w:t>004</w:t>
      </w:r>
      <w:r w:rsidRPr="001B633B">
        <w:rPr>
          <w:i/>
          <w:w w:val="105"/>
        </w:rPr>
        <w:t xml:space="preserve">, </w:t>
      </w:r>
      <w:r w:rsidRPr="001B633B">
        <w:rPr>
          <w:w w:val="105"/>
        </w:rPr>
        <w:t xml:space="preserve">3704 sig. vert.), as well as the left </w:t>
      </w:r>
      <w:r w:rsidR="005A0522" w:rsidRPr="001B633B">
        <w:rPr>
          <w:w w:val="105"/>
        </w:rPr>
        <w:t xml:space="preserve">globus pallidus </w:t>
      </w:r>
      <w:r w:rsidRPr="001B633B">
        <w:rPr>
          <w:w w:val="105"/>
        </w:rPr>
        <w:t>(</w:t>
      </w:r>
      <w:r w:rsidRPr="001B633B">
        <w:rPr>
          <w:i/>
          <w:w w:val="105"/>
        </w:rPr>
        <w:t xml:space="preserve">t </w:t>
      </w:r>
      <w:r w:rsidRPr="001B633B">
        <w:rPr>
          <w:w w:val="105"/>
        </w:rPr>
        <w:t>= 4</w:t>
      </w:r>
      <w:r w:rsidRPr="001B633B">
        <w:rPr>
          <w:i/>
          <w:w w:val="105"/>
        </w:rPr>
        <w:t>.</w:t>
      </w:r>
      <w:r w:rsidRPr="001B633B">
        <w:rPr>
          <w:w w:val="105"/>
        </w:rPr>
        <w:t>00</w:t>
      </w:r>
      <w:r w:rsidRPr="001B633B">
        <w:rPr>
          <w:i/>
          <w:w w:val="105"/>
        </w:rPr>
        <w:t xml:space="preserve">, p </w:t>
      </w:r>
      <w:r w:rsidRPr="001B633B">
        <w:rPr>
          <w:w w:val="105"/>
        </w:rPr>
        <w:t>= 0</w:t>
      </w:r>
      <w:r w:rsidRPr="001B633B">
        <w:rPr>
          <w:i/>
          <w:w w:val="105"/>
        </w:rPr>
        <w:t>.</w:t>
      </w:r>
      <w:r w:rsidRPr="001B633B">
        <w:rPr>
          <w:w w:val="105"/>
        </w:rPr>
        <w:t>008, 365 sig. vert.)</w:t>
      </w:r>
      <w:r w:rsidR="00590CEA" w:rsidRPr="001B633B">
        <w:rPr>
          <w:w w:val="105"/>
        </w:rPr>
        <w:t xml:space="preserve"> </w:t>
      </w:r>
      <w:r w:rsidRPr="001B633B">
        <w:rPr>
          <w:w w:val="105"/>
        </w:rPr>
        <w:t>and</w:t>
      </w:r>
      <w:r w:rsidR="00DC7132" w:rsidRPr="001B633B">
        <w:rPr>
          <w:w w:val="105"/>
        </w:rPr>
        <w:t xml:space="preserve"> </w:t>
      </w:r>
      <w:r w:rsidRPr="001B633B">
        <w:rPr>
          <w:w w:val="105"/>
        </w:rPr>
        <w:t>right caudate (</w:t>
      </w:r>
      <w:r w:rsidRPr="001B633B">
        <w:rPr>
          <w:i/>
          <w:w w:val="105"/>
        </w:rPr>
        <w:t xml:space="preserve">t </w:t>
      </w:r>
      <w:r w:rsidRPr="001B633B">
        <w:rPr>
          <w:w w:val="105"/>
        </w:rPr>
        <w:t>= 5</w:t>
      </w:r>
      <w:r w:rsidRPr="001B633B">
        <w:rPr>
          <w:i/>
          <w:w w:val="105"/>
        </w:rPr>
        <w:t>.</w:t>
      </w:r>
      <w:r w:rsidRPr="001B633B">
        <w:rPr>
          <w:w w:val="105"/>
        </w:rPr>
        <w:t>48</w:t>
      </w:r>
      <w:r w:rsidRPr="001B633B">
        <w:rPr>
          <w:i/>
          <w:w w:val="105"/>
        </w:rPr>
        <w:t xml:space="preserve">, p </w:t>
      </w:r>
      <w:r w:rsidRPr="001B633B">
        <w:rPr>
          <w:w w:val="105"/>
        </w:rPr>
        <w:t>= 0</w:t>
      </w:r>
      <w:r w:rsidRPr="001B633B">
        <w:rPr>
          <w:i/>
          <w:w w:val="105"/>
        </w:rPr>
        <w:t>.</w:t>
      </w:r>
      <w:r w:rsidRPr="001B633B">
        <w:rPr>
          <w:w w:val="105"/>
        </w:rPr>
        <w:t xml:space="preserve">018, 193 sig. vert.) (see Fig. </w:t>
      </w:r>
      <w:hyperlink w:anchor="_bookmark2" w:history="1">
        <w:r w:rsidRPr="001B633B">
          <w:rPr>
            <w:w w:val="105"/>
          </w:rPr>
          <w:t>3c).</w:t>
        </w:r>
      </w:hyperlink>
      <w:r w:rsidRPr="001B633B">
        <w:rPr>
          <w:w w:val="105"/>
        </w:rPr>
        <w:t xml:space="preserve"> No</w:t>
      </w:r>
      <w:r w:rsidRPr="001B633B">
        <w:rPr>
          <w:spacing w:val="-22"/>
          <w:w w:val="105"/>
        </w:rPr>
        <w:t xml:space="preserve"> </w:t>
      </w:r>
      <w:r w:rsidRPr="001B633B">
        <w:rPr>
          <w:w w:val="105"/>
        </w:rPr>
        <w:t>significant associations were detected for the remaining</w:t>
      </w:r>
      <w:r w:rsidR="00590CEA" w:rsidRPr="001B633B">
        <w:rPr>
          <w:w w:val="105"/>
        </w:rPr>
        <w:t xml:space="preserve"> </w:t>
      </w:r>
      <w:r w:rsidRPr="001B633B">
        <w:rPr>
          <w:w w:val="105"/>
        </w:rPr>
        <w:t>components.</w:t>
      </w:r>
    </w:p>
    <w:p w14:paraId="113A0B5C" w14:textId="77777777" w:rsidR="000F7300" w:rsidRPr="001B633B" w:rsidRDefault="000F7300" w:rsidP="000F7300">
      <w:pPr>
        <w:pStyle w:val="Corpotesto"/>
        <w:spacing w:line="480" w:lineRule="auto"/>
        <w:ind w:firstLine="17"/>
        <w:jc w:val="center"/>
        <w:rPr>
          <w:i/>
        </w:rPr>
      </w:pPr>
      <w:r w:rsidRPr="001B633B">
        <w:rPr>
          <w:i/>
        </w:rPr>
        <w:t>Insert Figure 3 about here</w:t>
      </w:r>
    </w:p>
    <w:p w14:paraId="7AD2839D" w14:textId="77777777" w:rsidR="007634F2" w:rsidRPr="001B633B" w:rsidRDefault="007634F2" w:rsidP="00F9433E">
      <w:pPr>
        <w:pStyle w:val="Corpotesto"/>
        <w:spacing w:before="192" w:line="480" w:lineRule="auto"/>
        <w:ind w:firstLine="17"/>
      </w:pPr>
    </w:p>
    <w:p w14:paraId="79100AE7" w14:textId="77777777" w:rsidR="000F7300" w:rsidRPr="00D21E62" w:rsidRDefault="00FF4211" w:rsidP="00EA2730">
      <w:pPr>
        <w:tabs>
          <w:tab w:val="left" w:pos="1000"/>
        </w:tabs>
        <w:spacing w:line="480" w:lineRule="auto"/>
        <w:ind w:left="17"/>
        <w:rPr>
          <w:i/>
          <w:sz w:val="24"/>
          <w:szCs w:val="24"/>
        </w:rPr>
      </w:pPr>
      <w:bookmarkStart w:id="16" w:name="CRS-R_–_MRI_analysis"/>
      <w:bookmarkEnd w:id="16"/>
      <w:r w:rsidRPr="00D21E62">
        <w:rPr>
          <w:i/>
          <w:sz w:val="24"/>
          <w:szCs w:val="24"/>
        </w:rPr>
        <w:t>CRS-R</w:t>
      </w:r>
      <w:r w:rsidR="00590CEA" w:rsidRPr="00D21E62">
        <w:rPr>
          <w:i/>
          <w:sz w:val="24"/>
          <w:szCs w:val="24"/>
        </w:rPr>
        <w:t xml:space="preserve"> </w:t>
      </w:r>
      <w:r w:rsidRPr="00D21E62">
        <w:rPr>
          <w:i/>
          <w:sz w:val="24"/>
          <w:szCs w:val="24"/>
        </w:rPr>
        <w:t>–</w:t>
      </w:r>
      <w:r w:rsidR="00590CEA" w:rsidRPr="00D21E62">
        <w:rPr>
          <w:i/>
          <w:sz w:val="24"/>
          <w:szCs w:val="24"/>
        </w:rPr>
        <w:t xml:space="preserve"> </w:t>
      </w:r>
      <w:r w:rsidRPr="00D21E62">
        <w:rPr>
          <w:i/>
          <w:sz w:val="24"/>
          <w:szCs w:val="24"/>
        </w:rPr>
        <w:t>MRI</w:t>
      </w:r>
      <w:r w:rsidRPr="00D21E62">
        <w:rPr>
          <w:i/>
          <w:spacing w:val="2"/>
          <w:sz w:val="24"/>
          <w:szCs w:val="24"/>
        </w:rPr>
        <w:t xml:space="preserve"> </w:t>
      </w:r>
      <w:r w:rsidRPr="00D21E62">
        <w:rPr>
          <w:i/>
          <w:sz w:val="24"/>
          <w:szCs w:val="24"/>
        </w:rPr>
        <w:t>analysis</w:t>
      </w:r>
    </w:p>
    <w:p w14:paraId="777F3D45" w14:textId="2E4696D6" w:rsidR="005D0A6E" w:rsidRPr="00D21E62" w:rsidRDefault="00FF4211" w:rsidP="00F44BBB">
      <w:pPr>
        <w:tabs>
          <w:tab w:val="left" w:pos="1000"/>
        </w:tabs>
        <w:spacing w:line="480" w:lineRule="auto"/>
        <w:ind w:left="17"/>
        <w:rPr>
          <w:w w:val="105"/>
          <w:sz w:val="24"/>
          <w:szCs w:val="24"/>
        </w:rPr>
      </w:pPr>
      <w:r w:rsidRPr="00D21E62">
        <w:rPr>
          <w:w w:val="105"/>
          <w:sz w:val="24"/>
          <w:szCs w:val="24"/>
        </w:rPr>
        <w:t xml:space="preserve">As shown in Figure </w:t>
      </w:r>
      <w:hyperlink w:anchor="_bookmark3" w:history="1">
        <w:r w:rsidRPr="00D21E62">
          <w:rPr>
            <w:w w:val="105"/>
            <w:sz w:val="24"/>
            <w:szCs w:val="24"/>
          </w:rPr>
          <w:t>4a,b,</w:t>
        </w:r>
      </w:hyperlink>
      <w:r w:rsidRPr="00D21E62">
        <w:rPr>
          <w:w w:val="105"/>
          <w:sz w:val="24"/>
          <w:szCs w:val="24"/>
        </w:rPr>
        <w:t xml:space="preserve"> </w:t>
      </w:r>
      <w:r w:rsidRPr="00D21E62">
        <w:rPr>
          <w:spacing w:val="-5"/>
          <w:w w:val="105"/>
          <w:sz w:val="24"/>
          <w:szCs w:val="24"/>
        </w:rPr>
        <w:t xml:space="preserve">two </w:t>
      </w:r>
      <w:r w:rsidRPr="00D21E62">
        <w:rPr>
          <w:w w:val="105"/>
          <w:sz w:val="24"/>
          <w:szCs w:val="24"/>
        </w:rPr>
        <w:t>of the CRS-R components exhibited significant</w:t>
      </w:r>
      <w:r w:rsidR="000312CA" w:rsidRPr="00D21E62">
        <w:rPr>
          <w:w w:val="105"/>
          <w:sz w:val="24"/>
          <w:szCs w:val="24"/>
        </w:rPr>
        <w:t xml:space="preserve"> </w:t>
      </w:r>
      <w:r w:rsidRPr="00D21E62">
        <w:rPr>
          <w:w w:val="105"/>
          <w:sz w:val="24"/>
          <w:szCs w:val="24"/>
        </w:rPr>
        <w:t xml:space="preserve">correlations with local atrophy measurements. Specifically, the motor component </w:t>
      </w:r>
      <w:r w:rsidRPr="00D21E62">
        <w:rPr>
          <w:spacing w:val="-3"/>
          <w:w w:val="105"/>
          <w:sz w:val="24"/>
          <w:szCs w:val="24"/>
        </w:rPr>
        <w:t xml:space="preserve">was </w:t>
      </w:r>
      <w:r w:rsidRPr="00D21E62">
        <w:rPr>
          <w:w w:val="105"/>
          <w:sz w:val="24"/>
          <w:szCs w:val="24"/>
        </w:rPr>
        <w:t>negatively associated with greater atrophy in broad regions of the brainstem (</w:t>
      </w:r>
      <w:r w:rsidRPr="00D21E62">
        <w:rPr>
          <w:i/>
          <w:w w:val="105"/>
          <w:sz w:val="24"/>
          <w:szCs w:val="24"/>
        </w:rPr>
        <w:t xml:space="preserve">t </w:t>
      </w:r>
      <w:r w:rsidRPr="00D21E62">
        <w:rPr>
          <w:w w:val="105"/>
          <w:sz w:val="24"/>
          <w:szCs w:val="24"/>
        </w:rPr>
        <w:t>= 3</w:t>
      </w:r>
      <w:r w:rsidRPr="00D21E62">
        <w:rPr>
          <w:i/>
          <w:w w:val="105"/>
          <w:sz w:val="24"/>
          <w:szCs w:val="24"/>
        </w:rPr>
        <w:t>.</w:t>
      </w:r>
      <w:r w:rsidRPr="00D21E62">
        <w:rPr>
          <w:w w:val="105"/>
          <w:sz w:val="24"/>
          <w:szCs w:val="24"/>
        </w:rPr>
        <w:t>69</w:t>
      </w:r>
      <w:r w:rsidRPr="00D21E62">
        <w:rPr>
          <w:i/>
          <w:w w:val="105"/>
          <w:sz w:val="24"/>
          <w:szCs w:val="24"/>
        </w:rPr>
        <w:t xml:space="preserve">, p </w:t>
      </w:r>
      <w:r w:rsidRPr="00D21E62">
        <w:rPr>
          <w:w w:val="105"/>
          <w:sz w:val="24"/>
          <w:szCs w:val="24"/>
        </w:rPr>
        <w:t>= 0</w:t>
      </w:r>
      <w:r w:rsidRPr="00D21E62">
        <w:rPr>
          <w:i/>
          <w:w w:val="105"/>
          <w:sz w:val="24"/>
          <w:szCs w:val="24"/>
        </w:rPr>
        <w:t>.</w:t>
      </w:r>
      <w:r w:rsidRPr="00D21E62">
        <w:rPr>
          <w:w w:val="105"/>
          <w:sz w:val="24"/>
          <w:szCs w:val="24"/>
        </w:rPr>
        <w:t xml:space="preserve">074, 4,301 sig. vert.; see Fig. </w:t>
      </w:r>
      <w:hyperlink w:anchor="_bookmark3" w:history="1">
        <w:r w:rsidRPr="00D21E62">
          <w:rPr>
            <w:w w:val="105"/>
            <w:sz w:val="24"/>
            <w:szCs w:val="24"/>
          </w:rPr>
          <w:t>4a)</w:t>
        </w:r>
      </w:hyperlink>
      <w:r w:rsidRPr="00D21E62">
        <w:rPr>
          <w:w w:val="105"/>
          <w:sz w:val="24"/>
          <w:szCs w:val="24"/>
        </w:rPr>
        <w:t xml:space="preserve"> while the oromotor-communication component </w:t>
      </w:r>
      <w:r w:rsidRPr="00D21E62">
        <w:rPr>
          <w:spacing w:val="-3"/>
          <w:w w:val="105"/>
          <w:sz w:val="24"/>
          <w:szCs w:val="24"/>
        </w:rPr>
        <w:t xml:space="preserve">was </w:t>
      </w:r>
      <w:r w:rsidRPr="00D21E62">
        <w:rPr>
          <w:w w:val="105"/>
          <w:sz w:val="24"/>
          <w:szCs w:val="24"/>
        </w:rPr>
        <w:t>negatively associated with greater atrophy in regions of the brainstem (</w:t>
      </w:r>
      <w:r w:rsidRPr="00D21E62">
        <w:rPr>
          <w:i/>
          <w:w w:val="105"/>
          <w:sz w:val="24"/>
          <w:szCs w:val="24"/>
        </w:rPr>
        <w:t xml:space="preserve">t </w:t>
      </w:r>
      <w:r w:rsidRPr="00D21E62">
        <w:rPr>
          <w:w w:val="105"/>
          <w:sz w:val="24"/>
          <w:szCs w:val="24"/>
        </w:rPr>
        <w:t>= 2</w:t>
      </w:r>
      <w:r w:rsidRPr="00D21E62">
        <w:rPr>
          <w:i/>
          <w:w w:val="105"/>
          <w:sz w:val="24"/>
          <w:szCs w:val="24"/>
        </w:rPr>
        <w:t>.</w:t>
      </w:r>
      <w:r w:rsidRPr="00D21E62">
        <w:rPr>
          <w:w w:val="105"/>
          <w:sz w:val="24"/>
          <w:szCs w:val="24"/>
        </w:rPr>
        <w:t>74</w:t>
      </w:r>
      <w:r w:rsidRPr="00D21E62">
        <w:rPr>
          <w:i/>
          <w:w w:val="105"/>
          <w:sz w:val="24"/>
          <w:szCs w:val="24"/>
        </w:rPr>
        <w:t xml:space="preserve">, p </w:t>
      </w:r>
      <w:r w:rsidRPr="00D21E62">
        <w:rPr>
          <w:w w:val="105"/>
          <w:sz w:val="24"/>
          <w:szCs w:val="24"/>
        </w:rPr>
        <w:t>= 0</w:t>
      </w:r>
      <w:r w:rsidRPr="00D21E62">
        <w:rPr>
          <w:i/>
          <w:w w:val="105"/>
          <w:sz w:val="24"/>
          <w:szCs w:val="24"/>
        </w:rPr>
        <w:t>.</w:t>
      </w:r>
      <w:r w:rsidRPr="00D21E62">
        <w:rPr>
          <w:w w:val="105"/>
          <w:sz w:val="24"/>
          <w:szCs w:val="24"/>
        </w:rPr>
        <w:t>05, 943 sig. vert.), left putamen (</w:t>
      </w:r>
      <w:r w:rsidRPr="00D21E62">
        <w:rPr>
          <w:i/>
          <w:w w:val="105"/>
          <w:sz w:val="24"/>
          <w:szCs w:val="24"/>
        </w:rPr>
        <w:t xml:space="preserve">t </w:t>
      </w:r>
      <w:r w:rsidRPr="00D21E62">
        <w:rPr>
          <w:w w:val="105"/>
          <w:sz w:val="24"/>
          <w:szCs w:val="24"/>
        </w:rPr>
        <w:t>=</w:t>
      </w:r>
      <w:r w:rsidR="00590CEA" w:rsidRPr="00D21E62">
        <w:rPr>
          <w:w w:val="105"/>
          <w:sz w:val="24"/>
          <w:szCs w:val="24"/>
        </w:rPr>
        <w:t xml:space="preserve"> </w:t>
      </w:r>
      <w:r w:rsidRPr="00D21E62">
        <w:rPr>
          <w:w w:val="105"/>
          <w:sz w:val="24"/>
          <w:szCs w:val="24"/>
        </w:rPr>
        <w:t>3</w:t>
      </w:r>
      <w:r w:rsidRPr="00D21E62">
        <w:rPr>
          <w:i/>
          <w:w w:val="105"/>
          <w:sz w:val="24"/>
          <w:szCs w:val="24"/>
        </w:rPr>
        <w:t>.</w:t>
      </w:r>
      <w:r w:rsidRPr="00D21E62">
        <w:rPr>
          <w:w w:val="105"/>
          <w:sz w:val="24"/>
          <w:szCs w:val="24"/>
        </w:rPr>
        <w:t>23</w:t>
      </w:r>
      <w:r w:rsidRPr="00D21E62">
        <w:rPr>
          <w:i/>
          <w:w w:val="105"/>
          <w:sz w:val="24"/>
          <w:szCs w:val="24"/>
        </w:rPr>
        <w:t xml:space="preserve">, p </w:t>
      </w:r>
      <w:r w:rsidRPr="00D21E62">
        <w:rPr>
          <w:w w:val="105"/>
          <w:sz w:val="24"/>
          <w:szCs w:val="24"/>
        </w:rPr>
        <w:t>=</w:t>
      </w:r>
      <w:r w:rsidR="00590CEA" w:rsidRPr="00D21E62">
        <w:rPr>
          <w:w w:val="105"/>
          <w:sz w:val="24"/>
          <w:szCs w:val="24"/>
        </w:rPr>
        <w:t xml:space="preserve"> </w:t>
      </w:r>
      <w:r w:rsidRPr="00D21E62">
        <w:rPr>
          <w:w w:val="105"/>
          <w:sz w:val="24"/>
          <w:szCs w:val="24"/>
        </w:rPr>
        <w:t>0</w:t>
      </w:r>
      <w:r w:rsidRPr="00D21E62">
        <w:rPr>
          <w:i/>
          <w:w w:val="105"/>
          <w:sz w:val="24"/>
          <w:szCs w:val="24"/>
        </w:rPr>
        <w:t>.</w:t>
      </w:r>
      <w:r w:rsidRPr="00D21E62">
        <w:rPr>
          <w:w w:val="105"/>
          <w:sz w:val="24"/>
          <w:szCs w:val="24"/>
        </w:rPr>
        <w:t>023,</w:t>
      </w:r>
      <w:r w:rsidR="00590CEA" w:rsidRPr="00D21E62">
        <w:rPr>
          <w:w w:val="105"/>
          <w:sz w:val="24"/>
          <w:szCs w:val="24"/>
        </w:rPr>
        <w:t xml:space="preserve"> </w:t>
      </w:r>
      <w:r w:rsidRPr="00D21E62">
        <w:rPr>
          <w:w w:val="105"/>
          <w:sz w:val="24"/>
          <w:szCs w:val="24"/>
        </w:rPr>
        <w:t>712 sig. vert.),</w:t>
      </w:r>
      <w:r w:rsidR="00590CEA" w:rsidRPr="00D21E62">
        <w:rPr>
          <w:w w:val="105"/>
          <w:sz w:val="24"/>
          <w:szCs w:val="24"/>
        </w:rPr>
        <w:t xml:space="preserve"> </w:t>
      </w:r>
      <w:r w:rsidRPr="00D21E62">
        <w:rPr>
          <w:w w:val="105"/>
          <w:sz w:val="24"/>
          <w:szCs w:val="24"/>
        </w:rPr>
        <w:t xml:space="preserve">and right </w:t>
      </w:r>
      <w:r w:rsidR="005A0522" w:rsidRPr="00D21E62">
        <w:rPr>
          <w:w w:val="105"/>
          <w:sz w:val="24"/>
          <w:szCs w:val="24"/>
        </w:rPr>
        <w:t xml:space="preserve">globus pallidus </w:t>
      </w:r>
      <w:r w:rsidRPr="00D21E62">
        <w:rPr>
          <w:w w:val="105"/>
          <w:sz w:val="24"/>
          <w:szCs w:val="24"/>
        </w:rPr>
        <w:t>(</w:t>
      </w:r>
      <w:r w:rsidRPr="00D21E62">
        <w:rPr>
          <w:i/>
          <w:w w:val="105"/>
          <w:sz w:val="24"/>
          <w:szCs w:val="24"/>
        </w:rPr>
        <w:t xml:space="preserve">t </w:t>
      </w:r>
      <w:r w:rsidRPr="00D21E62">
        <w:rPr>
          <w:w w:val="105"/>
          <w:sz w:val="24"/>
          <w:szCs w:val="24"/>
        </w:rPr>
        <w:t>= 2</w:t>
      </w:r>
      <w:r w:rsidRPr="00D21E62">
        <w:rPr>
          <w:i/>
          <w:w w:val="105"/>
          <w:sz w:val="24"/>
          <w:szCs w:val="24"/>
        </w:rPr>
        <w:t>.</w:t>
      </w:r>
      <w:r w:rsidRPr="00D21E62">
        <w:rPr>
          <w:w w:val="105"/>
          <w:sz w:val="24"/>
          <w:szCs w:val="24"/>
        </w:rPr>
        <w:t>38</w:t>
      </w:r>
      <w:r w:rsidRPr="00D21E62">
        <w:rPr>
          <w:i/>
          <w:w w:val="105"/>
          <w:sz w:val="24"/>
          <w:szCs w:val="24"/>
        </w:rPr>
        <w:t xml:space="preserve">, p </w:t>
      </w:r>
      <w:r w:rsidRPr="00D21E62">
        <w:rPr>
          <w:w w:val="105"/>
          <w:sz w:val="24"/>
          <w:szCs w:val="24"/>
        </w:rPr>
        <w:t>= 0</w:t>
      </w:r>
      <w:r w:rsidRPr="00D21E62">
        <w:rPr>
          <w:i/>
          <w:w w:val="105"/>
          <w:sz w:val="24"/>
          <w:szCs w:val="24"/>
        </w:rPr>
        <w:t>.</w:t>
      </w:r>
      <w:r w:rsidRPr="00D21E62">
        <w:rPr>
          <w:w w:val="105"/>
          <w:sz w:val="24"/>
          <w:szCs w:val="24"/>
        </w:rPr>
        <w:t xml:space="preserve">049, 108 sig. vert.). </w:t>
      </w:r>
    </w:p>
    <w:p w14:paraId="675E7BEC" w14:textId="77777777" w:rsidR="000F7300" w:rsidRPr="00D21E62" w:rsidRDefault="000F7300" w:rsidP="000F7300">
      <w:pPr>
        <w:pStyle w:val="Corpotesto"/>
        <w:spacing w:line="480" w:lineRule="auto"/>
        <w:ind w:firstLine="17"/>
        <w:jc w:val="center"/>
        <w:rPr>
          <w:i/>
        </w:rPr>
      </w:pPr>
      <w:r w:rsidRPr="00D21E62">
        <w:rPr>
          <w:i/>
        </w:rPr>
        <w:t>Insert Figure 4 about here</w:t>
      </w:r>
    </w:p>
    <w:p w14:paraId="2EC4F051" w14:textId="77777777" w:rsidR="00F44BBB" w:rsidRPr="00D21E62" w:rsidRDefault="00F44BBB" w:rsidP="00EA2730">
      <w:pPr>
        <w:tabs>
          <w:tab w:val="left" w:pos="1000"/>
        </w:tabs>
        <w:spacing w:line="480" w:lineRule="auto"/>
        <w:ind w:left="17"/>
        <w:rPr>
          <w:i/>
          <w:spacing w:val="-3"/>
          <w:w w:val="105"/>
          <w:sz w:val="24"/>
          <w:szCs w:val="24"/>
        </w:rPr>
      </w:pPr>
      <w:bookmarkStart w:id="17" w:name="Predicting_DOC_level_from_EEG_spectral_f"/>
      <w:bookmarkEnd w:id="17"/>
    </w:p>
    <w:p w14:paraId="54441643" w14:textId="77777777" w:rsidR="0062646D" w:rsidRPr="00D21E62" w:rsidRDefault="00FF4211" w:rsidP="00EA2730">
      <w:pPr>
        <w:tabs>
          <w:tab w:val="left" w:pos="1000"/>
        </w:tabs>
        <w:spacing w:line="480" w:lineRule="auto"/>
        <w:ind w:left="17"/>
        <w:rPr>
          <w:i/>
          <w:sz w:val="24"/>
          <w:szCs w:val="24"/>
        </w:rPr>
      </w:pPr>
      <w:r w:rsidRPr="00D21E62">
        <w:rPr>
          <w:i/>
          <w:spacing w:val="-3"/>
          <w:w w:val="105"/>
          <w:sz w:val="24"/>
          <w:szCs w:val="24"/>
        </w:rPr>
        <w:t xml:space="preserve">Predicting </w:t>
      </w:r>
      <w:r w:rsidRPr="00D21E62">
        <w:rPr>
          <w:i/>
          <w:w w:val="105"/>
          <w:sz w:val="24"/>
          <w:szCs w:val="24"/>
        </w:rPr>
        <w:t xml:space="preserve">DOC level </w:t>
      </w:r>
      <w:r w:rsidRPr="00D21E62">
        <w:rPr>
          <w:i/>
          <w:spacing w:val="-3"/>
          <w:w w:val="105"/>
          <w:sz w:val="24"/>
          <w:szCs w:val="24"/>
        </w:rPr>
        <w:t xml:space="preserve">from </w:t>
      </w:r>
      <w:r w:rsidRPr="00D21E62">
        <w:rPr>
          <w:i/>
          <w:w w:val="105"/>
          <w:sz w:val="24"/>
          <w:szCs w:val="24"/>
        </w:rPr>
        <w:t xml:space="preserve">EEG </w:t>
      </w:r>
      <w:r w:rsidRPr="00D21E62">
        <w:rPr>
          <w:i/>
          <w:spacing w:val="-5"/>
          <w:w w:val="105"/>
          <w:sz w:val="24"/>
          <w:szCs w:val="24"/>
        </w:rPr>
        <w:t>spectral</w:t>
      </w:r>
      <w:r w:rsidR="00590CEA" w:rsidRPr="00D21E62">
        <w:rPr>
          <w:i/>
          <w:spacing w:val="-5"/>
          <w:w w:val="105"/>
          <w:sz w:val="24"/>
          <w:szCs w:val="24"/>
        </w:rPr>
        <w:t xml:space="preserve"> </w:t>
      </w:r>
      <w:r w:rsidRPr="00D21E62">
        <w:rPr>
          <w:i/>
          <w:spacing w:val="-3"/>
          <w:w w:val="105"/>
          <w:sz w:val="24"/>
          <w:szCs w:val="24"/>
        </w:rPr>
        <w:t>features</w:t>
      </w:r>
    </w:p>
    <w:p w14:paraId="5316E314" w14:textId="77A2AB24" w:rsidR="003B2915" w:rsidRPr="001B633B" w:rsidRDefault="00FF4211" w:rsidP="00F9433E">
      <w:pPr>
        <w:pStyle w:val="Corpotesto"/>
        <w:spacing w:before="197" w:line="480" w:lineRule="auto"/>
        <w:ind w:firstLine="17"/>
        <w:rPr>
          <w:w w:val="110"/>
        </w:rPr>
      </w:pPr>
      <w:r w:rsidRPr="00D21E62">
        <w:rPr>
          <w:w w:val="105"/>
        </w:rPr>
        <w:t xml:space="preserve">As shown in Figure </w:t>
      </w:r>
      <w:hyperlink w:anchor="_bookmark4" w:history="1">
        <w:r w:rsidRPr="00D21E62">
          <w:rPr>
            <w:w w:val="105"/>
          </w:rPr>
          <w:t>5a</w:t>
        </w:r>
      </w:hyperlink>
      <w:r w:rsidRPr="00D21E62">
        <w:rPr>
          <w:w w:val="105"/>
        </w:rPr>
        <w:t xml:space="preserve"> and </w:t>
      </w:r>
      <w:r w:rsidRPr="00D21E62">
        <w:rPr>
          <w:spacing w:val="-4"/>
          <w:w w:val="105"/>
        </w:rPr>
        <w:t xml:space="preserve">Table </w:t>
      </w:r>
      <w:hyperlink w:anchor="_bookmark68" w:history="1">
        <w:r w:rsidRPr="00D21E62">
          <w:rPr>
            <w:w w:val="105"/>
          </w:rPr>
          <w:t>2,</w:t>
        </w:r>
      </w:hyperlink>
      <w:r w:rsidRPr="00D21E62">
        <w:rPr>
          <w:w w:val="105"/>
        </w:rPr>
        <w:t xml:space="preserve"> diagnosis (i.e., VS v</w:t>
      </w:r>
      <w:r w:rsidR="002A0291" w:rsidRPr="00D21E62">
        <w:rPr>
          <w:w w:val="105"/>
        </w:rPr>
        <w:t>s.</w:t>
      </w:r>
      <w:r w:rsidRPr="00D21E62">
        <w:rPr>
          <w:w w:val="105"/>
        </w:rPr>
        <w:t xml:space="preserve"> MCS) </w:t>
      </w:r>
      <w:r w:rsidRPr="00D21E62">
        <w:rPr>
          <w:spacing w:val="-3"/>
          <w:w w:val="105"/>
        </w:rPr>
        <w:t xml:space="preserve">was </w:t>
      </w:r>
      <w:r w:rsidRPr="00D21E62">
        <w:rPr>
          <w:w w:val="105"/>
        </w:rPr>
        <w:t>predicted</w:t>
      </w:r>
      <w:r w:rsidR="00847F01" w:rsidRPr="001B633B">
        <w:rPr>
          <w:w w:val="105"/>
        </w:rPr>
        <w:t xml:space="preserve"> </w:t>
      </w:r>
      <w:r w:rsidRPr="001B633B">
        <w:rPr>
          <w:w w:val="105"/>
        </w:rPr>
        <w:t xml:space="preserve">significantly better </w:t>
      </w:r>
      <w:r w:rsidRPr="001B633B">
        <w:rPr>
          <w:spacing w:val="-4"/>
          <w:w w:val="105"/>
        </w:rPr>
        <w:t xml:space="preserve">by </w:t>
      </w:r>
      <w:r w:rsidRPr="001B633B">
        <w:rPr>
          <w:w w:val="105"/>
        </w:rPr>
        <w:t xml:space="preserve">the model including EEG components, </w:t>
      </w:r>
      <w:r w:rsidRPr="001B633B">
        <w:rPr>
          <w:spacing w:val="-3"/>
          <w:w w:val="105"/>
        </w:rPr>
        <w:t>over</w:t>
      </w:r>
      <w:r w:rsidRPr="001B633B">
        <w:rPr>
          <w:w w:val="105"/>
        </w:rPr>
        <w:t>all brain atrophy (including both white matter and gray matter), and demographic components (i.e., age, sex,</w:t>
      </w:r>
      <w:r w:rsidR="00590CEA" w:rsidRPr="001B633B">
        <w:rPr>
          <w:w w:val="105"/>
        </w:rPr>
        <w:t xml:space="preserve"> </w:t>
      </w:r>
      <w:r w:rsidRPr="001B633B">
        <w:rPr>
          <w:w w:val="105"/>
        </w:rPr>
        <w:t>etiology (TBI vs</w:t>
      </w:r>
      <w:r w:rsidR="00640C44" w:rsidRPr="001B633B">
        <w:rPr>
          <w:w w:val="105"/>
        </w:rPr>
        <w:t>.</w:t>
      </w:r>
      <w:r w:rsidRPr="001B633B">
        <w:rPr>
          <w:w w:val="105"/>
        </w:rPr>
        <w:t xml:space="preserve"> non-TBI), and months</w:t>
      </w:r>
      <w:r w:rsidR="005E5E55" w:rsidRPr="001B633B">
        <w:rPr>
          <w:w w:val="105"/>
        </w:rPr>
        <w:t xml:space="preserve"> </w:t>
      </w:r>
      <w:r w:rsidRPr="001B633B">
        <w:rPr>
          <w:w w:val="105"/>
        </w:rPr>
        <w:t>post injury;</w:t>
      </w:r>
      <w:r w:rsidR="00590CEA" w:rsidRPr="001B633B">
        <w:rPr>
          <w:w w:val="105"/>
        </w:rPr>
        <w:t xml:space="preserve"> </w:t>
      </w:r>
      <w:r w:rsidR="000F2FAB" w:rsidRPr="001B633B">
        <w:rPr>
          <w:i/>
          <w:w w:val="105"/>
        </w:rPr>
        <w:t>χ</w:t>
      </w:r>
      <w:r w:rsidR="000F2FAB" w:rsidRPr="001B633B">
        <w:rPr>
          <w:i/>
          <w:w w:val="105"/>
          <w:vertAlign w:val="superscript"/>
        </w:rPr>
        <w:t>2</w:t>
      </w:r>
      <w:r w:rsidRPr="001B633B">
        <w:rPr>
          <w:w w:val="105"/>
        </w:rPr>
        <w:t>(54)</w:t>
      </w:r>
      <w:r w:rsidR="00590CEA" w:rsidRPr="001B633B">
        <w:rPr>
          <w:w w:val="105"/>
        </w:rPr>
        <w:t xml:space="preserve"> </w:t>
      </w:r>
      <w:r w:rsidRPr="001B633B">
        <w:rPr>
          <w:w w:val="105"/>
        </w:rPr>
        <w:t>=</w:t>
      </w:r>
      <w:r w:rsidR="00590CEA" w:rsidRPr="001B633B">
        <w:rPr>
          <w:w w:val="105"/>
        </w:rPr>
        <w:t xml:space="preserve"> </w:t>
      </w:r>
      <w:r w:rsidRPr="001B633B">
        <w:rPr>
          <w:w w:val="105"/>
        </w:rPr>
        <w:t>29</w:t>
      </w:r>
      <w:r w:rsidRPr="001B633B">
        <w:rPr>
          <w:i/>
          <w:w w:val="105"/>
        </w:rPr>
        <w:t>.</w:t>
      </w:r>
      <w:r w:rsidRPr="001B633B">
        <w:rPr>
          <w:w w:val="105"/>
        </w:rPr>
        <w:t>09,</w:t>
      </w:r>
      <w:r w:rsidR="00590CEA" w:rsidRPr="001B633B">
        <w:rPr>
          <w:w w:val="105"/>
        </w:rPr>
        <w:t xml:space="preserve"> </w:t>
      </w:r>
      <w:r w:rsidRPr="001B633B">
        <w:rPr>
          <w:i/>
          <w:w w:val="105"/>
        </w:rPr>
        <w:t xml:space="preserve">p &lt; </w:t>
      </w:r>
      <w:r w:rsidRPr="001B633B">
        <w:rPr>
          <w:w w:val="105"/>
        </w:rPr>
        <w:t>0</w:t>
      </w:r>
      <w:r w:rsidRPr="001B633B">
        <w:rPr>
          <w:i/>
          <w:w w:val="105"/>
        </w:rPr>
        <w:t>.</w:t>
      </w:r>
      <w:r w:rsidRPr="001B633B">
        <w:rPr>
          <w:w w:val="105"/>
        </w:rPr>
        <w:t>001,</w:t>
      </w:r>
      <w:r w:rsidR="00590CEA" w:rsidRPr="001B633B">
        <w:rPr>
          <w:w w:val="105"/>
        </w:rPr>
        <w:t xml:space="preserve"> </w:t>
      </w:r>
      <w:r w:rsidRPr="001B633B">
        <w:rPr>
          <w:w w:val="105"/>
        </w:rPr>
        <w:t>Nagelkerke pseudo-</w:t>
      </w:r>
      <w:r w:rsidR="005E5E55" w:rsidRPr="001B633B">
        <w:rPr>
          <w:i/>
          <w:w w:val="105"/>
        </w:rPr>
        <w:t>R</w:t>
      </w:r>
      <w:r w:rsidR="005E5E55" w:rsidRPr="001B633B">
        <w:rPr>
          <w:i/>
          <w:w w:val="105"/>
          <w:vertAlign w:val="superscript"/>
        </w:rPr>
        <w:t>2</w:t>
      </w:r>
      <w:r w:rsidR="005E5E55" w:rsidRPr="001B633B">
        <w:rPr>
          <w:i/>
          <w:w w:val="105"/>
          <w:vertAlign w:val="subscript"/>
        </w:rPr>
        <w:t>Nag</w:t>
      </w:r>
      <w:r w:rsidRPr="001B633B">
        <w:rPr>
          <w:w w:val="115"/>
        </w:rPr>
        <w:t>= 0</w:t>
      </w:r>
      <w:r w:rsidRPr="001B633B">
        <w:rPr>
          <w:i/>
          <w:w w:val="115"/>
        </w:rPr>
        <w:t>.</w:t>
      </w:r>
      <w:r w:rsidRPr="001B633B">
        <w:rPr>
          <w:w w:val="115"/>
        </w:rPr>
        <w:t>51),</w:t>
      </w:r>
      <w:r w:rsidR="005E5E55" w:rsidRPr="001B633B">
        <w:rPr>
          <w:w w:val="115"/>
        </w:rPr>
        <w:t xml:space="preserve"> c</w:t>
      </w:r>
      <w:r w:rsidRPr="001B633B">
        <w:rPr>
          <w:w w:val="110"/>
        </w:rPr>
        <w:t>ompared to the model with demographics and brain atrophy (</w:t>
      </w:r>
      <w:r w:rsidR="000F2FAB" w:rsidRPr="001B633B">
        <w:rPr>
          <w:i/>
          <w:w w:val="105"/>
        </w:rPr>
        <w:t>χ</w:t>
      </w:r>
      <w:r w:rsidR="000F2FAB" w:rsidRPr="001B633B">
        <w:rPr>
          <w:i/>
          <w:w w:val="105"/>
          <w:vertAlign w:val="superscript"/>
        </w:rPr>
        <w:t>2</w:t>
      </w:r>
      <w:r w:rsidRPr="001B633B">
        <w:rPr>
          <w:w w:val="110"/>
        </w:rPr>
        <w:t>(58)=</w:t>
      </w:r>
      <w:r w:rsidRPr="001B633B">
        <w:rPr>
          <w:w w:val="105"/>
        </w:rPr>
        <w:t>16</w:t>
      </w:r>
      <w:r w:rsidRPr="001B633B">
        <w:rPr>
          <w:i/>
          <w:w w:val="105"/>
        </w:rPr>
        <w:t>.</w:t>
      </w:r>
      <w:r w:rsidRPr="001B633B">
        <w:rPr>
          <w:w w:val="105"/>
        </w:rPr>
        <w:t xml:space="preserve">66, </w:t>
      </w:r>
      <w:r w:rsidRPr="001B633B">
        <w:rPr>
          <w:i/>
          <w:w w:val="105"/>
        </w:rPr>
        <w:t xml:space="preserve">p &lt; </w:t>
      </w:r>
      <w:r w:rsidRPr="001B633B">
        <w:rPr>
          <w:w w:val="105"/>
        </w:rPr>
        <w:t>0</w:t>
      </w:r>
      <w:r w:rsidRPr="001B633B">
        <w:rPr>
          <w:i/>
          <w:w w:val="105"/>
        </w:rPr>
        <w:t>.</w:t>
      </w:r>
      <w:r w:rsidRPr="001B633B">
        <w:rPr>
          <w:w w:val="105"/>
        </w:rPr>
        <w:t xml:space="preserve">001, </w:t>
      </w:r>
      <w:r w:rsidR="005E5E55" w:rsidRPr="001B633B">
        <w:rPr>
          <w:i/>
          <w:w w:val="105"/>
        </w:rPr>
        <w:t>R</w:t>
      </w:r>
      <w:r w:rsidR="005E5E55" w:rsidRPr="001B633B">
        <w:rPr>
          <w:i/>
          <w:w w:val="105"/>
          <w:vertAlign w:val="superscript"/>
        </w:rPr>
        <w:t>2</w:t>
      </w:r>
      <w:r w:rsidR="005E5E55" w:rsidRPr="001B633B">
        <w:rPr>
          <w:i/>
          <w:w w:val="105"/>
          <w:vertAlign w:val="subscript"/>
        </w:rPr>
        <w:t>Nag</w:t>
      </w:r>
      <w:r w:rsidR="005E5E55" w:rsidRPr="001B633B">
        <w:rPr>
          <w:w w:val="115"/>
        </w:rPr>
        <w:t>=</w:t>
      </w:r>
      <w:r w:rsidRPr="001B633B">
        <w:rPr>
          <w:w w:val="105"/>
        </w:rPr>
        <w:t xml:space="preserve"> 0</w:t>
      </w:r>
      <w:r w:rsidRPr="001B633B">
        <w:rPr>
          <w:i/>
          <w:w w:val="105"/>
        </w:rPr>
        <w:t>.</w:t>
      </w:r>
      <w:r w:rsidRPr="001B633B">
        <w:rPr>
          <w:w w:val="105"/>
        </w:rPr>
        <w:t>32), as well as the model with demographics only</w:t>
      </w:r>
      <w:r w:rsidR="000312CA" w:rsidRPr="001B633B">
        <w:rPr>
          <w:w w:val="105"/>
        </w:rPr>
        <w:t xml:space="preserve"> </w:t>
      </w:r>
      <w:r w:rsidRPr="001B633B">
        <w:rPr>
          <w:w w:val="105"/>
        </w:rPr>
        <w:t>(</w:t>
      </w:r>
      <w:r w:rsidR="000F2FAB" w:rsidRPr="001B633B">
        <w:rPr>
          <w:i/>
          <w:w w:val="105"/>
        </w:rPr>
        <w:t>χ</w:t>
      </w:r>
      <w:r w:rsidR="000F2FAB" w:rsidRPr="001B633B">
        <w:rPr>
          <w:i/>
          <w:w w:val="105"/>
          <w:vertAlign w:val="superscript"/>
        </w:rPr>
        <w:t>2</w:t>
      </w:r>
      <w:r w:rsidR="000F2FAB" w:rsidRPr="001B633B">
        <w:rPr>
          <w:w w:val="105"/>
        </w:rPr>
        <w:t xml:space="preserve"> </w:t>
      </w:r>
      <w:r w:rsidRPr="001B633B">
        <w:rPr>
          <w:w w:val="105"/>
        </w:rPr>
        <w:t>(59) = 8</w:t>
      </w:r>
      <w:r w:rsidRPr="001B633B">
        <w:rPr>
          <w:i/>
          <w:w w:val="105"/>
        </w:rPr>
        <w:t>.</w:t>
      </w:r>
      <w:r w:rsidRPr="001B633B">
        <w:rPr>
          <w:w w:val="105"/>
        </w:rPr>
        <w:t>93,</w:t>
      </w:r>
      <w:r w:rsidR="00590CEA" w:rsidRPr="001B633B">
        <w:rPr>
          <w:w w:val="105"/>
        </w:rPr>
        <w:t xml:space="preserve"> </w:t>
      </w:r>
      <w:r w:rsidRPr="001B633B">
        <w:rPr>
          <w:i/>
          <w:w w:val="105"/>
        </w:rPr>
        <w:t xml:space="preserve">p </w:t>
      </w:r>
      <w:r w:rsidRPr="001B633B">
        <w:rPr>
          <w:w w:val="105"/>
        </w:rPr>
        <w:t>= 0</w:t>
      </w:r>
      <w:r w:rsidRPr="001B633B">
        <w:rPr>
          <w:i/>
          <w:w w:val="105"/>
        </w:rPr>
        <w:t>.</w:t>
      </w:r>
      <w:r w:rsidRPr="001B633B">
        <w:rPr>
          <w:w w:val="105"/>
        </w:rPr>
        <w:t>003,</w:t>
      </w:r>
      <w:r w:rsidR="000312CA" w:rsidRPr="001B633B">
        <w:rPr>
          <w:i/>
          <w:w w:val="105"/>
        </w:rPr>
        <w:t xml:space="preserve"> R</w:t>
      </w:r>
      <w:r w:rsidR="000312CA" w:rsidRPr="001B633B">
        <w:rPr>
          <w:i/>
          <w:w w:val="105"/>
          <w:vertAlign w:val="superscript"/>
        </w:rPr>
        <w:t>2</w:t>
      </w:r>
      <w:r w:rsidR="000312CA" w:rsidRPr="001B633B">
        <w:rPr>
          <w:i/>
          <w:w w:val="105"/>
          <w:vertAlign w:val="subscript"/>
        </w:rPr>
        <w:t>Nag</w:t>
      </w:r>
      <w:r w:rsidR="000312CA" w:rsidRPr="001B633B">
        <w:rPr>
          <w:w w:val="115"/>
        </w:rPr>
        <w:t>=</w:t>
      </w:r>
      <w:r w:rsidRPr="001B633B">
        <w:rPr>
          <w:w w:val="110"/>
        </w:rPr>
        <w:t xml:space="preserve"> 0</w:t>
      </w:r>
      <w:r w:rsidRPr="001B633B">
        <w:rPr>
          <w:i/>
          <w:w w:val="110"/>
        </w:rPr>
        <w:t>.</w:t>
      </w:r>
      <w:r w:rsidRPr="001B633B">
        <w:rPr>
          <w:w w:val="110"/>
        </w:rPr>
        <w:t>18).</w:t>
      </w:r>
      <w:r w:rsidR="00590CEA" w:rsidRPr="001B633B">
        <w:rPr>
          <w:w w:val="110"/>
        </w:rPr>
        <w:t xml:space="preserve"> </w:t>
      </w:r>
      <w:r w:rsidRPr="001B633B">
        <w:rPr>
          <w:w w:val="110"/>
        </w:rPr>
        <w:t>Indeed, the full model achieved</w:t>
      </w:r>
      <w:r w:rsidR="000312CA" w:rsidRPr="001B633B">
        <w:rPr>
          <w:w w:val="110"/>
        </w:rPr>
        <w:t xml:space="preserve"> </w:t>
      </w:r>
      <w:r w:rsidR="0085412E">
        <w:rPr>
          <w:w w:val="110"/>
        </w:rPr>
        <w:t xml:space="preserve">better performance (i.e., </w:t>
      </w:r>
      <w:r w:rsidRPr="001B633B">
        <w:rPr>
          <w:w w:val="110"/>
        </w:rPr>
        <w:t>area under the curve</w:t>
      </w:r>
      <w:r w:rsidR="009F107A">
        <w:rPr>
          <w:w w:val="110"/>
        </w:rPr>
        <w:t>,</w:t>
      </w:r>
      <w:r w:rsidRPr="001B633B">
        <w:rPr>
          <w:w w:val="110"/>
        </w:rPr>
        <w:t xml:space="preserve"> </w:t>
      </w:r>
      <w:r w:rsidRPr="001B633B">
        <w:rPr>
          <w:i/>
          <w:spacing w:val="6"/>
          <w:w w:val="110"/>
        </w:rPr>
        <w:t xml:space="preserve">AUC </w:t>
      </w:r>
      <w:r w:rsidRPr="001B633B">
        <w:rPr>
          <w:w w:val="110"/>
        </w:rPr>
        <w:t>= 0</w:t>
      </w:r>
      <w:r w:rsidRPr="001B633B">
        <w:rPr>
          <w:i/>
          <w:w w:val="110"/>
        </w:rPr>
        <w:t>.</w:t>
      </w:r>
      <w:r w:rsidRPr="001B633B">
        <w:rPr>
          <w:w w:val="110"/>
        </w:rPr>
        <w:t>87), sensitivity and specificity</w:t>
      </w:r>
      <w:r w:rsidR="00C3362B" w:rsidRPr="001B633B">
        <w:rPr>
          <w:w w:val="110"/>
        </w:rPr>
        <w:t xml:space="preserve"> (sens/spec</w:t>
      </w:r>
      <w:r w:rsidR="00DD0FC1" w:rsidRPr="001B633B">
        <w:rPr>
          <w:w w:val="110"/>
        </w:rPr>
        <w:t xml:space="preserve">; </w:t>
      </w:r>
      <w:r w:rsidRPr="001B633B">
        <w:rPr>
          <w:w w:val="110"/>
        </w:rPr>
        <w:t>0.79,</w:t>
      </w:r>
      <w:r w:rsidRPr="001B633B">
        <w:rPr>
          <w:spacing w:val="-9"/>
          <w:w w:val="110"/>
        </w:rPr>
        <w:t xml:space="preserve"> </w:t>
      </w:r>
      <w:r w:rsidRPr="001B633B">
        <w:rPr>
          <w:w w:val="110"/>
        </w:rPr>
        <w:t>0.81,</w:t>
      </w:r>
      <w:r w:rsidRPr="001B633B">
        <w:rPr>
          <w:spacing w:val="-9"/>
          <w:w w:val="110"/>
        </w:rPr>
        <w:t xml:space="preserve"> </w:t>
      </w:r>
      <w:r w:rsidRPr="001B633B">
        <w:rPr>
          <w:w w:val="110"/>
        </w:rPr>
        <w:t>respectively)</w:t>
      </w:r>
      <w:r w:rsidRPr="001B633B">
        <w:rPr>
          <w:spacing w:val="-10"/>
          <w:w w:val="110"/>
        </w:rPr>
        <w:t xml:space="preserve"> </w:t>
      </w:r>
      <w:r w:rsidRPr="001B633B">
        <w:rPr>
          <w:w w:val="110"/>
        </w:rPr>
        <w:t>than</w:t>
      </w:r>
      <w:r w:rsidRPr="001B633B">
        <w:rPr>
          <w:spacing w:val="-10"/>
          <w:w w:val="110"/>
        </w:rPr>
        <w:t xml:space="preserve"> </w:t>
      </w:r>
      <w:r w:rsidRPr="001B633B">
        <w:rPr>
          <w:w w:val="110"/>
        </w:rPr>
        <w:t>both</w:t>
      </w:r>
      <w:r w:rsidRPr="001B633B">
        <w:rPr>
          <w:spacing w:val="-10"/>
          <w:w w:val="110"/>
        </w:rPr>
        <w:t xml:space="preserve"> </w:t>
      </w:r>
      <w:r w:rsidRPr="001B633B">
        <w:rPr>
          <w:w w:val="110"/>
        </w:rPr>
        <w:t>other</w:t>
      </w:r>
      <w:r w:rsidRPr="001B633B">
        <w:rPr>
          <w:spacing w:val="-10"/>
          <w:w w:val="110"/>
        </w:rPr>
        <w:t xml:space="preserve"> </w:t>
      </w:r>
      <w:r w:rsidRPr="001B633B">
        <w:rPr>
          <w:w w:val="110"/>
        </w:rPr>
        <w:t>models</w:t>
      </w:r>
      <w:r w:rsidRPr="001B633B">
        <w:rPr>
          <w:spacing w:val="-11"/>
          <w:w w:val="110"/>
        </w:rPr>
        <w:t xml:space="preserve"> </w:t>
      </w:r>
      <w:r w:rsidRPr="001B633B">
        <w:rPr>
          <w:spacing w:val="6"/>
          <w:w w:val="110"/>
        </w:rPr>
        <w:t>(</w:t>
      </w:r>
      <w:r w:rsidRPr="001B633B">
        <w:rPr>
          <w:i/>
          <w:spacing w:val="6"/>
          <w:w w:val="110"/>
        </w:rPr>
        <w:t>AUC</w:t>
      </w:r>
      <w:r w:rsidRPr="001B633B">
        <w:rPr>
          <w:i/>
          <w:spacing w:val="-8"/>
          <w:w w:val="110"/>
        </w:rPr>
        <w:t xml:space="preserve"> </w:t>
      </w:r>
      <w:r w:rsidRPr="001B633B">
        <w:rPr>
          <w:w w:val="110"/>
        </w:rPr>
        <w:t>=</w:t>
      </w:r>
      <w:r w:rsidRPr="001B633B">
        <w:rPr>
          <w:spacing w:val="-12"/>
          <w:w w:val="110"/>
        </w:rPr>
        <w:t xml:space="preserve"> </w:t>
      </w:r>
      <w:r w:rsidRPr="001B633B">
        <w:rPr>
          <w:w w:val="110"/>
        </w:rPr>
        <w:t>0</w:t>
      </w:r>
      <w:r w:rsidRPr="001B633B">
        <w:rPr>
          <w:i/>
          <w:w w:val="110"/>
        </w:rPr>
        <w:t>.</w:t>
      </w:r>
      <w:r w:rsidRPr="001B633B">
        <w:rPr>
          <w:w w:val="110"/>
        </w:rPr>
        <w:t>78, sens/spec 0</w:t>
      </w:r>
      <w:r w:rsidRPr="001B633B">
        <w:rPr>
          <w:i/>
          <w:w w:val="110"/>
        </w:rPr>
        <w:t>.</w:t>
      </w:r>
      <w:r w:rsidRPr="001B633B">
        <w:rPr>
          <w:w w:val="110"/>
        </w:rPr>
        <w:t>58</w:t>
      </w:r>
      <w:r w:rsidRPr="001B633B">
        <w:rPr>
          <w:i/>
          <w:w w:val="110"/>
        </w:rPr>
        <w:t>/</w:t>
      </w:r>
      <w:r w:rsidRPr="001B633B">
        <w:rPr>
          <w:w w:val="110"/>
        </w:rPr>
        <w:t>0</w:t>
      </w:r>
      <w:r w:rsidRPr="001B633B">
        <w:rPr>
          <w:i/>
          <w:w w:val="110"/>
        </w:rPr>
        <w:t>.</w:t>
      </w:r>
      <w:r w:rsidRPr="001B633B">
        <w:rPr>
          <w:w w:val="110"/>
        </w:rPr>
        <w:t xml:space="preserve">78 and </w:t>
      </w:r>
      <w:r w:rsidRPr="001B633B">
        <w:rPr>
          <w:i/>
          <w:spacing w:val="8"/>
          <w:w w:val="110"/>
        </w:rPr>
        <w:t xml:space="preserve">AUC </w:t>
      </w:r>
      <w:r w:rsidRPr="001B633B">
        <w:rPr>
          <w:w w:val="110"/>
        </w:rPr>
        <w:t>= 0</w:t>
      </w:r>
      <w:r w:rsidRPr="001B633B">
        <w:rPr>
          <w:i/>
          <w:w w:val="110"/>
        </w:rPr>
        <w:t>.</w:t>
      </w:r>
      <w:r w:rsidRPr="001B633B">
        <w:rPr>
          <w:w w:val="110"/>
        </w:rPr>
        <w:t>67, sens/spec 0</w:t>
      </w:r>
      <w:r w:rsidRPr="001B633B">
        <w:rPr>
          <w:i/>
          <w:w w:val="110"/>
        </w:rPr>
        <w:t>.</w:t>
      </w:r>
      <w:r w:rsidRPr="001B633B">
        <w:rPr>
          <w:w w:val="110"/>
        </w:rPr>
        <w:t>29</w:t>
      </w:r>
      <w:r w:rsidRPr="001B633B">
        <w:rPr>
          <w:i/>
          <w:w w:val="110"/>
        </w:rPr>
        <w:t>/</w:t>
      </w:r>
      <w:r w:rsidRPr="001B633B">
        <w:rPr>
          <w:w w:val="110"/>
        </w:rPr>
        <w:t>0</w:t>
      </w:r>
      <w:r w:rsidRPr="001B633B">
        <w:rPr>
          <w:i/>
          <w:w w:val="110"/>
        </w:rPr>
        <w:t>.</w:t>
      </w:r>
      <w:r w:rsidRPr="001B633B">
        <w:rPr>
          <w:w w:val="110"/>
        </w:rPr>
        <w:t xml:space="preserve">89 for the </w:t>
      </w:r>
      <w:r w:rsidR="00D37812">
        <w:rPr>
          <w:w w:val="110"/>
        </w:rPr>
        <w:t>demographics</w:t>
      </w:r>
      <w:r w:rsidR="00D37812" w:rsidRPr="001B633B">
        <w:rPr>
          <w:w w:val="110"/>
        </w:rPr>
        <w:t xml:space="preserve"> </w:t>
      </w:r>
      <w:r w:rsidRPr="001B633B">
        <w:rPr>
          <w:w w:val="110"/>
        </w:rPr>
        <w:t xml:space="preserve">and atrophy and the </w:t>
      </w:r>
      <w:r w:rsidR="00D37812">
        <w:rPr>
          <w:w w:val="110"/>
        </w:rPr>
        <w:t>demographic</w:t>
      </w:r>
      <w:r w:rsidR="00D37812" w:rsidRPr="001B633B">
        <w:rPr>
          <w:w w:val="110"/>
        </w:rPr>
        <w:t xml:space="preserve"> </w:t>
      </w:r>
      <w:r w:rsidRPr="001B633B">
        <w:rPr>
          <w:w w:val="110"/>
        </w:rPr>
        <w:t xml:space="preserve">only models, respectively). </w:t>
      </w:r>
      <w:r w:rsidRPr="001B633B">
        <w:rPr>
          <w:spacing w:val="-3"/>
          <w:w w:val="110"/>
        </w:rPr>
        <w:t xml:space="preserve">Notably, </w:t>
      </w:r>
      <w:r w:rsidRPr="001B633B">
        <w:rPr>
          <w:w w:val="110"/>
        </w:rPr>
        <w:t>the</w:t>
      </w:r>
      <w:r w:rsidRPr="001B633B">
        <w:rPr>
          <w:spacing w:val="-8"/>
          <w:w w:val="110"/>
        </w:rPr>
        <w:t xml:space="preserve"> </w:t>
      </w:r>
      <w:r w:rsidRPr="001B633B">
        <w:rPr>
          <w:w w:val="110"/>
        </w:rPr>
        <w:t>contribution</w:t>
      </w:r>
      <w:r w:rsidRPr="001B633B">
        <w:rPr>
          <w:spacing w:val="-8"/>
          <w:w w:val="110"/>
        </w:rPr>
        <w:t xml:space="preserve"> </w:t>
      </w:r>
      <w:r w:rsidRPr="001B633B">
        <w:rPr>
          <w:w w:val="110"/>
        </w:rPr>
        <w:t>of</w:t>
      </w:r>
      <w:r w:rsidRPr="001B633B">
        <w:rPr>
          <w:spacing w:val="-8"/>
          <w:w w:val="110"/>
        </w:rPr>
        <w:t xml:space="preserve"> </w:t>
      </w:r>
      <w:r w:rsidRPr="001B633B">
        <w:rPr>
          <w:w w:val="110"/>
        </w:rPr>
        <w:t>increasingly</w:t>
      </w:r>
      <w:r w:rsidRPr="001B633B">
        <w:rPr>
          <w:spacing w:val="-9"/>
          <w:w w:val="110"/>
        </w:rPr>
        <w:t xml:space="preserve"> </w:t>
      </w:r>
      <w:r w:rsidRPr="001B633B">
        <w:rPr>
          <w:w w:val="110"/>
        </w:rPr>
        <w:t>complex</w:t>
      </w:r>
      <w:r w:rsidRPr="001B633B">
        <w:rPr>
          <w:spacing w:val="-8"/>
          <w:w w:val="110"/>
        </w:rPr>
        <w:t xml:space="preserve"> </w:t>
      </w:r>
      <w:r w:rsidRPr="001B633B">
        <w:rPr>
          <w:w w:val="110"/>
        </w:rPr>
        <w:t>model</w:t>
      </w:r>
      <w:r w:rsidR="00675876">
        <w:rPr>
          <w:w w:val="110"/>
        </w:rPr>
        <w:t>s</w:t>
      </w:r>
      <w:r w:rsidRPr="001B633B">
        <w:rPr>
          <w:spacing w:val="-8"/>
          <w:w w:val="110"/>
        </w:rPr>
        <w:t xml:space="preserve"> </w:t>
      </w:r>
      <w:r w:rsidRPr="001B633B">
        <w:rPr>
          <w:w w:val="110"/>
        </w:rPr>
        <w:t>(i.e.,</w:t>
      </w:r>
      <w:r w:rsidRPr="001B633B">
        <w:rPr>
          <w:spacing w:val="-6"/>
          <w:w w:val="110"/>
        </w:rPr>
        <w:t xml:space="preserve"> </w:t>
      </w:r>
      <w:r w:rsidRPr="001B633B">
        <w:rPr>
          <w:w w:val="110"/>
        </w:rPr>
        <w:t>adding</w:t>
      </w:r>
      <w:r w:rsidRPr="001B633B">
        <w:rPr>
          <w:spacing w:val="-8"/>
          <w:w w:val="110"/>
        </w:rPr>
        <w:t xml:space="preserve"> </w:t>
      </w:r>
      <w:r w:rsidRPr="001B633B">
        <w:rPr>
          <w:w w:val="110"/>
        </w:rPr>
        <w:t>brain</w:t>
      </w:r>
      <w:r w:rsidRPr="001B633B">
        <w:rPr>
          <w:spacing w:val="-9"/>
          <w:w w:val="110"/>
        </w:rPr>
        <w:t xml:space="preserve"> </w:t>
      </w:r>
      <w:r w:rsidRPr="001B633B">
        <w:rPr>
          <w:w w:val="110"/>
        </w:rPr>
        <w:t>atrophy and</w:t>
      </w:r>
      <w:r w:rsidRPr="001B633B">
        <w:rPr>
          <w:spacing w:val="-13"/>
          <w:w w:val="110"/>
        </w:rPr>
        <w:t xml:space="preserve"> </w:t>
      </w:r>
      <w:r w:rsidRPr="001B633B">
        <w:rPr>
          <w:w w:val="110"/>
        </w:rPr>
        <w:t>EEG</w:t>
      </w:r>
      <w:r w:rsidRPr="001B633B">
        <w:rPr>
          <w:spacing w:val="-14"/>
          <w:w w:val="110"/>
        </w:rPr>
        <w:t xml:space="preserve"> </w:t>
      </w:r>
      <w:r w:rsidRPr="001B633B">
        <w:rPr>
          <w:w w:val="110"/>
        </w:rPr>
        <w:t>components)</w:t>
      </w:r>
      <w:r w:rsidRPr="001B633B">
        <w:rPr>
          <w:spacing w:val="-14"/>
          <w:w w:val="110"/>
        </w:rPr>
        <w:t xml:space="preserve"> </w:t>
      </w:r>
      <w:r w:rsidRPr="001B633B">
        <w:rPr>
          <w:w w:val="110"/>
        </w:rPr>
        <w:t>is</w:t>
      </w:r>
      <w:r w:rsidRPr="001B633B">
        <w:rPr>
          <w:spacing w:val="-13"/>
          <w:w w:val="110"/>
        </w:rPr>
        <w:t xml:space="preserve"> </w:t>
      </w:r>
      <w:r w:rsidRPr="001B633B">
        <w:rPr>
          <w:w w:val="110"/>
        </w:rPr>
        <w:t>to</w:t>
      </w:r>
      <w:r w:rsidRPr="001B633B">
        <w:rPr>
          <w:spacing w:val="-14"/>
          <w:w w:val="110"/>
        </w:rPr>
        <w:t xml:space="preserve"> </w:t>
      </w:r>
      <w:r w:rsidRPr="001B633B">
        <w:rPr>
          <w:w w:val="110"/>
        </w:rPr>
        <w:t>increase</w:t>
      </w:r>
      <w:r w:rsidRPr="001B633B">
        <w:rPr>
          <w:spacing w:val="-14"/>
          <w:w w:val="110"/>
        </w:rPr>
        <w:t xml:space="preserve"> </w:t>
      </w:r>
      <w:r w:rsidRPr="001B633B">
        <w:rPr>
          <w:w w:val="110"/>
        </w:rPr>
        <w:t>the</w:t>
      </w:r>
      <w:r w:rsidRPr="001B633B">
        <w:rPr>
          <w:spacing w:val="-14"/>
          <w:w w:val="110"/>
        </w:rPr>
        <w:t xml:space="preserve"> </w:t>
      </w:r>
      <w:r w:rsidRPr="001B633B">
        <w:rPr>
          <w:w w:val="110"/>
        </w:rPr>
        <w:t>model’s</w:t>
      </w:r>
      <w:r w:rsidRPr="001B633B">
        <w:rPr>
          <w:spacing w:val="-14"/>
          <w:w w:val="110"/>
        </w:rPr>
        <w:t xml:space="preserve"> </w:t>
      </w:r>
      <w:r w:rsidRPr="001B633B">
        <w:rPr>
          <w:w w:val="110"/>
        </w:rPr>
        <w:t>sensitivity</w:t>
      </w:r>
      <w:r w:rsidRPr="001B633B">
        <w:rPr>
          <w:spacing w:val="-14"/>
          <w:w w:val="110"/>
        </w:rPr>
        <w:t xml:space="preserve"> </w:t>
      </w:r>
      <w:r w:rsidRPr="001B633B">
        <w:rPr>
          <w:w w:val="110"/>
        </w:rPr>
        <w:t>to</w:t>
      </w:r>
      <w:r w:rsidRPr="001B633B">
        <w:rPr>
          <w:spacing w:val="-14"/>
          <w:w w:val="110"/>
        </w:rPr>
        <w:t xml:space="preserve"> </w:t>
      </w:r>
      <w:r w:rsidRPr="001B633B">
        <w:rPr>
          <w:w w:val="110"/>
        </w:rPr>
        <w:t>MCS</w:t>
      </w:r>
      <w:r w:rsidRPr="001B633B">
        <w:rPr>
          <w:spacing w:val="-13"/>
          <w:w w:val="110"/>
        </w:rPr>
        <w:t xml:space="preserve"> </w:t>
      </w:r>
      <w:r w:rsidRPr="001B633B">
        <w:rPr>
          <w:w w:val="110"/>
        </w:rPr>
        <w:t>(at</w:t>
      </w:r>
      <w:r w:rsidRPr="001B633B">
        <w:rPr>
          <w:spacing w:val="-13"/>
          <w:w w:val="110"/>
        </w:rPr>
        <w:t xml:space="preserve"> </w:t>
      </w:r>
      <w:r w:rsidRPr="001B633B">
        <w:rPr>
          <w:w w:val="110"/>
        </w:rPr>
        <w:t xml:space="preserve">the cost of a </w:t>
      </w:r>
      <w:r w:rsidR="00E04B77">
        <w:rPr>
          <w:w w:val="110"/>
        </w:rPr>
        <w:t>loss of</w:t>
      </w:r>
      <w:r w:rsidRPr="001B633B">
        <w:rPr>
          <w:w w:val="110"/>
        </w:rPr>
        <w:t xml:space="preserve"> specificity). </w:t>
      </w:r>
    </w:p>
    <w:p w14:paraId="30124ED5" w14:textId="77777777" w:rsidR="005B1897" w:rsidRPr="001B633B" w:rsidRDefault="005B1897" w:rsidP="005B1897">
      <w:pPr>
        <w:pStyle w:val="Corpotesto"/>
        <w:spacing w:line="480" w:lineRule="auto"/>
        <w:ind w:firstLine="17"/>
        <w:jc w:val="center"/>
        <w:rPr>
          <w:i/>
        </w:rPr>
      </w:pPr>
      <w:r w:rsidRPr="001B633B">
        <w:rPr>
          <w:i/>
        </w:rPr>
        <w:t>Insert Figure 5 and Table 2 about here</w:t>
      </w:r>
    </w:p>
    <w:p w14:paraId="49670FAE" w14:textId="368C7DB0" w:rsidR="0062646D" w:rsidRPr="001B633B" w:rsidRDefault="00FF4211" w:rsidP="00F9433E">
      <w:pPr>
        <w:pStyle w:val="Corpotesto"/>
        <w:spacing w:before="197" w:line="480" w:lineRule="auto"/>
        <w:ind w:firstLine="17"/>
      </w:pPr>
      <w:r w:rsidRPr="001B633B">
        <w:rPr>
          <w:spacing w:val="-3"/>
          <w:w w:val="110"/>
        </w:rPr>
        <w:t xml:space="preserve">Finally, </w:t>
      </w:r>
      <w:r w:rsidRPr="001B633B">
        <w:rPr>
          <w:w w:val="110"/>
        </w:rPr>
        <w:t xml:space="preserve">in terms of individual variables, as shown in Figure </w:t>
      </w:r>
      <w:hyperlink w:anchor="_bookmark4" w:history="1">
        <w:r w:rsidRPr="001B633B">
          <w:rPr>
            <w:w w:val="110"/>
          </w:rPr>
          <w:t>5b</w:t>
        </w:r>
      </w:hyperlink>
      <w:r w:rsidRPr="001B633B">
        <w:rPr>
          <w:w w:val="110"/>
        </w:rPr>
        <w:t xml:space="preserve"> and </w:t>
      </w:r>
      <w:r w:rsidRPr="001B633B">
        <w:rPr>
          <w:spacing w:val="-4"/>
          <w:w w:val="110"/>
        </w:rPr>
        <w:t xml:space="preserve">Table </w:t>
      </w:r>
      <w:hyperlink w:anchor="_bookmark68" w:history="1">
        <w:r w:rsidRPr="001B633B">
          <w:rPr>
            <w:w w:val="110"/>
          </w:rPr>
          <w:t>2,</w:t>
        </w:r>
      </w:hyperlink>
      <w:r w:rsidRPr="001B633B">
        <w:rPr>
          <w:w w:val="110"/>
        </w:rPr>
        <w:t xml:space="preserve"> the full model selected one</w:t>
      </w:r>
      <w:r w:rsidRPr="001B633B">
        <w:rPr>
          <w:spacing w:val="-17"/>
          <w:w w:val="110"/>
        </w:rPr>
        <w:t xml:space="preserve"> </w:t>
      </w:r>
      <w:r w:rsidR="00185BD8">
        <w:rPr>
          <w:w w:val="110"/>
        </w:rPr>
        <w:t>demographic</w:t>
      </w:r>
      <w:r w:rsidR="00185BD8" w:rsidRPr="001B633B">
        <w:rPr>
          <w:w w:val="110"/>
        </w:rPr>
        <w:t xml:space="preserve"> </w:t>
      </w:r>
      <w:r w:rsidRPr="001B633B">
        <w:rPr>
          <w:w w:val="110"/>
        </w:rPr>
        <w:t>component</w:t>
      </w:r>
      <w:r w:rsidRPr="001B633B">
        <w:rPr>
          <w:spacing w:val="-22"/>
          <w:w w:val="110"/>
        </w:rPr>
        <w:t xml:space="preserve"> </w:t>
      </w:r>
      <w:r w:rsidRPr="001B633B">
        <w:rPr>
          <w:w w:val="110"/>
        </w:rPr>
        <w:t>(age/sex;</w:t>
      </w:r>
      <w:r w:rsidRPr="001B633B">
        <w:rPr>
          <w:spacing w:val="-20"/>
          <w:w w:val="110"/>
        </w:rPr>
        <w:t xml:space="preserve"> </w:t>
      </w:r>
      <w:r w:rsidRPr="001B633B">
        <w:rPr>
          <w:i/>
          <w:w w:val="110"/>
        </w:rPr>
        <w:t>β</w:t>
      </w:r>
      <w:r w:rsidRPr="001B633B">
        <w:rPr>
          <w:i/>
          <w:spacing w:val="-23"/>
          <w:w w:val="110"/>
        </w:rPr>
        <w:t xml:space="preserve"> </w:t>
      </w:r>
      <w:r w:rsidRPr="001B633B">
        <w:rPr>
          <w:w w:val="110"/>
        </w:rPr>
        <w:t>=</w:t>
      </w:r>
      <w:r w:rsidRPr="001B633B">
        <w:rPr>
          <w:spacing w:val="-24"/>
          <w:w w:val="110"/>
        </w:rPr>
        <w:t xml:space="preserve"> </w:t>
      </w:r>
      <w:r w:rsidRPr="001B633B">
        <w:rPr>
          <w:w w:val="110"/>
        </w:rPr>
        <w:t>1</w:t>
      </w:r>
      <w:r w:rsidRPr="001B633B">
        <w:rPr>
          <w:i/>
          <w:w w:val="110"/>
        </w:rPr>
        <w:t>.</w:t>
      </w:r>
      <w:r w:rsidRPr="001B633B">
        <w:rPr>
          <w:w w:val="110"/>
        </w:rPr>
        <w:t>44,</w:t>
      </w:r>
      <w:r w:rsidRPr="001B633B">
        <w:rPr>
          <w:spacing w:val="-20"/>
          <w:w w:val="110"/>
        </w:rPr>
        <w:t xml:space="preserve"> </w:t>
      </w:r>
      <w:r w:rsidRPr="001B633B">
        <w:rPr>
          <w:i/>
          <w:spacing w:val="3"/>
          <w:w w:val="110"/>
        </w:rPr>
        <w:t>OR</w:t>
      </w:r>
      <w:r w:rsidRPr="001B633B">
        <w:rPr>
          <w:i/>
          <w:spacing w:val="-31"/>
          <w:w w:val="110"/>
        </w:rPr>
        <w:t xml:space="preserve"> </w:t>
      </w:r>
      <w:r w:rsidRPr="001B633B">
        <w:rPr>
          <w:w w:val="110"/>
        </w:rPr>
        <w:t>=</w:t>
      </w:r>
      <w:r w:rsidRPr="001B633B">
        <w:rPr>
          <w:spacing w:val="-24"/>
          <w:w w:val="110"/>
        </w:rPr>
        <w:t xml:space="preserve"> </w:t>
      </w:r>
      <w:r w:rsidRPr="001B633B">
        <w:rPr>
          <w:w w:val="110"/>
        </w:rPr>
        <w:t>1</w:t>
      </w:r>
      <w:r w:rsidRPr="001B633B">
        <w:rPr>
          <w:i/>
          <w:w w:val="110"/>
        </w:rPr>
        <w:t>.</w:t>
      </w:r>
      <w:r w:rsidRPr="001B633B">
        <w:rPr>
          <w:w w:val="110"/>
        </w:rPr>
        <w:t>06,</w:t>
      </w:r>
      <w:r w:rsidRPr="001B633B">
        <w:rPr>
          <w:spacing w:val="-20"/>
          <w:w w:val="110"/>
        </w:rPr>
        <w:t xml:space="preserve"> </w:t>
      </w:r>
      <w:r w:rsidRPr="001B633B">
        <w:rPr>
          <w:i/>
          <w:w w:val="110"/>
        </w:rPr>
        <w:t>p</w:t>
      </w:r>
      <w:r w:rsidRPr="001B633B">
        <w:rPr>
          <w:i/>
          <w:spacing w:val="-32"/>
          <w:w w:val="110"/>
        </w:rPr>
        <w:t xml:space="preserve"> </w:t>
      </w:r>
      <w:r w:rsidRPr="001B633B">
        <w:rPr>
          <w:w w:val="110"/>
        </w:rPr>
        <w:t>=</w:t>
      </w:r>
      <w:r w:rsidRPr="001B633B">
        <w:rPr>
          <w:spacing w:val="-24"/>
          <w:w w:val="110"/>
        </w:rPr>
        <w:t xml:space="preserve"> </w:t>
      </w:r>
      <w:r w:rsidRPr="001B633B">
        <w:rPr>
          <w:w w:val="110"/>
        </w:rPr>
        <w:t>0</w:t>
      </w:r>
      <w:r w:rsidRPr="001B633B">
        <w:rPr>
          <w:i/>
          <w:w w:val="110"/>
        </w:rPr>
        <w:t>.</w:t>
      </w:r>
      <w:r w:rsidRPr="001B633B">
        <w:rPr>
          <w:w w:val="110"/>
        </w:rPr>
        <w:t>002),</w:t>
      </w:r>
      <w:r w:rsidRPr="001B633B">
        <w:rPr>
          <w:spacing w:val="-20"/>
          <w:w w:val="110"/>
        </w:rPr>
        <w:t xml:space="preserve"> </w:t>
      </w:r>
      <w:r w:rsidRPr="001B633B">
        <w:rPr>
          <w:w w:val="110"/>
        </w:rPr>
        <w:t>overall</w:t>
      </w:r>
      <w:r w:rsidRPr="001B633B">
        <w:rPr>
          <w:spacing w:val="-22"/>
          <w:w w:val="110"/>
        </w:rPr>
        <w:t xml:space="preserve"> </w:t>
      </w:r>
      <w:r w:rsidRPr="001B633B">
        <w:rPr>
          <w:w w:val="110"/>
        </w:rPr>
        <w:t>brain</w:t>
      </w:r>
      <w:r w:rsidRPr="001B633B">
        <w:rPr>
          <w:spacing w:val="-22"/>
          <w:w w:val="110"/>
        </w:rPr>
        <w:t xml:space="preserve"> </w:t>
      </w:r>
      <w:r w:rsidRPr="001B633B">
        <w:rPr>
          <w:w w:val="110"/>
        </w:rPr>
        <w:t>atrophy (</w:t>
      </w:r>
      <w:r w:rsidRPr="001B633B">
        <w:rPr>
          <w:i/>
          <w:w w:val="110"/>
        </w:rPr>
        <w:t>β</w:t>
      </w:r>
      <w:r w:rsidRPr="001B633B">
        <w:rPr>
          <w:i/>
          <w:spacing w:val="-16"/>
          <w:w w:val="110"/>
        </w:rPr>
        <w:t xml:space="preserve"> </w:t>
      </w:r>
      <w:r w:rsidRPr="001B633B">
        <w:rPr>
          <w:w w:val="110"/>
        </w:rPr>
        <w:t>=</w:t>
      </w:r>
      <w:r w:rsidRPr="001B633B">
        <w:rPr>
          <w:spacing w:val="-18"/>
          <w:w w:val="110"/>
        </w:rPr>
        <w:t xml:space="preserve"> </w:t>
      </w:r>
      <w:r w:rsidRPr="001B633B">
        <w:rPr>
          <w:w w:val="110"/>
        </w:rPr>
        <w:t>1</w:t>
      </w:r>
      <w:r w:rsidRPr="001B633B">
        <w:rPr>
          <w:i/>
          <w:w w:val="110"/>
        </w:rPr>
        <w:t>.</w:t>
      </w:r>
      <w:r w:rsidRPr="001B633B">
        <w:rPr>
          <w:w w:val="110"/>
        </w:rPr>
        <w:t>27,</w:t>
      </w:r>
      <w:r w:rsidRPr="001B633B">
        <w:rPr>
          <w:spacing w:val="-15"/>
          <w:w w:val="110"/>
        </w:rPr>
        <w:t xml:space="preserve"> </w:t>
      </w:r>
      <w:r w:rsidRPr="001B633B">
        <w:rPr>
          <w:i/>
          <w:spacing w:val="3"/>
          <w:w w:val="110"/>
        </w:rPr>
        <w:t>OR</w:t>
      </w:r>
      <w:r w:rsidRPr="001B633B">
        <w:rPr>
          <w:i/>
          <w:spacing w:val="-24"/>
          <w:w w:val="110"/>
        </w:rPr>
        <w:t xml:space="preserve"> </w:t>
      </w:r>
      <w:r w:rsidRPr="001B633B">
        <w:rPr>
          <w:w w:val="110"/>
        </w:rPr>
        <w:t>=</w:t>
      </w:r>
      <w:r w:rsidRPr="001B633B">
        <w:rPr>
          <w:spacing w:val="-18"/>
          <w:w w:val="110"/>
        </w:rPr>
        <w:t xml:space="preserve"> </w:t>
      </w:r>
      <w:r w:rsidRPr="001B633B">
        <w:rPr>
          <w:w w:val="110"/>
        </w:rPr>
        <w:t>3</w:t>
      </w:r>
      <w:r w:rsidRPr="001B633B">
        <w:rPr>
          <w:i/>
          <w:w w:val="110"/>
        </w:rPr>
        <w:t>.</w:t>
      </w:r>
      <w:r w:rsidRPr="001B633B">
        <w:rPr>
          <w:w w:val="110"/>
        </w:rPr>
        <w:t>56,</w:t>
      </w:r>
      <w:r w:rsidRPr="001B633B">
        <w:rPr>
          <w:spacing w:val="-15"/>
          <w:w w:val="110"/>
        </w:rPr>
        <w:t xml:space="preserve"> </w:t>
      </w:r>
      <w:r w:rsidRPr="001B633B">
        <w:rPr>
          <w:i/>
          <w:w w:val="110"/>
        </w:rPr>
        <w:t>p</w:t>
      </w:r>
      <w:r w:rsidRPr="001B633B">
        <w:rPr>
          <w:i/>
          <w:spacing w:val="-26"/>
          <w:w w:val="110"/>
        </w:rPr>
        <w:t xml:space="preserve"> </w:t>
      </w:r>
      <w:r w:rsidRPr="001B633B">
        <w:rPr>
          <w:i/>
          <w:w w:val="110"/>
        </w:rPr>
        <w:t>&lt;</w:t>
      </w:r>
      <w:r w:rsidRPr="001B633B">
        <w:rPr>
          <w:i/>
          <w:spacing w:val="-26"/>
          <w:w w:val="110"/>
        </w:rPr>
        <w:t xml:space="preserve"> </w:t>
      </w:r>
      <w:r w:rsidRPr="001B633B">
        <w:rPr>
          <w:w w:val="110"/>
        </w:rPr>
        <w:t>0</w:t>
      </w:r>
      <w:r w:rsidRPr="001B633B">
        <w:rPr>
          <w:i/>
          <w:w w:val="110"/>
        </w:rPr>
        <w:t>.</w:t>
      </w:r>
      <w:r w:rsidRPr="001B633B">
        <w:rPr>
          <w:w w:val="110"/>
        </w:rPr>
        <w:t>001),</w:t>
      </w:r>
      <w:r w:rsidRPr="001B633B">
        <w:rPr>
          <w:spacing w:val="-15"/>
          <w:w w:val="110"/>
        </w:rPr>
        <w:t xml:space="preserve"> </w:t>
      </w:r>
      <w:r w:rsidRPr="001B633B">
        <w:rPr>
          <w:w w:val="110"/>
        </w:rPr>
        <w:t>as</w:t>
      </w:r>
      <w:r w:rsidRPr="001B633B">
        <w:rPr>
          <w:spacing w:val="-17"/>
          <w:w w:val="110"/>
        </w:rPr>
        <w:t xml:space="preserve"> </w:t>
      </w:r>
      <w:r w:rsidRPr="001B633B">
        <w:rPr>
          <w:w w:val="110"/>
        </w:rPr>
        <w:t>well</w:t>
      </w:r>
      <w:r w:rsidRPr="001B633B">
        <w:rPr>
          <w:spacing w:val="-16"/>
          <w:w w:val="110"/>
        </w:rPr>
        <w:t xml:space="preserve"> </w:t>
      </w:r>
      <w:r w:rsidRPr="001B633B">
        <w:rPr>
          <w:w w:val="110"/>
        </w:rPr>
        <w:t>as</w:t>
      </w:r>
      <w:r w:rsidRPr="001B633B">
        <w:rPr>
          <w:spacing w:val="-17"/>
          <w:w w:val="110"/>
        </w:rPr>
        <w:t xml:space="preserve"> </w:t>
      </w:r>
      <w:r w:rsidRPr="001B633B">
        <w:rPr>
          <w:w w:val="110"/>
        </w:rPr>
        <w:t>the</w:t>
      </w:r>
      <w:r w:rsidRPr="001B633B">
        <w:rPr>
          <w:spacing w:val="-17"/>
          <w:w w:val="110"/>
        </w:rPr>
        <w:t xml:space="preserve"> </w:t>
      </w:r>
      <w:r w:rsidRPr="001B633B">
        <w:rPr>
          <w:w w:val="110"/>
        </w:rPr>
        <w:t>EEG</w:t>
      </w:r>
      <w:r w:rsidRPr="001B633B">
        <w:rPr>
          <w:spacing w:val="-17"/>
          <w:w w:val="110"/>
        </w:rPr>
        <w:t xml:space="preserve"> </w:t>
      </w:r>
      <w:r w:rsidRPr="001B633B">
        <w:rPr>
          <w:w w:val="110"/>
        </w:rPr>
        <w:t>total</w:t>
      </w:r>
      <w:r w:rsidRPr="001B633B">
        <w:rPr>
          <w:spacing w:val="-16"/>
          <w:w w:val="110"/>
        </w:rPr>
        <w:t xml:space="preserve"> </w:t>
      </w:r>
      <w:r w:rsidRPr="001B633B">
        <w:rPr>
          <w:w w:val="110"/>
        </w:rPr>
        <w:t>power</w:t>
      </w:r>
      <w:r w:rsidRPr="001B633B">
        <w:rPr>
          <w:spacing w:val="-16"/>
          <w:w w:val="110"/>
        </w:rPr>
        <w:t xml:space="preserve"> </w:t>
      </w:r>
      <w:r w:rsidRPr="001B633B">
        <w:rPr>
          <w:w w:val="110"/>
        </w:rPr>
        <w:t>(</w:t>
      </w:r>
      <w:r w:rsidRPr="001B633B">
        <w:rPr>
          <w:i/>
          <w:w w:val="110"/>
        </w:rPr>
        <w:t>β</w:t>
      </w:r>
      <w:r w:rsidRPr="001B633B">
        <w:rPr>
          <w:i/>
          <w:spacing w:val="-16"/>
          <w:w w:val="110"/>
        </w:rPr>
        <w:t xml:space="preserve"> </w:t>
      </w:r>
      <w:r w:rsidRPr="001B633B">
        <w:rPr>
          <w:w w:val="110"/>
        </w:rPr>
        <w:t>=</w:t>
      </w:r>
      <w:r w:rsidRPr="001B633B">
        <w:rPr>
          <w:spacing w:val="-18"/>
          <w:w w:val="110"/>
        </w:rPr>
        <w:t xml:space="preserve"> </w:t>
      </w:r>
      <w:r w:rsidRPr="001B633B">
        <w:rPr>
          <w:w w:val="110"/>
        </w:rPr>
        <w:t>0</w:t>
      </w:r>
      <w:r w:rsidRPr="001B633B">
        <w:rPr>
          <w:i/>
          <w:w w:val="110"/>
        </w:rPr>
        <w:t>.</w:t>
      </w:r>
      <w:r w:rsidRPr="001B633B">
        <w:rPr>
          <w:w w:val="110"/>
        </w:rPr>
        <w:t xml:space="preserve">66, </w:t>
      </w:r>
      <w:r w:rsidRPr="001B633B">
        <w:rPr>
          <w:i/>
          <w:spacing w:val="3"/>
          <w:w w:val="110"/>
        </w:rPr>
        <w:t xml:space="preserve">OR </w:t>
      </w:r>
      <w:r w:rsidRPr="001B633B">
        <w:rPr>
          <w:w w:val="110"/>
        </w:rPr>
        <w:t>= 1</w:t>
      </w:r>
      <w:r w:rsidRPr="001B633B">
        <w:rPr>
          <w:i/>
          <w:w w:val="110"/>
        </w:rPr>
        <w:t>.</w:t>
      </w:r>
      <w:r w:rsidRPr="001B633B">
        <w:rPr>
          <w:w w:val="110"/>
        </w:rPr>
        <w:t xml:space="preserve">94, </w:t>
      </w:r>
      <w:r w:rsidRPr="001B633B">
        <w:rPr>
          <w:i/>
          <w:w w:val="110"/>
        </w:rPr>
        <w:t xml:space="preserve">p </w:t>
      </w:r>
      <w:r w:rsidRPr="001B633B">
        <w:rPr>
          <w:w w:val="110"/>
        </w:rPr>
        <w:t>= 0</w:t>
      </w:r>
      <w:r w:rsidRPr="001B633B">
        <w:rPr>
          <w:i/>
          <w:w w:val="110"/>
        </w:rPr>
        <w:t>.</w:t>
      </w:r>
      <w:r w:rsidRPr="001B633B">
        <w:rPr>
          <w:w w:val="110"/>
        </w:rPr>
        <w:t>017).</w:t>
      </w:r>
    </w:p>
    <w:p w14:paraId="11D158EF" w14:textId="77777777" w:rsidR="008935A8" w:rsidRDefault="008935A8" w:rsidP="00EA2730">
      <w:pPr>
        <w:pStyle w:val="Titolo1"/>
        <w:tabs>
          <w:tab w:val="left" w:pos="841"/>
        </w:tabs>
        <w:spacing w:line="480" w:lineRule="auto"/>
        <w:ind w:left="17" w:firstLine="0"/>
        <w:rPr>
          <w:rFonts w:ascii="Times New Roman" w:hAnsi="Times New Roman" w:cs="Times New Roman"/>
        </w:rPr>
      </w:pPr>
    </w:p>
    <w:p w14:paraId="274D90AF" w14:textId="77777777" w:rsidR="0062646D" w:rsidRPr="001B633B" w:rsidRDefault="00FF4211" w:rsidP="00EA2730">
      <w:pPr>
        <w:pStyle w:val="Titolo1"/>
        <w:tabs>
          <w:tab w:val="left" w:pos="841"/>
        </w:tabs>
        <w:spacing w:line="480" w:lineRule="auto"/>
        <w:ind w:left="17" w:firstLine="0"/>
        <w:rPr>
          <w:rFonts w:ascii="Times New Roman" w:hAnsi="Times New Roman" w:cs="Times New Roman"/>
        </w:rPr>
      </w:pPr>
      <w:r w:rsidRPr="001B633B">
        <w:rPr>
          <w:rFonts w:ascii="Times New Roman" w:hAnsi="Times New Roman" w:cs="Times New Roman"/>
        </w:rPr>
        <w:t>Discussion</w:t>
      </w:r>
    </w:p>
    <w:p w14:paraId="65B44477" w14:textId="77777777" w:rsidR="008935A8" w:rsidRDefault="008935A8" w:rsidP="00F9433E">
      <w:pPr>
        <w:pStyle w:val="Corpotesto"/>
        <w:spacing w:line="480" w:lineRule="auto"/>
        <w:ind w:firstLine="17"/>
        <w:rPr>
          <w:w w:val="105"/>
        </w:rPr>
      </w:pPr>
    </w:p>
    <w:p w14:paraId="227EF369" w14:textId="46BE9B49" w:rsidR="000E2B71" w:rsidRDefault="00684E66" w:rsidP="009D366D">
      <w:pPr>
        <w:pStyle w:val="Corpotesto"/>
        <w:spacing w:before="6" w:line="480" w:lineRule="auto"/>
        <w:ind w:firstLine="17"/>
        <w:rPr>
          <w:w w:val="105"/>
        </w:rPr>
      </w:pPr>
      <w:r>
        <w:rPr>
          <w:spacing w:val="-4"/>
          <w:w w:val="105"/>
        </w:rPr>
        <w:t>W</w:t>
      </w:r>
      <w:r w:rsidR="00FF4211" w:rsidRPr="001B633B">
        <w:rPr>
          <w:spacing w:val="-4"/>
          <w:w w:val="105"/>
        </w:rPr>
        <w:t xml:space="preserve">e </w:t>
      </w:r>
      <w:r w:rsidR="00FF4211" w:rsidRPr="001B633B">
        <w:rPr>
          <w:w w:val="105"/>
        </w:rPr>
        <w:t>report three main findings addressing the relationship be</w:t>
      </w:r>
      <w:r w:rsidR="00FF4211" w:rsidRPr="001B633B">
        <w:rPr>
          <w:spacing w:val="-3"/>
          <w:w w:val="105"/>
        </w:rPr>
        <w:t xml:space="preserve">tween </w:t>
      </w:r>
      <w:r w:rsidR="00FF4211" w:rsidRPr="001B633B">
        <w:rPr>
          <w:w w:val="105"/>
        </w:rPr>
        <w:t>severity of the impairment of consciousness</w:t>
      </w:r>
      <w:r>
        <w:rPr>
          <w:w w:val="105"/>
        </w:rPr>
        <w:t>,</w:t>
      </w:r>
      <w:r w:rsidR="00DD463D" w:rsidRPr="001B633B">
        <w:rPr>
          <w:w w:val="105"/>
        </w:rPr>
        <w:t xml:space="preserve"> EEG </w:t>
      </w:r>
      <w:r w:rsidR="00FF4211" w:rsidRPr="001B633B">
        <w:rPr>
          <w:w w:val="105"/>
        </w:rPr>
        <w:t xml:space="preserve">spectral profile, and subcortical </w:t>
      </w:r>
      <w:r w:rsidR="00FF4211" w:rsidRPr="001B633B">
        <w:rPr>
          <w:spacing w:val="-4"/>
          <w:w w:val="105"/>
        </w:rPr>
        <w:t xml:space="preserve">atrophy. </w:t>
      </w:r>
      <w:r w:rsidR="00FF4211" w:rsidRPr="001B633B">
        <w:rPr>
          <w:w w:val="105"/>
        </w:rPr>
        <w:t>First, our results show that spectral profiles recorded with conventional EEG map onto specific patterns of subcortical</w:t>
      </w:r>
      <w:r w:rsidR="00D37BB3" w:rsidRPr="001B633B">
        <w:rPr>
          <w:w w:val="105"/>
        </w:rPr>
        <w:t xml:space="preserve"> brain pathol</w:t>
      </w:r>
      <w:r w:rsidR="00FF4211" w:rsidRPr="001B633B">
        <w:rPr>
          <w:w w:val="105"/>
        </w:rPr>
        <w:t xml:space="preserve">ogy (as observed with MRI), in line with </w:t>
      </w:r>
      <w:r w:rsidR="004D4A94">
        <w:rPr>
          <w:w w:val="105"/>
        </w:rPr>
        <w:t>theoretical</w:t>
      </w:r>
      <w:r w:rsidR="00FF4211" w:rsidRPr="001B633B">
        <w:rPr>
          <w:w w:val="105"/>
        </w:rPr>
        <w:t xml:space="preserve"> proposal</w:t>
      </w:r>
      <w:r w:rsidR="008F5BFD">
        <w:rPr>
          <w:w w:val="105"/>
        </w:rPr>
        <w:t>s</w:t>
      </w:r>
      <w:r w:rsidR="00584DA3">
        <w:rPr>
          <w:w w:val="105"/>
        </w:rPr>
        <w:t xml:space="preserve"> </w:t>
      </w:r>
      <w:r w:rsidR="0097120E" w:rsidRPr="001B633B">
        <w:rPr>
          <w:w w:val="105"/>
        </w:rPr>
        <w:fldChar w:fldCharType="begin">
          <w:fldData xml:space="preserve">PEVuZE5vdGU+PENpdGU+PEF1dGhvcj5TY2hpZmY8L0F1dGhvcj48WWVhcj4yMDEwPC9ZZWFyPjxS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</w:fldData>
        </w:fldChar>
      </w:r>
      <w:r w:rsidR="000D010F">
        <w:rPr>
          <w:w w:val="105"/>
        </w:rPr>
        <w:instrText xml:space="preserve"> ADDIN EN.CITE </w:instrText>
      </w:r>
      <w:r w:rsidR="000D010F">
        <w:rPr>
          <w:w w:val="105"/>
        </w:rPr>
        <w:fldChar w:fldCharType="begin">
          <w:fldData xml:space="preserve">PEVuZE5vdGU+PENpdGU+PEF1dGhvcj5TY2hpZmY8L0F1dGhvcj48WWVhcj4yMDEwPC9ZZWFyPjxS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</w:fldData>
        </w:fldChar>
      </w:r>
      <w:r w:rsidR="000D010F">
        <w:rPr>
          <w:w w:val="105"/>
        </w:rPr>
        <w:instrText xml:space="preserve"> ADDIN EN.CITE.DATA </w:instrText>
      </w:r>
      <w:r w:rsidR="000D010F">
        <w:rPr>
          <w:w w:val="105"/>
        </w:rPr>
      </w:r>
      <w:r w:rsidR="000D010F">
        <w:rPr>
          <w:w w:val="105"/>
        </w:rPr>
        <w:fldChar w:fldCharType="end"/>
      </w:r>
      <w:r w:rsidR="0097120E" w:rsidRPr="001B633B">
        <w:rPr>
          <w:w w:val="105"/>
        </w:rPr>
      </w:r>
      <w:r w:rsidR="0097120E" w:rsidRPr="001B633B">
        <w:rPr>
          <w:w w:val="105"/>
        </w:rPr>
        <w:fldChar w:fldCharType="separate"/>
      </w:r>
      <w:r w:rsidR="000D010F">
        <w:rPr>
          <w:noProof/>
          <w:w w:val="105"/>
        </w:rPr>
        <w:t>(Schiff, 2010; Schiff, 2016)</w:t>
      </w:r>
      <w:r w:rsidR="0097120E" w:rsidRPr="001B633B">
        <w:rPr>
          <w:w w:val="105"/>
        </w:rPr>
        <w:fldChar w:fldCharType="end"/>
      </w:r>
      <w:r w:rsidR="00584DA3">
        <w:rPr>
          <w:w w:val="105"/>
        </w:rPr>
        <w:t>.</w:t>
      </w:r>
      <w:r w:rsidR="00FF4211" w:rsidRPr="001B633B">
        <w:rPr>
          <w:w w:val="105"/>
        </w:rPr>
        <w:t xml:space="preserve"> Indeed, </w:t>
      </w:r>
      <w:r w:rsidR="00FF4211" w:rsidRPr="001B633B">
        <w:rPr>
          <w:spacing w:val="-4"/>
          <w:w w:val="105"/>
        </w:rPr>
        <w:t xml:space="preserve">we </w:t>
      </w:r>
      <w:r w:rsidR="00FF4211" w:rsidRPr="001B633B">
        <w:rPr>
          <w:w w:val="105"/>
        </w:rPr>
        <w:t xml:space="preserve">find that the </w:t>
      </w:r>
      <w:r w:rsidR="00FF4211" w:rsidRPr="001B633B">
        <w:t xml:space="preserve">ratio of fast (i.e., beta) to slow (i.e., delta) frequencies </w:t>
      </w:r>
      <w:r w:rsidR="008E4C6D">
        <w:t xml:space="preserve">component </w:t>
      </w:r>
      <w:r w:rsidR="00FF4211" w:rsidRPr="001B633B">
        <w:t xml:space="preserve">is </w:t>
      </w:r>
      <w:r w:rsidR="00E12B24">
        <w:t xml:space="preserve">negatively </w:t>
      </w:r>
      <w:r w:rsidR="00FF4211" w:rsidRPr="001B633B">
        <w:t xml:space="preserve">related to atrophy in thalamic regions well known to be associated with severity of impairment after brain injury, as shown in </w:t>
      </w:r>
      <w:r w:rsidR="00FF4211" w:rsidRPr="001B633B">
        <w:rPr>
          <w:i/>
        </w:rPr>
        <w:t>post-</w:t>
      </w:r>
      <w:r w:rsidR="0097120E" w:rsidRPr="001B633B">
        <w:rPr>
          <w:i/>
        </w:rPr>
        <w:t>mortem</w:t>
      </w:r>
      <w:r w:rsidR="00584DA3">
        <w:rPr>
          <w:i/>
        </w:rPr>
        <w:t xml:space="preserve"> </w:t>
      </w:r>
      <w:r w:rsidR="0097120E" w:rsidRPr="001B633B">
        <w:fldChar w:fldCharType="begin">
          <w:fldData xml:space="preserve">PEVuZE5vdGU+PENpdGU+PEF1dGhvcj5BZGFtczwvQXV0aG9yPjxZZWFyPjIwMDA8L1llYXI+PFJl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</w:fldData>
        </w:fldChar>
      </w:r>
      <w:r w:rsidR="000D010F">
        <w:instrText xml:space="preserve"> ADDIN EN.CITE </w:instrText>
      </w:r>
      <w:r w:rsidR="000D010F">
        <w:fldChar w:fldCharType="begin">
          <w:fldData xml:space="preserve">PEVuZE5vdGU+PENpdGU+PEF1dGhvcj5BZGFtczwvQXV0aG9yPjxZZWFyPjIwMDA8L1llYXI+PFJl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</w:fldData>
        </w:fldChar>
      </w:r>
      <w:r w:rsidR="000D010F">
        <w:instrText xml:space="preserve"> ADDIN EN.CITE.DATA </w:instrText>
      </w:r>
      <w:r w:rsidR="000D010F">
        <w:fldChar w:fldCharType="end"/>
      </w:r>
      <w:r w:rsidR="0097120E" w:rsidRPr="001B633B">
        <w:fldChar w:fldCharType="separate"/>
      </w:r>
      <w:r w:rsidR="000D010F">
        <w:rPr>
          <w:noProof/>
        </w:rPr>
        <w:t>(Adams et al., 2000)</w:t>
      </w:r>
      <w:r w:rsidR="0097120E" w:rsidRPr="001B633B">
        <w:fldChar w:fldCharType="end"/>
      </w:r>
      <w:r w:rsidR="0097120E" w:rsidRPr="001B633B">
        <w:t xml:space="preserve"> </w:t>
      </w:r>
      <w:r w:rsidR="00FF4211" w:rsidRPr="001B633B">
        <w:t xml:space="preserve">and </w:t>
      </w:r>
      <w:r w:rsidR="00FF4211" w:rsidRPr="001B633B">
        <w:rPr>
          <w:i/>
        </w:rPr>
        <w:t xml:space="preserve">in </w:t>
      </w:r>
      <w:r w:rsidR="0097120E" w:rsidRPr="001B633B">
        <w:rPr>
          <w:i/>
        </w:rPr>
        <w:t>vivo</w:t>
      </w:r>
      <w:r w:rsidR="00584DA3">
        <w:rPr>
          <w:i/>
        </w:rPr>
        <w:t xml:space="preserve"> </w:t>
      </w:r>
      <w:r w:rsidR="0097120E" w:rsidRPr="001B633B">
        <w:fldChar w:fldCharType="begin">
          <w:fldData xml:space="preserve">PEVuZE5vdGU+PENpdGU+PEF1dGhvcj5MdXRrZW5ob2ZmPC9BdXRob3I+PFllYXI+MjAxNTwvWWVh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</w:fldData>
        </w:fldChar>
      </w:r>
      <w:r w:rsidR="000D010F">
        <w:instrText xml:space="preserve"> ADDIN EN.CITE </w:instrText>
      </w:r>
      <w:r w:rsidR="000D010F">
        <w:fldChar w:fldCharType="begin">
          <w:fldData xml:space="preserve">PEVuZE5vdGU+PENpdGU+PEF1dGhvcj5MdXRrZW5ob2ZmPC9BdXRob3I+PFllYXI+MjAxNTwvWWVh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</w:fldData>
        </w:fldChar>
      </w:r>
      <w:r w:rsidR="000D010F">
        <w:instrText xml:space="preserve"> ADDIN EN.CITE.DATA </w:instrText>
      </w:r>
      <w:r w:rsidR="000D010F">
        <w:fldChar w:fldCharType="end"/>
      </w:r>
      <w:r w:rsidR="0097120E" w:rsidRPr="001B633B">
        <w:fldChar w:fldCharType="separate"/>
      </w:r>
      <w:r w:rsidR="000D010F">
        <w:rPr>
          <w:noProof/>
        </w:rPr>
        <w:t>(Lutkenhoff et al., 2015; Lutkenhoff et al., 2013)</w:t>
      </w:r>
      <w:r w:rsidR="0097120E" w:rsidRPr="001B633B">
        <w:fldChar w:fldCharType="end"/>
      </w:r>
      <w:r w:rsidR="00AB314E" w:rsidRPr="001B633B">
        <w:t xml:space="preserve"> </w:t>
      </w:r>
      <w:r w:rsidR="00FF4211" w:rsidRPr="001B633B">
        <w:rPr>
          <w:w w:val="105"/>
        </w:rPr>
        <w:t>studies</w:t>
      </w:r>
      <w:r w:rsidR="00FF4211" w:rsidRPr="001B633B">
        <w:rPr>
          <w:spacing w:val="-3"/>
          <w:w w:val="105"/>
        </w:rPr>
        <w:t>.</w:t>
      </w:r>
      <w:r w:rsidR="00590CEA" w:rsidRPr="001B633B">
        <w:rPr>
          <w:spacing w:val="-3"/>
          <w:w w:val="105"/>
        </w:rPr>
        <w:t xml:space="preserve"> </w:t>
      </w:r>
      <w:r w:rsidR="00FF4211" w:rsidRPr="001B633B">
        <w:rPr>
          <w:w w:val="105"/>
        </w:rPr>
        <w:t>Damage within</w:t>
      </w:r>
      <w:r w:rsidR="00FF4211" w:rsidRPr="001B633B">
        <w:rPr>
          <w:spacing w:val="-35"/>
          <w:w w:val="105"/>
        </w:rPr>
        <w:t xml:space="preserve"> </w:t>
      </w:r>
      <w:r w:rsidR="00FF4211" w:rsidRPr="001B633B">
        <w:rPr>
          <w:w w:val="105"/>
        </w:rPr>
        <w:t>thalamus,</w:t>
      </w:r>
      <w:r w:rsidR="000C07B6" w:rsidRPr="001B633B">
        <w:rPr>
          <w:w w:val="105"/>
        </w:rPr>
        <w:t xml:space="preserve"> </w:t>
      </w:r>
      <w:r w:rsidR="00FF4211" w:rsidRPr="001B633B">
        <w:rPr>
          <w:w w:val="105"/>
        </w:rPr>
        <w:t>along with functional</w:t>
      </w:r>
      <w:r w:rsidR="00584DA3">
        <w:rPr>
          <w:w w:val="105"/>
        </w:rPr>
        <w:t xml:space="preserve"> </w:t>
      </w:r>
      <w:r w:rsidR="0058248C" w:rsidRPr="001B633B">
        <w:rPr>
          <w:w w:val="105"/>
        </w:rPr>
        <w:fldChar w:fldCharType="begin">
          <w:fldData xml:space="preserve">PEVuZE5vdGU+PENpdGU+PEF1dGhvcj5Nb250aTwvQXV0aG9yPjxZZWFyPjIwMTU8L1llYXI+PFJl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</w:fldData>
        </w:fldChar>
      </w:r>
      <w:r w:rsidR="000D010F">
        <w:rPr>
          <w:w w:val="105"/>
        </w:rPr>
        <w:instrText xml:space="preserve"> ADDIN EN.CITE </w:instrText>
      </w:r>
      <w:r w:rsidR="000D010F">
        <w:rPr>
          <w:w w:val="105"/>
        </w:rPr>
        <w:fldChar w:fldCharType="begin">
          <w:fldData xml:space="preserve">PEVuZE5vdGU+PENpdGU+PEF1dGhvcj5Nb250aTwvQXV0aG9yPjxZZWFyPjIwMTU8L1llYXI+PFJl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</w:fldData>
        </w:fldChar>
      </w:r>
      <w:r w:rsidR="000D010F">
        <w:rPr>
          <w:w w:val="105"/>
        </w:rPr>
        <w:instrText xml:space="preserve"> ADDIN EN.CITE.DATA </w:instrText>
      </w:r>
      <w:r w:rsidR="000D010F">
        <w:rPr>
          <w:w w:val="105"/>
        </w:rPr>
      </w:r>
      <w:r w:rsidR="000D010F">
        <w:rPr>
          <w:w w:val="105"/>
        </w:rPr>
        <w:fldChar w:fldCharType="end"/>
      </w:r>
      <w:r w:rsidR="0058248C" w:rsidRPr="001B633B">
        <w:rPr>
          <w:w w:val="105"/>
        </w:rPr>
      </w:r>
      <w:r w:rsidR="0058248C" w:rsidRPr="001B633B">
        <w:rPr>
          <w:w w:val="105"/>
        </w:rPr>
        <w:fldChar w:fldCharType="separate"/>
      </w:r>
      <w:r w:rsidR="000D010F">
        <w:rPr>
          <w:noProof/>
          <w:w w:val="105"/>
        </w:rPr>
        <w:t>(Monti et al., 2015)</w:t>
      </w:r>
      <w:r w:rsidR="0058248C" w:rsidRPr="001B633B">
        <w:rPr>
          <w:w w:val="105"/>
        </w:rPr>
        <w:fldChar w:fldCharType="end"/>
      </w:r>
      <w:r w:rsidR="0058248C" w:rsidRPr="001B633B">
        <w:rPr>
          <w:w w:val="105"/>
        </w:rPr>
        <w:t xml:space="preserve"> </w:t>
      </w:r>
      <w:r w:rsidR="00FF4211" w:rsidRPr="001B633B">
        <w:rPr>
          <w:w w:val="105"/>
        </w:rPr>
        <w:t xml:space="preserve">and/or structural </w:t>
      </w:r>
      <w:r w:rsidR="00024B7C">
        <w:rPr>
          <w:w w:val="105"/>
        </w:rPr>
        <w:fldChar w:fldCharType="begin">
          <w:fldData xml:space="preserve">PEVuZE5vdGU+PENpdGU+PEF1dGhvcj5aaGVuZzwvQXV0aG9yPjxZZWFyPjIwMTc8L1llYXI+PFJl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</w:fldData>
        </w:fldChar>
      </w:r>
      <w:r w:rsidR="000D010F">
        <w:rPr>
          <w:w w:val="105"/>
        </w:rPr>
        <w:instrText xml:space="preserve"> ADDIN EN.CITE </w:instrText>
      </w:r>
      <w:r w:rsidR="000D010F">
        <w:rPr>
          <w:w w:val="105"/>
        </w:rPr>
        <w:fldChar w:fldCharType="begin">
          <w:fldData xml:space="preserve">PEVuZE5vdGU+PENpdGU+PEF1dGhvcj5aaGVuZzwvQXV0aG9yPjxZZWFyPjIwMTc8L1llYXI+PFJl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</w:fldData>
        </w:fldChar>
      </w:r>
      <w:r w:rsidR="000D010F">
        <w:rPr>
          <w:w w:val="105"/>
        </w:rPr>
        <w:instrText xml:space="preserve"> ADDIN EN.CITE.DATA </w:instrText>
      </w:r>
      <w:r w:rsidR="000D010F">
        <w:rPr>
          <w:w w:val="105"/>
        </w:rPr>
      </w:r>
      <w:r w:rsidR="000D010F">
        <w:rPr>
          <w:w w:val="105"/>
        </w:rPr>
        <w:fldChar w:fldCharType="end"/>
      </w:r>
      <w:r w:rsidR="00024B7C">
        <w:rPr>
          <w:w w:val="105"/>
        </w:rPr>
      </w:r>
      <w:r w:rsidR="00024B7C">
        <w:rPr>
          <w:w w:val="105"/>
        </w:rPr>
        <w:fldChar w:fldCharType="separate"/>
      </w:r>
      <w:r w:rsidR="000D010F">
        <w:rPr>
          <w:noProof/>
          <w:w w:val="105"/>
        </w:rPr>
        <w:t>(Zheng et al., 2017)</w:t>
      </w:r>
      <w:r w:rsidR="00024B7C">
        <w:rPr>
          <w:w w:val="105"/>
        </w:rPr>
        <w:fldChar w:fldCharType="end"/>
      </w:r>
      <w:r w:rsidR="00024B7C">
        <w:rPr>
          <w:w w:val="105"/>
        </w:rPr>
        <w:t xml:space="preserve"> </w:t>
      </w:r>
      <w:r w:rsidR="00FF4211" w:rsidRPr="001B633B">
        <w:rPr>
          <w:w w:val="105"/>
        </w:rPr>
        <w:t>disconnection of thalam</w:t>
      </w:r>
      <w:r w:rsidR="0058248C" w:rsidRPr="001B633B">
        <w:rPr>
          <w:w w:val="105"/>
        </w:rPr>
        <w:t>o-</w:t>
      </w:r>
      <w:r w:rsidR="00FF4211" w:rsidRPr="001B633B">
        <w:rPr>
          <w:w w:val="105"/>
        </w:rPr>
        <w:t>cortical projections</w:t>
      </w:r>
      <w:r w:rsidR="009E06B4">
        <w:rPr>
          <w:w w:val="105"/>
        </w:rPr>
        <w:t>,</w:t>
      </w:r>
      <w:r w:rsidR="00FF4211" w:rsidRPr="001B633B">
        <w:rPr>
          <w:w w:val="105"/>
        </w:rPr>
        <w:t xml:space="preserve"> is indeed central to current theories of recovery from severe brain injury</w:t>
      </w:r>
      <w:r w:rsidR="00D316E7" w:rsidRPr="00D316E7">
        <w:t xml:space="preserve"> </w:t>
      </w:r>
      <w:r w:rsidR="00D316E7">
        <w:rPr>
          <w:w w:val="105"/>
        </w:rPr>
        <w:fldChar w:fldCharType="begin"/>
      </w:r>
      <w:r w:rsidR="000D010F">
        <w:rPr>
          <w:w w:val="105"/>
        </w:rPr>
        <w:instrText xml:space="preserve"> ADDIN EN.CITE &lt;EndNote&gt;&lt;Cite&gt;&lt;Author&gt;Schiff&lt;/Author&gt;&lt;Year&gt;2010&lt;/Year&gt;&lt;RecNum&gt;123&lt;/RecNum&gt;&lt;DisplayText&gt;(Schiff, 2010)&lt;/DisplayText&gt;&lt;record&gt;&lt;rec-number&gt;123&lt;/rec-number&gt;&lt;foreign-keys&gt;&lt;key app="EN" db-id="vdearwve599dv4ep9vr50z29txvsx2feww9s" timestamp="1547236568" guid="853898b1-9ded-4fcd-b369-db2269c6d99c"&gt;123&lt;/key&gt;&lt;/foreign-keys&gt;&lt;ref-type name="Journal Article"&gt;17&lt;/ref-type&gt;&lt;contributors&gt;&lt;authors&gt;&lt;author&gt;Schiff, N. D.&lt;/author&gt;&lt;/authors&gt;&lt;/contributors&gt;&lt;auth-address&gt;Department of Neurology and Neuroscience, Weill Cornell Medical College, New York, NY, USA. nds2001@med.cornell.edu&lt;/auth-address&gt;&lt;titles&gt;&lt;title&gt;Recovery of consciousness after brain injury: a mesocircuit hypothesis&lt;/title&gt;&lt;secondary-title&gt;Trends Neurosci&lt;/secondary-title&gt;&lt;/titles&gt;&lt;periodical&gt;&lt;full-title&gt;Trends in Neurosciences&lt;/full-title&gt;&lt;abbr-1&gt;Trends Neurosci.&lt;/abbr-1&gt;&lt;abbr-2&gt;Trends Neurosci&lt;/abbr-2&gt;&lt;/periodical&gt;&lt;pages&gt;1-9&lt;/pages&gt;&lt;volume&gt;33&lt;/volume&gt;&lt;number&gt;1&lt;/number&gt;&lt;edition&gt;2009/12/04&lt;/edition&gt;&lt;keywords&gt;&lt;keyword&gt;Brain Injuries/*physiopathology&lt;/keyword&gt;&lt;keyword&gt;Coma, Post-Head Injury/*physiopathology&lt;/keyword&gt;&lt;keyword&gt;Consciousness/physiology&lt;/keyword&gt;&lt;keyword&gt;Humans&lt;/keyword&gt;&lt;keyword&gt;Recovery of Function/*physiology&lt;/keyword&gt;&lt;/keywords&gt;&lt;dates&gt;&lt;year&gt;2010&lt;/year&gt;&lt;pub-dates&gt;&lt;date&gt;Jan&lt;/date&gt;&lt;/pub-dates&gt;&lt;/dates&gt;&lt;isbn&gt;1878-108X (Electronic)&amp;#xD;0166-2236 (Linking)&lt;/isbn&gt;&lt;accession-num&gt;19954851&lt;/accession-num&gt;&lt;urls&gt;&lt;related-urls&gt;&lt;url&gt;https://www.ncbi.nlm.nih.gov/pubmed/19954851&lt;/url&gt;&lt;/related-urls&gt;&lt;/urls&gt;&lt;custom2&gt;PMC2931585&lt;/custom2&gt;&lt;electronic-resource-num&gt;10.1016/j.tins.2009.11.002&lt;/electronic-resource-num&gt;&lt;/record&gt;&lt;/Cite&gt;&lt;/EndNote&gt;</w:instrText>
      </w:r>
      <w:r w:rsidR="00D316E7">
        <w:rPr>
          <w:w w:val="105"/>
        </w:rPr>
        <w:fldChar w:fldCharType="separate"/>
      </w:r>
      <w:r w:rsidR="000D010F">
        <w:rPr>
          <w:noProof/>
          <w:w w:val="105"/>
        </w:rPr>
        <w:t>(Schiff, 2010)</w:t>
      </w:r>
      <w:r w:rsidR="00D316E7">
        <w:rPr>
          <w:w w:val="105"/>
        </w:rPr>
        <w:fldChar w:fldCharType="end"/>
      </w:r>
      <w:r w:rsidR="005E4471">
        <w:rPr>
          <w:w w:val="105"/>
        </w:rPr>
        <w:t xml:space="preserve">, with greater de-afferentiation leading to a state of </w:t>
      </w:r>
      <w:r w:rsidR="00100543">
        <w:rPr>
          <w:w w:val="105"/>
        </w:rPr>
        <w:t xml:space="preserve">functional </w:t>
      </w:r>
      <w:r w:rsidR="005E4471">
        <w:rPr>
          <w:w w:val="105"/>
        </w:rPr>
        <w:t xml:space="preserve">thalamic quiescence and, </w:t>
      </w:r>
      <w:r w:rsidR="00A669D8">
        <w:rPr>
          <w:w w:val="105"/>
        </w:rPr>
        <w:t>through</w:t>
      </w:r>
      <w:r w:rsidR="005E4471">
        <w:rPr>
          <w:w w:val="105"/>
        </w:rPr>
        <w:t xml:space="preserve"> cell-intrinsic mechanisms </w:t>
      </w:r>
      <w:r w:rsidR="005E4471">
        <w:rPr>
          <w:w w:val="105"/>
        </w:rPr>
        <w:fldChar w:fldCharType="begin">
          <w:fldData xml:space="preserve">PEVuZE5vdGU+PENpdGU+PEF1dGhvcj5DcnVuZWxsaTwvQXV0aG9yPjxZZWFyPjIwMTg8L1llYXI+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</w:fldData>
        </w:fldChar>
      </w:r>
      <w:r w:rsidR="000D010F">
        <w:rPr>
          <w:w w:val="105"/>
        </w:rPr>
        <w:instrText xml:space="preserve"> ADDIN EN.CITE </w:instrText>
      </w:r>
      <w:r w:rsidR="000D010F">
        <w:rPr>
          <w:w w:val="105"/>
        </w:rPr>
        <w:fldChar w:fldCharType="begin">
          <w:fldData xml:space="preserve">PEVuZE5vdGU+PENpdGU+PEF1dGhvcj5DcnVuZWxsaTwvQXV0aG9yPjxZZWFyPjIwMTg8L1llYXI+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</w:fldData>
        </w:fldChar>
      </w:r>
      <w:r w:rsidR="000D010F">
        <w:rPr>
          <w:w w:val="105"/>
        </w:rPr>
        <w:instrText xml:space="preserve"> ADDIN EN.CITE.DATA </w:instrText>
      </w:r>
      <w:r w:rsidR="000D010F">
        <w:rPr>
          <w:w w:val="105"/>
        </w:rPr>
      </w:r>
      <w:r w:rsidR="000D010F">
        <w:rPr>
          <w:w w:val="105"/>
        </w:rPr>
        <w:fldChar w:fldCharType="end"/>
      </w:r>
      <w:r w:rsidR="005E4471">
        <w:rPr>
          <w:w w:val="105"/>
        </w:rPr>
      </w:r>
      <w:r w:rsidR="005E4471">
        <w:rPr>
          <w:w w:val="105"/>
        </w:rPr>
        <w:fldChar w:fldCharType="separate"/>
      </w:r>
      <w:r w:rsidR="000D010F">
        <w:rPr>
          <w:noProof/>
          <w:w w:val="105"/>
        </w:rPr>
        <w:t>(Crunelli et al., 2018)</w:t>
      </w:r>
      <w:r w:rsidR="005E4471">
        <w:rPr>
          <w:w w:val="105"/>
        </w:rPr>
        <w:fldChar w:fldCharType="end"/>
      </w:r>
      <w:r w:rsidR="005E4471">
        <w:rPr>
          <w:w w:val="105"/>
        </w:rPr>
        <w:t xml:space="preserve">, </w:t>
      </w:r>
      <w:r w:rsidR="000664F3">
        <w:rPr>
          <w:w w:val="105"/>
        </w:rPr>
        <w:t>delta</w:t>
      </w:r>
      <w:r w:rsidR="005E4471">
        <w:rPr>
          <w:w w:val="105"/>
        </w:rPr>
        <w:t xml:space="preserve"> oscillations</w:t>
      </w:r>
      <w:r w:rsidR="00C77807">
        <w:rPr>
          <w:w w:val="105"/>
        </w:rPr>
        <w:t xml:space="preserve"> </w:t>
      </w:r>
      <w:r w:rsidR="00C77807">
        <w:rPr>
          <w:w w:val="105"/>
        </w:rPr>
        <w:fldChar w:fldCharType="begin">
          <w:fldData xml:space="preserve">PEVuZE5vdGU+PENpdGU+PEF1dGhvcj5TY2hpZmY8L0F1dGhvcj48WWVhcj4yMDE2PC9ZZWFyPjxS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</w:fldData>
        </w:fldChar>
      </w:r>
      <w:r w:rsidR="000D010F">
        <w:rPr>
          <w:w w:val="105"/>
        </w:rPr>
        <w:instrText xml:space="preserve"> ADDIN EN.CITE </w:instrText>
      </w:r>
      <w:r w:rsidR="000D010F">
        <w:rPr>
          <w:w w:val="105"/>
        </w:rPr>
        <w:fldChar w:fldCharType="begin">
          <w:fldData xml:space="preserve">PEVuZE5vdGU+PENpdGU+PEF1dGhvcj5TY2hpZmY8L0F1dGhvcj48WWVhcj4yMDE2PC9ZZWFyPjxS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</w:fldData>
        </w:fldChar>
      </w:r>
      <w:r w:rsidR="000D010F">
        <w:rPr>
          <w:w w:val="105"/>
        </w:rPr>
        <w:instrText xml:space="preserve"> ADDIN EN.CITE.DATA </w:instrText>
      </w:r>
      <w:r w:rsidR="000D010F">
        <w:rPr>
          <w:w w:val="105"/>
        </w:rPr>
      </w:r>
      <w:r w:rsidR="000D010F">
        <w:rPr>
          <w:w w:val="105"/>
        </w:rPr>
        <w:fldChar w:fldCharType="end"/>
      </w:r>
      <w:r w:rsidR="00C77807">
        <w:rPr>
          <w:w w:val="105"/>
        </w:rPr>
      </w:r>
      <w:r w:rsidR="00C77807">
        <w:rPr>
          <w:w w:val="105"/>
        </w:rPr>
        <w:fldChar w:fldCharType="separate"/>
      </w:r>
      <w:r w:rsidR="000D010F">
        <w:rPr>
          <w:noProof/>
          <w:w w:val="105"/>
        </w:rPr>
        <w:t>(Schiff, 2016; Schiff et al., 2014)</w:t>
      </w:r>
      <w:r w:rsidR="00C77807">
        <w:rPr>
          <w:w w:val="105"/>
        </w:rPr>
        <w:fldChar w:fldCharType="end"/>
      </w:r>
      <w:r w:rsidR="008A2040">
        <w:rPr>
          <w:w w:val="105"/>
        </w:rPr>
        <w:t>.</w:t>
      </w:r>
      <w:r w:rsidR="004E16B6">
        <w:rPr>
          <w:w w:val="105"/>
        </w:rPr>
        <w:t xml:space="preserve"> </w:t>
      </w:r>
      <w:r w:rsidR="009B7A48" w:rsidRPr="001B633B">
        <w:rPr>
          <w:w w:val="105"/>
        </w:rPr>
        <w:t xml:space="preserve">Indeed, interventions aimed at up-regulating thalamic activity </w:t>
      </w:r>
      <w:r w:rsidR="009B7A48" w:rsidRPr="001B633B">
        <w:rPr>
          <w:spacing w:val="-4"/>
          <w:w w:val="105"/>
        </w:rPr>
        <w:t xml:space="preserve">have </w:t>
      </w:r>
      <w:r w:rsidR="009B7A48" w:rsidRPr="001B633B">
        <w:rPr>
          <w:w w:val="105"/>
        </w:rPr>
        <w:t xml:space="preserve">been shown capable of enhancing behavioral </w:t>
      </w:r>
      <w:r w:rsidR="009B7A48" w:rsidRPr="001B633B">
        <w:rPr>
          <w:spacing w:val="-14"/>
          <w:w w:val="105"/>
        </w:rPr>
        <w:t>r</w:t>
      </w:r>
      <w:r w:rsidR="009B7A48" w:rsidRPr="001B633B">
        <w:rPr>
          <w:w w:val="105"/>
        </w:rPr>
        <w:t>esponsiveness</w:t>
      </w:r>
      <w:r w:rsidR="009B7A48" w:rsidRPr="001B633B">
        <w:rPr>
          <w:spacing w:val="-14"/>
          <w:w w:val="105"/>
        </w:rPr>
        <w:t xml:space="preserve"> </w:t>
      </w:r>
      <w:r w:rsidR="009B7A48" w:rsidRPr="001B633B">
        <w:rPr>
          <w:w w:val="105"/>
        </w:rPr>
        <w:t>in</w:t>
      </w:r>
      <w:r w:rsidR="009B7A48" w:rsidRPr="001B633B">
        <w:rPr>
          <w:spacing w:val="-14"/>
          <w:w w:val="105"/>
        </w:rPr>
        <w:t xml:space="preserve"> </w:t>
      </w:r>
      <w:r w:rsidR="009B7A48">
        <w:rPr>
          <w:spacing w:val="-14"/>
          <w:w w:val="105"/>
        </w:rPr>
        <w:t xml:space="preserve">DOC </w:t>
      </w:r>
      <w:r w:rsidR="009B7A48" w:rsidRPr="001B633B">
        <w:rPr>
          <w:w w:val="105"/>
        </w:rPr>
        <w:t>patients</w:t>
      </w:r>
      <w:r w:rsidR="009B7A48" w:rsidRPr="001B633B">
        <w:rPr>
          <w:spacing w:val="-14"/>
          <w:w w:val="105"/>
        </w:rPr>
        <w:t xml:space="preserve"> </w:t>
      </w:r>
      <w:r w:rsidR="009B7A48" w:rsidRPr="001B633B">
        <w:rPr>
          <w:spacing w:val="-3"/>
          <w:w w:val="105"/>
        </w:rPr>
        <w:fldChar w:fldCharType="begin"/>
      </w:r>
      <w:r w:rsidR="000D010F">
        <w:rPr>
          <w:spacing w:val="-3"/>
          <w:w w:val="105"/>
        </w:rPr>
        <w:instrText xml:space="preserve"> ADDIN EN.CITE &lt;EndNote&gt;&lt;Cite&gt;&lt;Author&gt;Schnakers&lt;/Author&gt;&lt;Year&gt;2017&lt;/Year&gt;&lt;RecNum&gt;2&lt;/RecNum&gt;&lt;DisplayText&gt;(Schnakers &amp;amp; Monti, 2017)&lt;/DisplayText&gt;&lt;record&gt;&lt;rec-number&gt;2&lt;/rec-number&gt;&lt;foreign-keys&gt;&lt;key app="EN" db-id="vdearwve599dv4ep9vr50z29txvsx2feww9s" timestamp="1547236567" guid="c48d61b9-0442-454a-8bf5-6929b2615d4a"&gt;2&lt;/key&gt;&lt;/foreign-keys&gt;&lt;ref-type name="Journal Article"&gt;17&lt;/ref-type&gt;&lt;contributors&gt;&lt;authors&gt;&lt;author&gt;Schnakers, C.&lt;/author&gt;&lt;author&gt;Monti, M. M.&lt;/author&gt;&lt;/authors&gt;&lt;/contributors&gt;&lt;auth-address&gt;aResearch Institute, Casa Colina Hospital and Centers for Healthcare, Pomona bDepartment of Psychology cBrain Injury Research Center (BIRC), Department of Neurosurgery, University of California Los Angeles, Los Angeles, California, USA.&lt;/auth-address&gt;&lt;titles&gt;&lt;title&gt;Disorders of consciousness after severe brain injury: therapeutic options&lt;/title&gt;&lt;secondary-title&gt;Curr Opin Neurol&lt;/secondary-title&gt;&lt;/titles&gt;&lt;periodical&gt;&lt;full-title&gt;Current Opinion in Neurology&lt;/full-title&gt;&lt;abbr-1&gt;Curr. Opin. Neurol.&lt;/abbr-1&gt;&lt;abbr-2&gt;Curr Opin Neurol&lt;/abbr-2&gt;&lt;/periodical&gt;&lt;pages&gt;573-579&lt;/pages&gt;&lt;volume&gt;30&lt;/volume&gt;&lt;number&gt;6&lt;/number&gt;&lt;edition&gt;2017/09/14&lt;/edition&gt;&lt;keywords&gt;&lt;keyword&gt;Brain Injuries, Traumatic/*complications&lt;/keyword&gt;&lt;keyword&gt;Consciousness Disorders/drug therapy/*etiology/*therapy&lt;/keyword&gt;&lt;keyword&gt;Humans&lt;/keyword&gt;&lt;/keywords&gt;&lt;dates&gt;&lt;year&gt;2017&lt;/year&gt;&lt;pub-dates&gt;&lt;date&gt;Dec&lt;/date&gt;&lt;/pub-dates&gt;&lt;/dates&gt;&lt;isbn&gt;1473-6551 (Electronic)&amp;#xD;1350-7540 (Linking)&lt;/isbn&gt;&lt;accession-num&gt;28901969&lt;/accession-num&gt;&lt;urls&gt;&lt;related-urls&gt;&lt;url&gt;https://www.ncbi.nlm.nih.gov/pubmed/28901969&lt;/url&gt;&lt;/related-urls&gt;&lt;/urls&gt;&lt;electronic-resource-num&gt;10.1097/WCO.0000000000000495&lt;/electronic-resource-num&gt;&lt;/record&gt;&lt;/Cite&gt;&lt;/EndNote&gt;</w:instrText>
      </w:r>
      <w:r w:rsidR="009B7A48" w:rsidRPr="001B633B">
        <w:rPr>
          <w:spacing w:val="-3"/>
          <w:w w:val="105"/>
        </w:rPr>
        <w:fldChar w:fldCharType="separate"/>
      </w:r>
      <w:r w:rsidR="000D010F">
        <w:rPr>
          <w:noProof/>
          <w:spacing w:val="-3"/>
          <w:w w:val="105"/>
        </w:rPr>
        <w:t>(Schnakers &amp; Monti, 2017)</w:t>
      </w:r>
      <w:r w:rsidR="009B7A48" w:rsidRPr="001B633B">
        <w:rPr>
          <w:spacing w:val="-3"/>
          <w:w w:val="105"/>
        </w:rPr>
        <w:fldChar w:fldCharType="end"/>
      </w:r>
      <w:r w:rsidR="009B7A48">
        <w:rPr>
          <w:spacing w:val="-3"/>
          <w:w w:val="105"/>
        </w:rPr>
        <w:t xml:space="preserve">. </w:t>
      </w:r>
      <w:r w:rsidR="000E2B71" w:rsidRPr="00EE4082">
        <w:rPr>
          <w:w w:val="105"/>
        </w:rPr>
        <w:t xml:space="preserve">The origin of </w:t>
      </w:r>
      <w:r w:rsidR="000E2B71">
        <w:rPr>
          <w:w w:val="105"/>
        </w:rPr>
        <w:t xml:space="preserve">beta frequency </w:t>
      </w:r>
      <w:r w:rsidR="00983792">
        <w:rPr>
          <w:w w:val="105"/>
        </w:rPr>
        <w:t>oscillations in the thalamo-cortical circuit</w:t>
      </w:r>
      <w:r w:rsidR="000E2B71">
        <w:rPr>
          <w:w w:val="105"/>
        </w:rPr>
        <w:t xml:space="preserve"> </w:t>
      </w:r>
      <w:r w:rsidR="0081527E">
        <w:rPr>
          <w:w w:val="105"/>
        </w:rPr>
        <w:t>remains</w:t>
      </w:r>
      <w:r w:rsidR="000E2B71">
        <w:rPr>
          <w:w w:val="105"/>
        </w:rPr>
        <w:t xml:space="preserve"> </w:t>
      </w:r>
      <w:r w:rsidR="00983792">
        <w:rPr>
          <w:w w:val="105"/>
        </w:rPr>
        <w:t xml:space="preserve">unclear </w:t>
      </w:r>
      <w:r w:rsidR="000E2B71">
        <w:rPr>
          <w:w w:val="105"/>
        </w:rPr>
        <w:fldChar w:fldCharType="begin"/>
      </w:r>
      <w:r w:rsidR="000D010F">
        <w:rPr>
          <w:w w:val="105"/>
        </w:rPr>
        <w:instrText xml:space="preserve"> ADDIN EN.CITE &lt;EndNote&gt;&lt;Cite&gt;&lt;Author&gt;Koelman&lt;/Author&gt;&lt;Year&gt;2019&lt;/Year&gt;&lt;RecNum&gt;2561&lt;/RecNum&gt;&lt;DisplayText&gt;(Koelman &amp;amp; Lowery, 2019)&lt;/DisplayText&gt;&lt;record&gt;&lt;rec-number&gt;2561&lt;/rec-number&gt;&lt;foreign-keys&gt;&lt;key app="EN" db-id="vdearwve599dv4ep9vr50z29txvsx2feww9s" timestamp="1588357684" guid="774e0134-f8b4-4649-ad45-cf724697d1a6"&gt;2561&lt;/key&gt;&lt;/foreign-keys&gt;&lt;ref-type name="Journal Article"&gt;17&lt;/ref-type&gt;&lt;contributors&gt;&lt;authors&gt;&lt;author&gt;Koelman, L. A.&lt;/author&gt;&lt;author&gt;Lowery, M. M.&lt;/author&gt;&lt;/authors&gt;&lt;/contributors&gt;&lt;auth-address&gt;Neuromuscular Systems Laboratory, School of Electrical and Electronic Engineering, University College Dublin, Dublin, Ireland.&lt;/auth-address&gt;&lt;titles&gt;&lt;title&gt;Beta-Band Resonance and Intrinsic Oscillations in a Biophysically Detailed Model of the Subthalamic Nucleus-Globus Pallidus Network&lt;/title&gt;&lt;secondary-title&gt;Front Comput Neurosci&lt;/secondary-title&gt;&lt;alt-title&gt;Front Comput Neurosc&lt;/alt-title&gt;&lt;/titles&gt;&lt;periodical&gt;&lt;full-title&gt;Frontiers in Computational Neuroscience&lt;/full-title&gt;&lt;abbr-1&gt;Front. Comput. Neurosci.&lt;/abbr-1&gt;&lt;abbr-2&gt;Front Comput Neurosci&lt;/abbr-2&gt;&lt;/periodical&gt;&lt;pages&gt;77&lt;/pages&gt;&lt;volume&gt;13&lt;/volume&gt;&lt;edition&gt;2019/11/22&lt;/edition&gt;&lt;keywords&gt;&lt;keyword&gt;Parkinson&amp;apos;s disease&lt;/keyword&gt;&lt;keyword&gt;basal ganglia&lt;/keyword&gt;&lt;keyword&gt;beta-band oscillations&lt;/keyword&gt;&lt;keyword&gt;globus pallidus&lt;/keyword&gt;&lt;keyword&gt;multi-compartmental neuron model&lt;/keyword&gt;&lt;keyword&gt;subthalamic nucleus&lt;/keyword&gt;&lt;keyword&gt;synchronization&lt;/keyword&gt;&lt;/keywords&gt;&lt;dates&gt;&lt;year&gt;2019&lt;/year&gt;&lt;pub-dates&gt;&lt;date&gt;Nov 5&lt;/date&gt;&lt;/pub-dates&gt;&lt;/dates&gt;&lt;isbn&gt;1662-5188 (Print)&amp;#xD;1662-5188 (Linking)&lt;/isbn&gt;&lt;accession-num&gt;31749692&lt;/accession-num&gt;&lt;urls&gt;&lt;related-urls&gt;&lt;url&gt;https://www.ncbi.nlm.nih.gov/pubmed/31749692&lt;/url&gt;&lt;/related-urls&gt;&lt;/urls&gt;&lt;custom2&gt;PMC6848887&lt;/custom2&gt;&lt;electronic-resource-num&gt;10.3389/fncom.2019.00077&lt;/electronic-resource-num&gt;&lt;language&gt;English&lt;/language&gt;&lt;/record&gt;&lt;/Cite&gt;&lt;/EndNote&gt;</w:instrText>
      </w:r>
      <w:r w:rsidR="000E2B71">
        <w:rPr>
          <w:w w:val="105"/>
        </w:rPr>
        <w:fldChar w:fldCharType="separate"/>
      </w:r>
      <w:r w:rsidR="000D010F">
        <w:rPr>
          <w:noProof/>
          <w:w w:val="105"/>
        </w:rPr>
        <w:t>(Koelman &amp; Lowery, 2019)</w:t>
      </w:r>
      <w:r w:rsidR="000E2B71">
        <w:rPr>
          <w:w w:val="105"/>
        </w:rPr>
        <w:fldChar w:fldCharType="end"/>
      </w:r>
      <w:r w:rsidR="00983792">
        <w:rPr>
          <w:w w:val="105"/>
        </w:rPr>
        <w:t>,</w:t>
      </w:r>
      <w:r w:rsidR="000E2B71">
        <w:rPr>
          <w:w w:val="105"/>
        </w:rPr>
        <w:t xml:space="preserve"> </w:t>
      </w:r>
      <w:r w:rsidR="00983792">
        <w:rPr>
          <w:w w:val="105"/>
        </w:rPr>
        <w:t>n</w:t>
      </w:r>
      <w:r w:rsidR="000E2B71">
        <w:rPr>
          <w:w w:val="105"/>
        </w:rPr>
        <w:t>onetheless</w:t>
      </w:r>
      <w:r w:rsidR="001A1693">
        <w:rPr>
          <w:w w:val="105"/>
        </w:rPr>
        <w:t>,</w:t>
      </w:r>
      <w:r w:rsidR="000E2B71">
        <w:rPr>
          <w:w w:val="105"/>
        </w:rPr>
        <w:t xml:space="preserve"> there are</w:t>
      </w:r>
      <w:r w:rsidR="002769AD">
        <w:rPr>
          <w:w w:val="105"/>
        </w:rPr>
        <w:t xml:space="preserve"> </w:t>
      </w:r>
      <w:r w:rsidR="0081527E">
        <w:rPr>
          <w:w w:val="105"/>
        </w:rPr>
        <w:t xml:space="preserve">at least </w:t>
      </w:r>
      <w:r w:rsidR="002769AD">
        <w:rPr>
          <w:w w:val="105"/>
        </w:rPr>
        <w:t>two</w:t>
      </w:r>
      <w:r w:rsidR="000E2B71">
        <w:rPr>
          <w:w w:val="105"/>
        </w:rPr>
        <w:t xml:space="preserve"> lines of evidence connecting them to DOC. On the one hand, a lesser state of thalamic de-afferentiation might result, through circuit-level interactions, in a thalamic bursting component expected in the beta frequencies </w:t>
      </w:r>
      <w:r w:rsidR="000E2B71">
        <w:rPr>
          <w:w w:val="105"/>
        </w:rPr>
        <w:fldChar w:fldCharType="begin">
          <w:fldData xml:space="preserve">PEVuZE5vdGU+PENpdGU+PEF1dGhvcj5TY2hpZmY8L0F1dGhvcj48WWVhcj4yMDE0PC9ZZWFyPjxS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</w:fldData>
        </w:fldChar>
      </w:r>
      <w:r w:rsidR="000D010F">
        <w:rPr>
          <w:w w:val="105"/>
        </w:rPr>
        <w:instrText xml:space="preserve"> ADDIN EN.CITE </w:instrText>
      </w:r>
      <w:r w:rsidR="000D010F">
        <w:rPr>
          <w:w w:val="105"/>
        </w:rPr>
        <w:fldChar w:fldCharType="begin">
          <w:fldData xml:space="preserve">PEVuZE5vdGU+PENpdGU+PEF1dGhvcj5TY2hpZmY8L0F1dGhvcj48WWVhcj4yMDE0PC9ZZWFyPjxS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</w:fldData>
        </w:fldChar>
      </w:r>
      <w:r w:rsidR="000D010F">
        <w:rPr>
          <w:w w:val="105"/>
        </w:rPr>
        <w:instrText xml:space="preserve"> ADDIN EN.CITE.DATA </w:instrText>
      </w:r>
      <w:r w:rsidR="000D010F">
        <w:rPr>
          <w:w w:val="105"/>
        </w:rPr>
      </w:r>
      <w:r w:rsidR="000D010F">
        <w:rPr>
          <w:w w:val="105"/>
        </w:rPr>
        <w:fldChar w:fldCharType="end"/>
      </w:r>
      <w:r w:rsidR="000E2B71">
        <w:rPr>
          <w:w w:val="105"/>
        </w:rPr>
      </w:r>
      <w:r w:rsidR="000E2B71">
        <w:rPr>
          <w:w w:val="105"/>
        </w:rPr>
        <w:fldChar w:fldCharType="separate"/>
      </w:r>
      <w:r w:rsidR="000D010F">
        <w:rPr>
          <w:noProof/>
          <w:w w:val="105"/>
        </w:rPr>
        <w:t>(Schiff et al., 2014)</w:t>
      </w:r>
      <w:r w:rsidR="000E2B71">
        <w:rPr>
          <w:w w:val="105"/>
        </w:rPr>
        <w:fldChar w:fldCharType="end"/>
      </w:r>
      <w:r w:rsidR="000E2B71">
        <w:rPr>
          <w:w w:val="105"/>
        </w:rPr>
        <w:t xml:space="preserve">. On the other hand, beta </w:t>
      </w:r>
      <w:r w:rsidR="00774E03">
        <w:rPr>
          <w:w w:val="105"/>
        </w:rPr>
        <w:t>oscillations</w:t>
      </w:r>
      <w:r w:rsidR="000E2B71">
        <w:rPr>
          <w:w w:val="105"/>
        </w:rPr>
        <w:t xml:space="preserve"> </w:t>
      </w:r>
      <w:r w:rsidR="00AB1AF0">
        <w:rPr>
          <w:w w:val="105"/>
        </w:rPr>
        <w:t>have been</w:t>
      </w:r>
      <w:r w:rsidR="000E2B71">
        <w:rPr>
          <w:w w:val="105"/>
        </w:rPr>
        <w:t xml:space="preserve"> associated with the globus pallidus (</w:t>
      </w:r>
      <w:r w:rsidR="00E82F5B">
        <w:rPr>
          <w:w w:val="105"/>
        </w:rPr>
        <w:t>and</w:t>
      </w:r>
      <w:r w:rsidR="000E2B71">
        <w:rPr>
          <w:w w:val="105"/>
        </w:rPr>
        <w:t xml:space="preserve"> subthalamic nucleus)</w:t>
      </w:r>
      <w:r w:rsidR="00774E03">
        <w:rPr>
          <w:w w:val="105"/>
        </w:rPr>
        <w:t>,</w:t>
      </w:r>
      <w:r w:rsidR="000E2B71">
        <w:rPr>
          <w:w w:val="105"/>
        </w:rPr>
        <w:t xml:space="preserve"> a</w:t>
      </w:r>
      <w:r w:rsidR="00D55DBA">
        <w:rPr>
          <w:w w:val="105"/>
        </w:rPr>
        <w:t xml:space="preserve"> region</w:t>
      </w:r>
      <w:r w:rsidR="000E2B71">
        <w:rPr>
          <w:w w:val="105"/>
        </w:rPr>
        <w:t xml:space="preserve"> </w:t>
      </w:r>
      <w:r w:rsidR="002508A8">
        <w:rPr>
          <w:w w:val="105"/>
        </w:rPr>
        <w:t xml:space="preserve">which we find strongly </w:t>
      </w:r>
      <w:r w:rsidR="00D55DBA">
        <w:rPr>
          <w:w w:val="105"/>
        </w:rPr>
        <w:t xml:space="preserve">negatively associated </w:t>
      </w:r>
      <w:r w:rsidR="002508A8">
        <w:rPr>
          <w:w w:val="105"/>
        </w:rPr>
        <w:t xml:space="preserve">(particularly </w:t>
      </w:r>
      <w:r w:rsidR="00541DBF">
        <w:rPr>
          <w:w w:val="105"/>
        </w:rPr>
        <w:t>in</w:t>
      </w:r>
      <w:r w:rsidR="002508A8">
        <w:rPr>
          <w:w w:val="105"/>
        </w:rPr>
        <w:t xml:space="preserve"> its lateral </w:t>
      </w:r>
      <w:r w:rsidR="00156463">
        <w:rPr>
          <w:w w:val="105"/>
        </w:rPr>
        <w:t>segment</w:t>
      </w:r>
      <w:r w:rsidR="002508A8">
        <w:rPr>
          <w:w w:val="105"/>
        </w:rPr>
        <w:t>)</w:t>
      </w:r>
      <w:r w:rsidR="00E143D1">
        <w:rPr>
          <w:w w:val="105"/>
        </w:rPr>
        <w:t>,</w:t>
      </w:r>
      <w:r w:rsidR="002508A8">
        <w:rPr>
          <w:w w:val="105"/>
        </w:rPr>
        <w:t xml:space="preserve"> </w:t>
      </w:r>
      <w:r w:rsidR="00D55DBA">
        <w:rPr>
          <w:w w:val="105"/>
        </w:rPr>
        <w:t xml:space="preserve">with the beta/delta component, and which has been </w:t>
      </w:r>
      <w:r w:rsidR="00E143D1">
        <w:rPr>
          <w:w w:val="105"/>
        </w:rPr>
        <w:t xml:space="preserve">previously </w:t>
      </w:r>
      <w:r w:rsidR="000E2B71">
        <w:rPr>
          <w:w w:val="105"/>
        </w:rPr>
        <w:t xml:space="preserve">implicated in electrocortical and behavioral arousal in animal models </w:t>
      </w:r>
      <w:r w:rsidR="000E2B71">
        <w:rPr>
          <w:w w:val="105"/>
        </w:rPr>
        <w:fldChar w:fldCharType="begin">
          <w:fldData xml:space="preserve">PEVuZE5vdGU+PENpdGU+PEF1dGhvcj5RaXU8L0F1dGhvcj48WWVhcj4yMDEwPC9ZZWFyPjxSZWNO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</w:fldData>
        </w:fldChar>
      </w:r>
      <w:r w:rsidR="000D010F">
        <w:rPr>
          <w:w w:val="105"/>
        </w:rPr>
        <w:instrText xml:space="preserve"> ADDIN EN.CITE </w:instrText>
      </w:r>
      <w:r w:rsidR="000D010F">
        <w:rPr>
          <w:w w:val="105"/>
        </w:rPr>
        <w:fldChar w:fldCharType="begin">
          <w:fldData xml:space="preserve">PEVuZE5vdGU+PENpdGU+PEF1dGhvcj5RaXU8L0F1dGhvcj48WWVhcj4yMDEwPC9ZZWFyPjxSZWNO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</w:fldData>
        </w:fldChar>
      </w:r>
      <w:r w:rsidR="000D010F">
        <w:rPr>
          <w:w w:val="105"/>
        </w:rPr>
        <w:instrText xml:space="preserve"> ADDIN EN.CITE.DATA </w:instrText>
      </w:r>
      <w:r w:rsidR="000D010F">
        <w:rPr>
          <w:w w:val="105"/>
        </w:rPr>
      </w:r>
      <w:r w:rsidR="000D010F">
        <w:rPr>
          <w:w w:val="105"/>
        </w:rPr>
        <w:fldChar w:fldCharType="end"/>
      </w:r>
      <w:r w:rsidR="000E2B71">
        <w:rPr>
          <w:w w:val="105"/>
        </w:rPr>
      </w:r>
      <w:r w:rsidR="000E2B71">
        <w:rPr>
          <w:w w:val="105"/>
        </w:rPr>
        <w:fldChar w:fldCharType="separate"/>
      </w:r>
      <w:r w:rsidR="000D010F">
        <w:rPr>
          <w:noProof/>
          <w:w w:val="105"/>
        </w:rPr>
        <w:t>(Qiu et al., 2010)</w:t>
      </w:r>
      <w:r w:rsidR="000E2B71">
        <w:rPr>
          <w:w w:val="105"/>
        </w:rPr>
        <w:fldChar w:fldCharType="end"/>
      </w:r>
      <w:r w:rsidR="00CA34EE">
        <w:rPr>
          <w:w w:val="105"/>
        </w:rPr>
        <w:t xml:space="preserve"> and </w:t>
      </w:r>
      <w:r w:rsidR="000E2B71">
        <w:rPr>
          <w:w w:val="105"/>
        </w:rPr>
        <w:t xml:space="preserve">behavioral arousal in </w:t>
      </w:r>
      <w:r w:rsidR="00CC75F7">
        <w:rPr>
          <w:w w:val="105"/>
        </w:rPr>
        <w:t xml:space="preserve">several </w:t>
      </w:r>
      <w:r w:rsidR="000E2B71">
        <w:rPr>
          <w:w w:val="105"/>
        </w:rPr>
        <w:t>pathologies including DOC</w:t>
      </w:r>
      <w:r w:rsidR="000E2B71" w:rsidRPr="00DE08BE">
        <w:t xml:space="preserve"> </w:t>
      </w:r>
      <w:r w:rsidR="000E2B71">
        <w:rPr>
          <w:w w:val="105"/>
        </w:rP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rPr>
          <w:w w:val="105"/>
        </w:rPr>
        <w:instrText xml:space="preserve"> ADDIN EN.CITE </w:instrText>
      </w:r>
      <w:r w:rsidR="000D010F">
        <w:rPr>
          <w:w w:val="105"/>
        </w:rP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rPr>
          <w:w w:val="105"/>
        </w:rPr>
        <w:instrText xml:space="preserve"> ADDIN EN.CITE.DATA </w:instrText>
      </w:r>
      <w:r w:rsidR="000D010F">
        <w:rPr>
          <w:w w:val="105"/>
        </w:rPr>
      </w:r>
      <w:r w:rsidR="000D010F">
        <w:rPr>
          <w:w w:val="105"/>
        </w:rPr>
        <w:fldChar w:fldCharType="end"/>
      </w:r>
      <w:r w:rsidR="000E2B71">
        <w:rPr>
          <w:w w:val="105"/>
        </w:rPr>
      </w:r>
      <w:r w:rsidR="000E2B71">
        <w:rPr>
          <w:w w:val="105"/>
        </w:rPr>
        <w:fldChar w:fldCharType="separate"/>
      </w:r>
      <w:r w:rsidR="000D010F">
        <w:rPr>
          <w:noProof/>
          <w:w w:val="105"/>
        </w:rPr>
        <w:t>(Lutkenhoff et al., 2015)</w:t>
      </w:r>
      <w:r w:rsidR="000E2B71">
        <w:rPr>
          <w:w w:val="105"/>
        </w:rPr>
        <w:fldChar w:fldCharType="end"/>
      </w:r>
      <w:r w:rsidR="00493AC1">
        <w:rPr>
          <w:w w:val="105"/>
        </w:rPr>
        <w:t>.</w:t>
      </w:r>
      <w:r w:rsidR="000E2B71">
        <w:rPr>
          <w:w w:val="105"/>
        </w:rPr>
        <w:t xml:space="preserve"> </w:t>
      </w:r>
      <w:r w:rsidR="00297BDE">
        <w:rPr>
          <w:w w:val="105"/>
        </w:rPr>
        <w:t>Some</w:t>
      </w:r>
      <w:r w:rsidR="000E2B71">
        <w:rPr>
          <w:w w:val="105"/>
        </w:rPr>
        <w:t xml:space="preserve"> evidence suggests that beta oscillations can be induced by increased inhibition of the </w:t>
      </w:r>
      <w:r w:rsidR="005B2DF9">
        <w:rPr>
          <w:w w:val="105"/>
        </w:rPr>
        <w:t>globus pallidus</w:t>
      </w:r>
      <w:r w:rsidR="00EE1ADB">
        <w:rPr>
          <w:w w:val="105"/>
        </w:rPr>
        <w:t xml:space="preserve"> </w:t>
      </w:r>
      <w:r w:rsidR="000E2B71">
        <w:rPr>
          <w:w w:val="105"/>
        </w:rPr>
        <w:fldChar w:fldCharType="begin">
          <w:fldData xml:space="preserve">PEVuZE5vdGU+PENpdGU+PEF1dGhvcj5NaXJ6YWVpPC9BdXRob3I+PFllYXI+MjAxNzwvWWVhcj48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</w:fldData>
        </w:fldChar>
      </w:r>
      <w:r w:rsidR="000D010F">
        <w:rPr>
          <w:w w:val="105"/>
        </w:rPr>
        <w:instrText xml:space="preserve"> ADDIN EN.CITE </w:instrText>
      </w:r>
      <w:r w:rsidR="000D010F">
        <w:rPr>
          <w:w w:val="105"/>
        </w:rPr>
        <w:fldChar w:fldCharType="begin">
          <w:fldData xml:space="preserve">PEVuZE5vdGU+PENpdGU+PEF1dGhvcj5NaXJ6YWVpPC9BdXRob3I+PFllYXI+MjAxNzwvWWVhcj48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</w:fldData>
        </w:fldChar>
      </w:r>
      <w:r w:rsidR="000D010F">
        <w:rPr>
          <w:w w:val="105"/>
        </w:rPr>
        <w:instrText xml:space="preserve"> ADDIN EN.CITE.DATA </w:instrText>
      </w:r>
      <w:r w:rsidR="000D010F">
        <w:rPr>
          <w:w w:val="105"/>
        </w:rPr>
      </w:r>
      <w:r w:rsidR="000D010F">
        <w:rPr>
          <w:w w:val="105"/>
        </w:rPr>
        <w:fldChar w:fldCharType="end"/>
      </w:r>
      <w:r w:rsidR="000E2B71">
        <w:rPr>
          <w:w w:val="105"/>
        </w:rPr>
      </w:r>
      <w:r w:rsidR="000E2B71">
        <w:rPr>
          <w:w w:val="105"/>
        </w:rPr>
        <w:fldChar w:fldCharType="separate"/>
      </w:r>
      <w:r w:rsidR="000D010F">
        <w:rPr>
          <w:noProof/>
          <w:w w:val="105"/>
        </w:rPr>
        <w:t>(Mirzaei et al., 2017)</w:t>
      </w:r>
      <w:r w:rsidR="000E2B71">
        <w:rPr>
          <w:w w:val="105"/>
        </w:rPr>
        <w:fldChar w:fldCharType="end"/>
      </w:r>
      <w:r w:rsidR="000E2B71">
        <w:rPr>
          <w:w w:val="105"/>
        </w:rPr>
        <w:t>, which</w:t>
      </w:r>
      <w:r w:rsidR="000814C9">
        <w:rPr>
          <w:w w:val="105"/>
        </w:rPr>
        <w:t>,</w:t>
      </w:r>
      <w:r w:rsidR="000E2B71">
        <w:rPr>
          <w:w w:val="105"/>
        </w:rPr>
        <w:t xml:space="preserve"> in DOC</w:t>
      </w:r>
      <w:r w:rsidR="000814C9">
        <w:rPr>
          <w:w w:val="105"/>
        </w:rPr>
        <w:t>,</w:t>
      </w:r>
      <w:r w:rsidR="000E2B71">
        <w:rPr>
          <w:w w:val="105"/>
        </w:rPr>
        <w:t xml:space="preserve"> would imply a lesser </w:t>
      </w:r>
      <w:r w:rsidR="000814C9">
        <w:rPr>
          <w:w w:val="105"/>
        </w:rPr>
        <w:t>dysfunction</w:t>
      </w:r>
      <w:r w:rsidR="000E2B71">
        <w:rPr>
          <w:w w:val="105"/>
        </w:rPr>
        <w:t xml:space="preserve"> within the mesocircuit (i.e., greater inhibitory input from the striatal medium spiny cells towards the pallidum; Schiff 2010). Thus, whether </w:t>
      </w:r>
      <w:r w:rsidR="009359E5">
        <w:rPr>
          <w:w w:val="105"/>
        </w:rPr>
        <w:t xml:space="preserve">of thalamic or pallidal origin, </w:t>
      </w:r>
      <w:r w:rsidR="000E2B71">
        <w:rPr>
          <w:w w:val="105"/>
        </w:rPr>
        <w:t xml:space="preserve">or a superposition of the two, beta oscillations </w:t>
      </w:r>
      <w:r w:rsidR="00396B6C">
        <w:rPr>
          <w:w w:val="105"/>
        </w:rPr>
        <w:t xml:space="preserve">in DOC </w:t>
      </w:r>
      <w:r w:rsidR="00384A37">
        <w:rPr>
          <w:w w:val="105"/>
        </w:rPr>
        <w:t>might</w:t>
      </w:r>
      <w:r w:rsidR="000E2B71">
        <w:rPr>
          <w:w w:val="105"/>
        </w:rPr>
        <w:t xml:space="preserve"> mark a comparatively less disconnected mesocircuit.</w:t>
      </w:r>
    </w:p>
    <w:p w14:paraId="34590842" w14:textId="61A6E90D" w:rsidR="00BB7952" w:rsidRDefault="00FF4211" w:rsidP="0044613E">
      <w:pPr>
        <w:pStyle w:val="Corpotesto"/>
        <w:spacing w:before="6" w:line="480" w:lineRule="auto"/>
        <w:ind w:firstLine="17"/>
        <w:rPr>
          <w:w w:val="105"/>
        </w:rPr>
      </w:pPr>
      <w:r w:rsidRPr="001B633B">
        <w:rPr>
          <w:w w:val="105"/>
        </w:rPr>
        <w:t>Second,</w:t>
      </w:r>
      <w:r w:rsidRPr="001B633B">
        <w:rPr>
          <w:spacing w:val="-12"/>
          <w:w w:val="105"/>
        </w:rPr>
        <w:t xml:space="preserve"> </w:t>
      </w:r>
      <w:r w:rsidRPr="001B633B">
        <w:rPr>
          <w:w w:val="105"/>
        </w:rPr>
        <w:t>similarly</w:t>
      </w:r>
      <w:r w:rsidRPr="001B633B">
        <w:rPr>
          <w:spacing w:val="-15"/>
          <w:w w:val="105"/>
        </w:rPr>
        <w:t xml:space="preserve"> </w:t>
      </w:r>
      <w:r w:rsidRPr="001B633B">
        <w:rPr>
          <w:w w:val="105"/>
        </w:rPr>
        <w:t>to</w:t>
      </w:r>
      <w:r w:rsidRPr="001B633B">
        <w:rPr>
          <w:spacing w:val="-16"/>
          <w:w w:val="105"/>
        </w:rPr>
        <w:t xml:space="preserve"> </w:t>
      </w:r>
      <w:r w:rsidRPr="001B633B">
        <w:rPr>
          <w:w w:val="105"/>
        </w:rPr>
        <w:t>results</w:t>
      </w:r>
      <w:r w:rsidRPr="001B633B">
        <w:rPr>
          <w:spacing w:val="-16"/>
          <w:w w:val="105"/>
        </w:rPr>
        <w:t xml:space="preserve"> </w:t>
      </w:r>
      <w:r w:rsidRPr="001B633B">
        <w:rPr>
          <w:w w:val="105"/>
        </w:rPr>
        <w:t>obtained</w:t>
      </w:r>
      <w:r w:rsidRPr="001B633B">
        <w:rPr>
          <w:spacing w:val="-16"/>
          <w:w w:val="105"/>
        </w:rPr>
        <w:t xml:space="preserve"> </w:t>
      </w:r>
      <w:r w:rsidRPr="001B633B">
        <w:rPr>
          <w:w w:val="105"/>
        </w:rPr>
        <w:t>in</w:t>
      </w:r>
      <w:r w:rsidRPr="001B633B">
        <w:rPr>
          <w:spacing w:val="-16"/>
          <w:w w:val="105"/>
        </w:rPr>
        <w:t xml:space="preserve"> </w:t>
      </w:r>
      <w:r w:rsidRPr="001B633B">
        <w:rPr>
          <w:w w:val="105"/>
        </w:rPr>
        <w:t>a</w:t>
      </w:r>
      <w:r w:rsidRPr="001B633B">
        <w:rPr>
          <w:spacing w:val="-16"/>
          <w:w w:val="105"/>
        </w:rPr>
        <w:t xml:space="preserve"> </w:t>
      </w:r>
      <w:r w:rsidRPr="001B633B">
        <w:rPr>
          <w:w w:val="105"/>
        </w:rPr>
        <w:t>different</w:t>
      </w:r>
      <w:r w:rsidRPr="001B633B">
        <w:rPr>
          <w:spacing w:val="-16"/>
          <w:w w:val="105"/>
        </w:rPr>
        <w:t xml:space="preserve"> </w:t>
      </w:r>
      <w:r w:rsidRPr="001B633B">
        <w:rPr>
          <w:w w:val="105"/>
        </w:rPr>
        <w:t>(large)</w:t>
      </w:r>
      <w:r w:rsidRPr="001B633B">
        <w:rPr>
          <w:spacing w:val="-16"/>
          <w:w w:val="105"/>
        </w:rPr>
        <w:t xml:space="preserve"> </w:t>
      </w:r>
      <w:r w:rsidRPr="001B633B">
        <w:rPr>
          <w:w w:val="105"/>
        </w:rPr>
        <w:t>cohort</w:t>
      </w:r>
      <w:r w:rsidRPr="001B633B">
        <w:rPr>
          <w:spacing w:val="-16"/>
          <w:w w:val="105"/>
        </w:rPr>
        <w:t xml:space="preserve"> </w:t>
      </w:r>
      <w:r w:rsidRPr="001B633B">
        <w:rPr>
          <w:w w:val="105"/>
        </w:rPr>
        <w:t>of</w:t>
      </w:r>
      <w:r w:rsidRPr="001B633B">
        <w:rPr>
          <w:spacing w:val="-16"/>
          <w:w w:val="105"/>
        </w:rPr>
        <w:t xml:space="preserve"> </w:t>
      </w:r>
      <w:r w:rsidRPr="001B633B">
        <w:rPr>
          <w:w w:val="105"/>
        </w:rPr>
        <w:t>chronic DOC patients</w:t>
      </w:r>
      <w:r w:rsidR="00CF4289">
        <w:rPr>
          <w:w w:val="105"/>
        </w:rPr>
        <w:t xml:space="preserve"> </w:t>
      </w:r>
      <w:r w:rsidR="00D338EC" w:rsidRPr="001B633B">
        <w:rPr>
          <w:w w:val="105"/>
        </w:rP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rPr>
          <w:w w:val="105"/>
        </w:rPr>
        <w:instrText xml:space="preserve"> ADDIN EN.CITE </w:instrText>
      </w:r>
      <w:r w:rsidR="000D010F">
        <w:rPr>
          <w:w w:val="105"/>
        </w:rP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rPr>
          <w:w w:val="105"/>
        </w:rPr>
        <w:instrText xml:space="preserve"> ADDIN EN.CITE.DATA </w:instrText>
      </w:r>
      <w:r w:rsidR="000D010F">
        <w:rPr>
          <w:w w:val="105"/>
        </w:rPr>
      </w:r>
      <w:r w:rsidR="000D010F">
        <w:rPr>
          <w:w w:val="105"/>
        </w:rPr>
        <w:fldChar w:fldCharType="end"/>
      </w:r>
      <w:r w:rsidR="00D338EC" w:rsidRPr="001B633B">
        <w:rPr>
          <w:w w:val="105"/>
        </w:rPr>
      </w:r>
      <w:r w:rsidR="00D338EC" w:rsidRPr="001B633B">
        <w:rPr>
          <w:w w:val="105"/>
        </w:rPr>
        <w:fldChar w:fldCharType="separate"/>
      </w:r>
      <w:r w:rsidR="000D010F">
        <w:rPr>
          <w:noProof/>
          <w:w w:val="105"/>
        </w:rPr>
        <w:t>(Lutkenhoff et al., 2015)</w:t>
      </w:r>
      <w:r w:rsidR="00D338EC" w:rsidRPr="001B633B">
        <w:rPr>
          <w:w w:val="105"/>
        </w:rPr>
        <w:fldChar w:fldCharType="end"/>
      </w:r>
      <w:r w:rsidR="00CF4289">
        <w:rPr>
          <w:w w:val="105"/>
        </w:rPr>
        <w:t>,</w:t>
      </w:r>
      <w:r w:rsidRPr="001B633B">
        <w:rPr>
          <w:w w:val="105"/>
        </w:rPr>
        <w:t xml:space="preserve"> subscales of the CRS-R mapped onto different underlying patterns of </w:t>
      </w:r>
      <w:r w:rsidRPr="001B633B">
        <w:rPr>
          <w:spacing w:val="-4"/>
          <w:w w:val="105"/>
        </w:rPr>
        <w:t xml:space="preserve">atrophy, </w:t>
      </w:r>
      <w:r w:rsidRPr="001B633B">
        <w:rPr>
          <w:w w:val="105"/>
        </w:rPr>
        <w:t>with oromotor/verbal and communication subscales component loading on left thalamic and bilateral</w:t>
      </w:r>
      <w:r w:rsidRPr="001B633B">
        <w:rPr>
          <w:spacing w:val="-28"/>
          <w:w w:val="105"/>
        </w:rPr>
        <w:t xml:space="preserve"> </w:t>
      </w:r>
      <w:r w:rsidRPr="001B633B">
        <w:rPr>
          <w:w w:val="105"/>
        </w:rPr>
        <w:t xml:space="preserve">putamen, as well as subregions of </w:t>
      </w:r>
      <w:r w:rsidR="00463739" w:rsidRPr="00463739">
        <w:rPr>
          <w:w w:val="105"/>
        </w:rPr>
        <w:t xml:space="preserve"> </w:t>
      </w:r>
      <w:r w:rsidRPr="001B633B">
        <w:rPr>
          <w:w w:val="105"/>
        </w:rPr>
        <w:t xml:space="preserve">brainstem, and the motor component loading mainly on extensive brainstem </w:t>
      </w:r>
      <w:r w:rsidRPr="001B633B">
        <w:rPr>
          <w:spacing w:val="-4"/>
          <w:w w:val="105"/>
        </w:rPr>
        <w:t xml:space="preserve">atrophy. </w:t>
      </w:r>
      <w:r w:rsidRPr="001B633B">
        <w:rPr>
          <w:w w:val="105"/>
        </w:rPr>
        <w:t>While the</w:t>
      </w:r>
      <w:r w:rsidR="00737432" w:rsidRPr="001B633B">
        <w:rPr>
          <w:w w:val="105"/>
        </w:rPr>
        <w:t xml:space="preserve"> present</w:t>
      </w:r>
      <w:r w:rsidR="00205B7A">
        <w:rPr>
          <w:w w:val="105"/>
        </w:rPr>
        <w:t xml:space="preserve"> results are</w:t>
      </w:r>
      <w:r w:rsidRPr="001B633B">
        <w:rPr>
          <w:w w:val="105"/>
        </w:rPr>
        <w:t xml:space="preserve"> similar to those reported previously</w:t>
      </w:r>
      <w:r w:rsidR="00CF4289">
        <w:rPr>
          <w:w w:val="105"/>
        </w:rPr>
        <w:t xml:space="preserve"> </w:t>
      </w:r>
      <w:r w:rsidR="0097120E" w:rsidRPr="001B633B">
        <w:rPr>
          <w:w w:val="105"/>
        </w:rP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rPr>
          <w:w w:val="105"/>
        </w:rPr>
        <w:instrText xml:space="preserve"> ADDIN EN.CITE </w:instrText>
      </w:r>
      <w:r w:rsidR="000D010F">
        <w:rPr>
          <w:w w:val="105"/>
        </w:rP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rPr>
          <w:w w:val="105"/>
        </w:rPr>
        <w:instrText xml:space="preserve"> ADDIN EN.CITE.DATA </w:instrText>
      </w:r>
      <w:r w:rsidR="000D010F">
        <w:rPr>
          <w:w w:val="105"/>
        </w:rPr>
      </w:r>
      <w:r w:rsidR="000D010F">
        <w:rPr>
          <w:w w:val="105"/>
        </w:rPr>
        <w:fldChar w:fldCharType="end"/>
      </w:r>
      <w:r w:rsidR="0097120E" w:rsidRPr="001B633B">
        <w:rPr>
          <w:w w:val="105"/>
        </w:rPr>
      </w:r>
      <w:r w:rsidR="0097120E" w:rsidRPr="001B633B">
        <w:rPr>
          <w:w w:val="105"/>
        </w:rPr>
        <w:fldChar w:fldCharType="separate"/>
      </w:r>
      <w:r w:rsidR="000D010F">
        <w:rPr>
          <w:noProof/>
          <w:w w:val="105"/>
        </w:rPr>
        <w:t>(Lutkenhoff et al., 2015)</w:t>
      </w:r>
      <w:r w:rsidR="0097120E" w:rsidRPr="001B633B">
        <w:rPr>
          <w:w w:val="105"/>
        </w:rPr>
        <w:fldChar w:fldCharType="end"/>
      </w:r>
      <w:r w:rsidR="00CF4289">
        <w:rPr>
          <w:w w:val="105"/>
        </w:rPr>
        <w:t>,</w:t>
      </w:r>
      <w:r w:rsidR="0097120E" w:rsidRPr="001B633B">
        <w:rPr>
          <w:w w:val="105"/>
        </w:rPr>
        <w:t xml:space="preserve"> </w:t>
      </w:r>
      <w:r w:rsidRPr="001B633B">
        <w:rPr>
          <w:w w:val="105"/>
        </w:rPr>
        <w:t xml:space="preserve">there also are important differences. </w:t>
      </w:r>
      <w:r w:rsidRPr="001B633B">
        <w:rPr>
          <w:spacing w:val="-7"/>
          <w:w w:val="105"/>
        </w:rPr>
        <w:t xml:space="preserve">For </w:t>
      </w:r>
      <w:r w:rsidRPr="001B633B">
        <w:rPr>
          <w:w w:val="105"/>
        </w:rPr>
        <w:t xml:space="preserve">example, </w:t>
      </w:r>
      <w:r w:rsidR="00AF2873">
        <w:rPr>
          <w:w w:val="105"/>
        </w:rPr>
        <w:t xml:space="preserve">no association was found between clinical measurement and </w:t>
      </w:r>
      <w:r w:rsidRPr="001B633B">
        <w:rPr>
          <w:w w:val="105"/>
        </w:rPr>
        <w:t xml:space="preserve">brainstem atrophy </w:t>
      </w:r>
      <w:r w:rsidR="00AF2873">
        <w:rPr>
          <w:w w:val="105"/>
        </w:rPr>
        <w:t xml:space="preserve">in our previous work, </w:t>
      </w:r>
      <w:r w:rsidRPr="001B633B">
        <w:rPr>
          <w:w w:val="105"/>
        </w:rPr>
        <w:t xml:space="preserve">and the pattern of thalamic atrophy in the </w:t>
      </w:r>
      <w:r w:rsidRPr="001B633B">
        <w:rPr>
          <w:spacing w:val="-5"/>
          <w:w w:val="105"/>
        </w:rPr>
        <w:t xml:space="preserve">two </w:t>
      </w:r>
      <w:r w:rsidRPr="001B633B">
        <w:rPr>
          <w:w w:val="105"/>
        </w:rPr>
        <w:t>studies is not</w:t>
      </w:r>
      <w:r w:rsidR="00590CEA" w:rsidRPr="001B633B">
        <w:rPr>
          <w:w w:val="105"/>
        </w:rPr>
        <w:t xml:space="preserve"> </w:t>
      </w:r>
      <w:r w:rsidRPr="001B633B">
        <w:rPr>
          <w:w w:val="105"/>
        </w:rPr>
        <w:t>fully overlapping.</w:t>
      </w:r>
      <w:r w:rsidR="00590CEA" w:rsidRPr="001B633B">
        <w:rPr>
          <w:w w:val="105"/>
        </w:rPr>
        <w:t xml:space="preserve"> </w:t>
      </w:r>
      <w:r w:rsidRPr="001B633B">
        <w:rPr>
          <w:w w:val="105"/>
        </w:rPr>
        <w:t xml:space="preserve">It is difficult, </w:t>
      </w:r>
      <w:r w:rsidRPr="001B633B">
        <w:rPr>
          <w:spacing w:val="-3"/>
          <w:w w:val="105"/>
        </w:rPr>
        <w:t>however,</w:t>
      </w:r>
      <w:r w:rsidR="00590CEA" w:rsidRPr="001B633B">
        <w:rPr>
          <w:spacing w:val="-3"/>
          <w:w w:val="105"/>
        </w:rPr>
        <w:t xml:space="preserve"> </w:t>
      </w:r>
      <w:r w:rsidRPr="001B633B">
        <w:rPr>
          <w:w w:val="105"/>
        </w:rPr>
        <w:t>to fully evaluate the meaning</w:t>
      </w:r>
      <w:r w:rsidR="00590CEA" w:rsidRPr="001B633B">
        <w:rPr>
          <w:w w:val="105"/>
        </w:rPr>
        <w:t xml:space="preserve"> </w:t>
      </w:r>
      <w:r w:rsidRPr="001B633B">
        <w:rPr>
          <w:w w:val="105"/>
        </w:rPr>
        <w:t>of</w:t>
      </w:r>
      <w:r w:rsidR="00A10BA5" w:rsidRPr="001B633B">
        <w:rPr>
          <w:w w:val="105"/>
        </w:rPr>
        <w:t xml:space="preserve"> </w:t>
      </w:r>
      <w:r w:rsidRPr="001B633B">
        <w:rPr>
          <w:w w:val="105"/>
        </w:rPr>
        <w:t xml:space="preserve">these differences since the PCA components extracted in the two studies loaded differently on each CRS-R subscale. </w:t>
      </w:r>
      <w:r w:rsidR="0076058E" w:rsidRPr="001B633B">
        <w:rPr>
          <w:w w:val="105"/>
        </w:rPr>
        <w:t>Therefore,</w:t>
      </w:r>
      <w:r w:rsidRPr="001B633B">
        <w:rPr>
          <w:w w:val="105"/>
        </w:rPr>
        <w:t xml:space="preserve"> although we do find a consistent set of regions correlating with CRS-R communication subscale in the two studies, spanning left thalamus and putamen, the details of the associations between </w:t>
      </w:r>
      <w:r w:rsidR="001117DF">
        <w:rPr>
          <w:w w:val="105"/>
        </w:rPr>
        <w:t>all</w:t>
      </w:r>
      <w:r w:rsidRPr="001B633B">
        <w:rPr>
          <w:w w:val="105"/>
        </w:rPr>
        <w:t xml:space="preserve"> subscales and subcortical brain pathology remain to be fully characterized.</w:t>
      </w:r>
      <w:r w:rsidR="0044613E">
        <w:t xml:space="preserve"> </w:t>
      </w:r>
      <w:r w:rsidR="00064DFD">
        <w:rPr>
          <w:spacing w:val="-3"/>
          <w:w w:val="105"/>
        </w:rPr>
        <w:t>Third</w:t>
      </w:r>
      <w:r w:rsidRPr="001B633B">
        <w:rPr>
          <w:spacing w:val="-3"/>
          <w:w w:val="105"/>
        </w:rPr>
        <w:t>,</w:t>
      </w:r>
      <w:r w:rsidRPr="001B633B">
        <w:rPr>
          <w:spacing w:val="-4"/>
          <w:w w:val="105"/>
        </w:rPr>
        <w:t xml:space="preserve"> </w:t>
      </w:r>
      <w:r w:rsidR="009766D8">
        <w:rPr>
          <w:spacing w:val="-4"/>
          <w:w w:val="105"/>
        </w:rPr>
        <w:t>consistent with prior work</w:t>
      </w:r>
      <w:r w:rsidR="00463739">
        <w:rPr>
          <w:spacing w:val="-4"/>
          <w:w w:val="105"/>
        </w:rPr>
        <w:t xml:space="preserve"> </w:t>
      </w:r>
      <w:r w:rsidR="00463739">
        <w:rPr>
          <w:w w:val="105"/>
        </w:rPr>
        <w:fldChar w:fldCharType="begin">
          <w:fldData xml:space="preserve">PEVuZE5vdGU+PENpdGU+PEF1dGhvcj5MZWNoaW5nZXI8L0F1dGhvcj48WWVhcj4yMDEzPC9ZZWFy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</w:fldData>
        </w:fldChar>
      </w:r>
      <w:r w:rsidR="000D010F">
        <w:rPr>
          <w:w w:val="105"/>
        </w:rPr>
        <w:instrText xml:space="preserve"> ADDIN EN.CITE </w:instrText>
      </w:r>
      <w:r w:rsidR="000D010F">
        <w:rPr>
          <w:w w:val="105"/>
        </w:rPr>
        <w:fldChar w:fldCharType="begin">
          <w:fldData xml:space="preserve">PEVuZE5vdGU+PENpdGU+PEF1dGhvcj5MZWNoaW5nZXI8L0F1dGhvcj48WWVhcj4yMDEzPC9ZZWFy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</w:fldData>
        </w:fldChar>
      </w:r>
      <w:r w:rsidR="000D010F">
        <w:rPr>
          <w:w w:val="105"/>
        </w:rPr>
        <w:instrText xml:space="preserve"> ADDIN EN.CITE.DATA </w:instrText>
      </w:r>
      <w:r w:rsidR="000D010F">
        <w:rPr>
          <w:w w:val="105"/>
        </w:rPr>
      </w:r>
      <w:r w:rsidR="000D010F">
        <w:rPr>
          <w:w w:val="105"/>
        </w:rPr>
        <w:fldChar w:fldCharType="end"/>
      </w:r>
      <w:r w:rsidR="00463739">
        <w:rPr>
          <w:w w:val="105"/>
        </w:rPr>
      </w:r>
      <w:r w:rsidR="00463739">
        <w:rPr>
          <w:w w:val="105"/>
        </w:rPr>
        <w:fldChar w:fldCharType="separate"/>
      </w:r>
      <w:r w:rsidR="000D010F">
        <w:rPr>
          <w:noProof/>
          <w:w w:val="105"/>
        </w:rPr>
        <w:t>(Corchs et al., 2019; Estraneo et al., 2016; Lechinger et al., 2013)</w:t>
      </w:r>
      <w:r w:rsidR="00463739">
        <w:rPr>
          <w:w w:val="105"/>
        </w:rPr>
        <w:fldChar w:fldCharType="end"/>
      </w:r>
      <w:r w:rsidR="009766D8">
        <w:rPr>
          <w:spacing w:val="-4"/>
          <w:w w:val="105"/>
        </w:rPr>
        <w:t xml:space="preserve">, </w:t>
      </w:r>
      <w:r w:rsidRPr="001B633B">
        <w:rPr>
          <w:spacing w:val="-4"/>
          <w:w w:val="105"/>
        </w:rPr>
        <w:t>we</w:t>
      </w:r>
      <w:r w:rsidRPr="001B633B">
        <w:rPr>
          <w:spacing w:val="-6"/>
          <w:w w:val="105"/>
        </w:rPr>
        <w:t xml:space="preserve"> </w:t>
      </w:r>
      <w:r w:rsidR="00150808">
        <w:rPr>
          <w:spacing w:val="-4"/>
          <w:w w:val="105"/>
        </w:rPr>
        <w:t>find</w:t>
      </w:r>
      <w:r w:rsidRPr="001B633B">
        <w:rPr>
          <w:w w:val="105"/>
        </w:rPr>
        <w:t xml:space="preserve"> that EEG spectral features are </w:t>
      </w:r>
      <w:r w:rsidRPr="001B633B">
        <w:rPr>
          <w:spacing w:val="-3"/>
          <w:w w:val="105"/>
        </w:rPr>
        <w:t xml:space="preserve">relevant </w:t>
      </w:r>
      <w:r w:rsidRPr="001B633B">
        <w:rPr>
          <w:w w:val="105"/>
        </w:rPr>
        <w:t>to diagnosing a patient’s chronic state of</w:t>
      </w:r>
      <w:r w:rsidRPr="001B633B">
        <w:rPr>
          <w:spacing w:val="-11"/>
          <w:w w:val="105"/>
        </w:rPr>
        <w:t xml:space="preserve"> </w:t>
      </w:r>
      <w:r w:rsidRPr="001B633B">
        <w:rPr>
          <w:w w:val="105"/>
        </w:rPr>
        <w:t>consciousness</w:t>
      </w:r>
      <w:r w:rsidRPr="001B633B">
        <w:rPr>
          <w:spacing w:val="-11"/>
          <w:w w:val="105"/>
        </w:rPr>
        <w:t xml:space="preserve"> </w:t>
      </w:r>
      <w:r w:rsidRPr="001B633B">
        <w:rPr>
          <w:w w:val="105"/>
        </w:rPr>
        <w:t>(i.e.,</w:t>
      </w:r>
      <w:r w:rsidRPr="001B633B">
        <w:rPr>
          <w:spacing w:val="-9"/>
          <w:w w:val="105"/>
        </w:rPr>
        <w:t xml:space="preserve"> </w:t>
      </w:r>
      <w:r w:rsidRPr="001B633B">
        <w:rPr>
          <w:w w:val="105"/>
        </w:rPr>
        <w:t>VS</w:t>
      </w:r>
      <w:r w:rsidRPr="001B633B">
        <w:rPr>
          <w:spacing w:val="-11"/>
          <w:w w:val="105"/>
        </w:rPr>
        <w:t xml:space="preserve"> </w:t>
      </w:r>
      <w:r w:rsidRPr="001B633B">
        <w:rPr>
          <w:w w:val="105"/>
        </w:rPr>
        <w:t>versus</w:t>
      </w:r>
      <w:r w:rsidRPr="001B633B">
        <w:rPr>
          <w:spacing w:val="-11"/>
          <w:w w:val="105"/>
        </w:rPr>
        <w:t xml:space="preserve"> </w:t>
      </w:r>
      <w:r w:rsidRPr="001B633B">
        <w:rPr>
          <w:w w:val="105"/>
        </w:rPr>
        <w:t>MCS),</w:t>
      </w:r>
      <w:r w:rsidRPr="001B633B">
        <w:rPr>
          <w:spacing w:val="-11"/>
          <w:w w:val="105"/>
        </w:rPr>
        <w:t xml:space="preserve"> </w:t>
      </w:r>
      <w:r w:rsidRPr="001B633B">
        <w:rPr>
          <w:w w:val="105"/>
        </w:rPr>
        <w:t>a</w:t>
      </w:r>
      <w:r w:rsidRPr="001B633B">
        <w:rPr>
          <w:spacing w:val="-11"/>
          <w:w w:val="105"/>
        </w:rPr>
        <w:t xml:space="preserve"> </w:t>
      </w:r>
      <w:r w:rsidRPr="001B633B">
        <w:rPr>
          <w:w w:val="105"/>
        </w:rPr>
        <w:t>decision</w:t>
      </w:r>
      <w:r w:rsidRPr="001B633B">
        <w:rPr>
          <w:spacing w:val="-11"/>
          <w:w w:val="105"/>
        </w:rPr>
        <w:t xml:space="preserve"> </w:t>
      </w:r>
      <w:r w:rsidRPr="001B633B">
        <w:rPr>
          <w:w w:val="105"/>
        </w:rPr>
        <w:t>known</w:t>
      </w:r>
      <w:r w:rsidRPr="001B633B">
        <w:rPr>
          <w:spacing w:val="-11"/>
          <w:w w:val="105"/>
        </w:rPr>
        <w:t xml:space="preserve"> </w:t>
      </w:r>
      <w:r w:rsidRPr="001B633B">
        <w:rPr>
          <w:w w:val="105"/>
        </w:rPr>
        <w:t>to</w:t>
      </w:r>
      <w:r w:rsidRPr="001B633B">
        <w:rPr>
          <w:spacing w:val="-11"/>
          <w:w w:val="105"/>
        </w:rPr>
        <w:t xml:space="preserve"> </w:t>
      </w:r>
      <w:r w:rsidRPr="001B633B">
        <w:rPr>
          <w:spacing w:val="3"/>
          <w:w w:val="105"/>
        </w:rPr>
        <w:t>be</w:t>
      </w:r>
      <w:r w:rsidRPr="001B633B">
        <w:rPr>
          <w:spacing w:val="-11"/>
          <w:w w:val="105"/>
        </w:rPr>
        <w:t xml:space="preserve"> </w:t>
      </w:r>
      <w:r w:rsidRPr="001B633B">
        <w:rPr>
          <w:w w:val="105"/>
        </w:rPr>
        <w:t>susceptible</w:t>
      </w:r>
      <w:r w:rsidRPr="001B633B">
        <w:rPr>
          <w:spacing w:val="-11"/>
          <w:w w:val="105"/>
        </w:rPr>
        <w:t xml:space="preserve"> </w:t>
      </w:r>
      <w:r w:rsidRPr="001B633B">
        <w:rPr>
          <w:w w:val="105"/>
        </w:rPr>
        <w:t>to a relatively high misdiagnosis rate</w:t>
      </w:r>
      <w:r w:rsidR="00BE6F39">
        <w:rPr>
          <w:w w:val="105"/>
        </w:rPr>
        <w:t xml:space="preserve"> </w:t>
      </w:r>
      <w:r w:rsidR="0097120E" w:rsidRPr="001B633B">
        <w:rPr>
          <w:w w:val="105"/>
        </w:rPr>
        <w:fldChar w:fldCharType="begin">
          <w:fldData xml:space="preserve">PEVuZE5vdGU+PENpdGU+PEF1dGhvcj5Nb250aTwvQXV0aG9yPjxZZWFyPjIwMTA8L1llYXI+PFJl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</w:fldData>
        </w:fldChar>
      </w:r>
      <w:r w:rsidR="00027B7B">
        <w:rPr>
          <w:w w:val="105"/>
        </w:rPr>
        <w:instrText xml:space="preserve"> ADDIN EN.CITE </w:instrText>
      </w:r>
      <w:r w:rsidR="00027B7B">
        <w:rPr>
          <w:w w:val="105"/>
        </w:rPr>
        <w:fldChar w:fldCharType="begin">
          <w:fldData xml:space="preserve">PEVuZE5vdGU+PENpdGU+PEF1dGhvcj5Nb250aTwvQXV0aG9yPjxZZWFyPjIwMTA8L1llYXI+PFJl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</w:fldData>
        </w:fldChar>
      </w:r>
      <w:r w:rsidR="00027B7B">
        <w:rPr>
          <w:w w:val="105"/>
        </w:rPr>
        <w:instrText xml:space="preserve"> ADDIN EN.CITE.DATA </w:instrText>
      </w:r>
      <w:r w:rsidR="00027B7B">
        <w:rPr>
          <w:w w:val="105"/>
        </w:rPr>
      </w:r>
      <w:r w:rsidR="00027B7B">
        <w:rPr>
          <w:w w:val="105"/>
        </w:rPr>
        <w:fldChar w:fldCharType="end"/>
      </w:r>
      <w:r w:rsidR="0097120E" w:rsidRPr="001B633B">
        <w:rPr>
          <w:w w:val="105"/>
        </w:rPr>
      </w:r>
      <w:r w:rsidR="0097120E" w:rsidRPr="001B633B">
        <w:rPr>
          <w:w w:val="105"/>
        </w:rPr>
        <w:fldChar w:fldCharType="separate"/>
      </w:r>
      <w:r w:rsidR="000D010F">
        <w:rPr>
          <w:noProof/>
          <w:w w:val="105"/>
        </w:rPr>
        <w:t>(Monti &amp; Owen, 2010; Monti et al., 2015; Schnakers et al., 2006; Schnakers et al., 2009)</w:t>
      </w:r>
      <w:r w:rsidR="0097120E" w:rsidRPr="001B633B">
        <w:rPr>
          <w:w w:val="105"/>
        </w:rPr>
        <w:fldChar w:fldCharType="end"/>
      </w:r>
      <w:r w:rsidR="00BE6F39">
        <w:rPr>
          <w:w w:val="105"/>
        </w:rPr>
        <w:t>.</w:t>
      </w:r>
      <w:r w:rsidRPr="001B633B">
        <w:rPr>
          <w:w w:val="105"/>
        </w:rPr>
        <w:t xml:space="preserve"> Specifically,</w:t>
      </w:r>
      <w:r w:rsidR="00590CEA" w:rsidRPr="001B633B">
        <w:rPr>
          <w:w w:val="105"/>
        </w:rPr>
        <w:t xml:space="preserve"> </w:t>
      </w:r>
      <w:r w:rsidRPr="001B633B">
        <w:rPr>
          <w:w w:val="105"/>
        </w:rPr>
        <w:t>EEG components,</w:t>
      </w:r>
      <w:r w:rsidR="00590CEA" w:rsidRPr="001B633B">
        <w:rPr>
          <w:w w:val="105"/>
        </w:rPr>
        <w:t xml:space="preserve"> </w:t>
      </w:r>
      <w:r w:rsidRPr="001B633B">
        <w:rPr>
          <w:w w:val="105"/>
        </w:rPr>
        <w:t>together</w:t>
      </w:r>
      <w:r w:rsidR="00E96440" w:rsidRPr="001B633B">
        <w:rPr>
          <w:w w:val="105"/>
        </w:rPr>
        <w:t xml:space="preserve"> </w:t>
      </w:r>
      <w:r w:rsidRPr="001B633B">
        <w:rPr>
          <w:w w:val="105"/>
        </w:rPr>
        <w:t xml:space="preserve">with demographic information, could correctly classify patients across the conscious/unconscious line (as behaviorally defined) with </w:t>
      </w:r>
      <w:r w:rsidRPr="001B633B">
        <w:rPr>
          <w:rFonts w:ascii="Cambria Math" w:hAnsi="Cambria Math" w:cs="Cambria Math"/>
          <w:w w:val="105"/>
        </w:rPr>
        <w:t>∼</w:t>
      </w:r>
      <w:r w:rsidRPr="001B633B">
        <w:rPr>
          <w:w w:val="105"/>
        </w:rPr>
        <w:t xml:space="preserve">87% success, leveraging on </w:t>
      </w:r>
      <w:r w:rsidR="00525394">
        <w:rPr>
          <w:w w:val="105"/>
        </w:rPr>
        <w:t>demographic</w:t>
      </w:r>
      <w:r w:rsidR="00525394" w:rsidRPr="001B633B">
        <w:rPr>
          <w:w w:val="105"/>
        </w:rPr>
        <w:t xml:space="preserve"> </w:t>
      </w:r>
      <w:r w:rsidRPr="001B633B">
        <w:rPr>
          <w:w w:val="105"/>
        </w:rPr>
        <w:t>information (i.e., sex, age), overall brain atrophy,</w:t>
      </w:r>
      <w:r w:rsidR="00E96440" w:rsidRPr="001B633B">
        <w:rPr>
          <w:w w:val="105"/>
        </w:rPr>
        <w:t xml:space="preserve"> </w:t>
      </w:r>
      <w:r w:rsidRPr="001B633B">
        <w:rPr>
          <w:w w:val="105"/>
        </w:rPr>
        <w:t xml:space="preserve">and EEG features (i.e., total power and </w:t>
      </w:r>
      <w:r w:rsidRPr="001B633B">
        <w:rPr>
          <w:i/>
          <w:w w:val="105"/>
        </w:rPr>
        <w:t xml:space="preserve">θ/δ </w:t>
      </w:r>
      <w:r w:rsidRPr="001B633B">
        <w:rPr>
          <w:w w:val="105"/>
        </w:rPr>
        <w:t>components).</w:t>
      </w:r>
      <w:r w:rsidR="00846067">
        <w:rPr>
          <w:w w:val="105"/>
        </w:rPr>
        <w:t xml:space="preserve"> It is also noteworthy </w:t>
      </w:r>
      <w:r w:rsidR="00E401BC">
        <w:rPr>
          <w:w w:val="105"/>
        </w:rPr>
        <w:t xml:space="preserve">that in our data combination of </w:t>
      </w:r>
      <w:r w:rsidR="008939CA">
        <w:rPr>
          <w:w w:val="105"/>
        </w:rPr>
        <w:t>EEG and MRI data is additive in terms of enhancing discriminability across groups</w:t>
      </w:r>
      <w:r w:rsidR="00DC5853">
        <w:rPr>
          <w:w w:val="105"/>
        </w:rPr>
        <w:t xml:space="preserve">, strengthening the idea that multimodal approaches are </w:t>
      </w:r>
      <w:r w:rsidR="003D5AD6">
        <w:rPr>
          <w:w w:val="105"/>
        </w:rPr>
        <w:t xml:space="preserve">a desirable way of </w:t>
      </w:r>
      <w:r w:rsidR="00802B92">
        <w:rPr>
          <w:w w:val="105"/>
        </w:rPr>
        <w:t xml:space="preserve">assaying different – and complementary – aspects of </w:t>
      </w:r>
      <w:r w:rsidR="00366724">
        <w:rPr>
          <w:w w:val="105"/>
        </w:rPr>
        <w:t>D</w:t>
      </w:r>
      <w:r w:rsidR="00B27559">
        <w:rPr>
          <w:w w:val="105"/>
        </w:rPr>
        <w:t>O</w:t>
      </w:r>
      <w:r w:rsidR="00366724">
        <w:rPr>
          <w:w w:val="105"/>
        </w:rPr>
        <w:t>C</w:t>
      </w:r>
      <w:r w:rsidR="00802B92">
        <w:rPr>
          <w:w w:val="105"/>
        </w:rPr>
        <w:t xml:space="preserve"> </w:t>
      </w:r>
      <w:r w:rsidR="007D2CB5">
        <w:rPr>
          <w:w w:val="105"/>
        </w:rPr>
        <w:t>patho</w:t>
      </w:r>
      <w:r w:rsidR="007360AA">
        <w:rPr>
          <w:w w:val="105"/>
        </w:rPr>
        <w:t>l</w:t>
      </w:r>
      <w:r w:rsidR="007D2CB5">
        <w:rPr>
          <w:w w:val="105"/>
        </w:rPr>
        <w:t>ogy</w:t>
      </w:r>
      <w:r w:rsidR="00366724" w:rsidRPr="00366724">
        <w:t xml:space="preserve"> </w:t>
      </w:r>
      <w:r w:rsidR="00366724">
        <w:rPr>
          <w:w w:val="105"/>
        </w:rPr>
        <w:fldChar w:fldCharType="begin">
          <w:fldData xml:space="preserve">PEVuZE5vdGU+PENpdGU+PEF1dGhvcj5Db2xlbWFuPC9BdXRob3I+PFllYXI+MjAwOTwvWWVhcj48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</w:fldData>
        </w:fldChar>
      </w:r>
      <w:r w:rsidR="000D010F">
        <w:rPr>
          <w:w w:val="105"/>
        </w:rPr>
        <w:instrText xml:space="preserve"> ADDIN EN.CITE </w:instrText>
      </w:r>
      <w:r w:rsidR="000D010F">
        <w:rPr>
          <w:w w:val="105"/>
        </w:rPr>
        <w:fldChar w:fldCharType="begin">
          <w:fldData xml:space="preserve">PEVuZE5vdGU+PENpdGU+PEF1dGhvcj5Db2xlbWFuPC9BdXRob3I+PFllYXI+MjAwOTwvWWVhcj48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</w:fldData>
        </w:fldChar>
      </w:r>
      <w:r w:rsidR="000D010F">
        <w:rPr>
          <w:w w:val="105"/>
        </w:rPr>
        <w:instrText xml:space="preserve"> ADDIN EN.CITE.DATA </w:instrText>
      </w:r>
      <w:r w:rsidR="000D010F">
        <w:rPr>
          <w:w w:val="105"/>
        </w:rPr>
      </w:r>
      <w:r w:rsidR="000D010F">
        <w:rPr>
          <w:w w:val="105"/>
        </w:rPr>
        <w:fldChar w:fldCharType="end"/>
      </w:r>
      <w:r w:rsidR="00366724">
        <w:rPr>
          <w:w w:val="105"/>
        </w:rPr>
      </w:r>
      <w:r w:rsidR="00366724">
        <w:rPr>
          <w:w w:val="105"/>
        </w:rPr>
        <w:fldChar w:fldCharType="separate"/>
      </w:r>
      <w:r w:rsidR="000D010F">
        <w:rPr>
          <w:noProof/>
          <w:w w:val="105"/>
        </w:rPr>
        <w:t>(Coleman et al., 2009; Schiff, 2006)</w:t>
      </w:r>
      <w:r w:rsidR="00366724">
        <w:rPr>
          <w:w w:val="105"/>
        </w:rPr>
        <w:fldChar w:fldCharType="end"/>
      </w:r>
      <w:r w:rsidR="00333918">
        <w:rPr>
          <w:w w:val="105"/>
        </w:rPr>
        <w:t xml:space="preserve"> and, more broadly, brain function and health</w:t>
      </w:r>
      <w:r w:rsidR="00C631B9">
        <w:rPr>
          <w:w w:val="105"/>
        </w:rPr>
        <w:t xml:space="preserve"> </w:t>
      </w:r>
      <w:r w:rsidR="00C631B9">
        <w:rPr>
          <w:w w:val="105"/>
        </w:rPr>
        <w:fldChar w:fldCharType="begin">
          <w:fldData xml:space="preserve">PEVuZE5vdGU+PENpdGU+PEF1dGhvcj5LdW1yYWw8L0F1dGhvcj48WWVhcj4yMDIwPC9ZZWFyPjxS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==
</w:fldData>
        </w:fldChar>
      </w:r>
      <w:r w:rsidR="000D010F">
        <w:rPr>
          <w:w w:val="105"/>
        </w:rPr>
        <w:instrText xml:space="preserve"> ADDIN EN.CITE </w:instrText>
      </w:r>
      <w:r w:rsidR="000D010F">
        <w:rPr>
          <w:w w:val="105"/>
        </w:rPr>
        <w:fldChar w:fldCharType="begin">
          <w:fldData xml:space="preserve">PEVuZE5vdGU+PENpdGU+PEF1dGhvcj5LdW1yYWw8L0F1dGhvcj48WWVhcj4yMDIwPC9ZZWFyPjxS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==
</w:fldData>
        </w:fldChar>
      </w:r>
      <w:r w:rsidR="000D010F">
        <w:rPr>
          <w:w w:val="105"/>
        </w:rPr>
        <w:instrText xml:space="preserve"> ADDIN EN.CITE.DATA </w:instrText>
      </w:r>
      <w:r w:rsidR="000D010F">
        <w:rPr>
          <w:w w:val="105"/>
        </w:rPr>
      </w:r>
      <w:r w:rsidR="000D010F">
        <w:rPr>
          <w:w w:val="105"/>
        </w:rPr>
        <w:fldChar w:fldCharType="end"/>
      </w:r>
      <w:r w:rsidR="00C631B9">
        <w:rPr>
          <w:w w:val="105"/>
        </w:rPr>
      </w:r>
      <w:r w:rsidR="00C631B9">
        <w:rPr>
          <w:w w:val="105"/>
        </w:rPr>
        <w:fldChar w:fldCharType="separate"/>
      </w:r>
      <w:r w:rsidR="000D010F">
        <w:rPr>
          <w:noProof/>
          <w:w w:val="105"/>
        </w:rPr>
        <w:t>(Kumral et al., 2020; Nentwich et al., 2020)</w:t>
      </w:r>
      <w:r w:rsidR="00C631B9">
        <w:rPr>
          <w:w w:val="105"/>
        </w:rPr>
        <w:fldChar w:fldCharType="end"/>
      </w:r>
      <w:r w:rsidR="00333918">
        <w:rPr>
          <w:w w:val="105"/>
        </w:rPr>
        <w:t>, particularly in the context of deriving predictive models from brain data</w:t>
      </w:r>
      <w:r w:rsidR="00C631B9" w:rsidRPr="00C631B9">
        <w:t xml:space="preserve"> </w:t>
      </w:r>
      <w:r w:rsidR="00C631B9">
        <w:rPr>
          <w:w w:val="105"/>
        </w:rPr>
        <w:fldChar w:fldCharType="begin">
          <w:fldData xml:space="preserve">PEVuZE5vdGU+PENpdGU+PEF1dGhvcj5FbmdlbWFubjwvQXV0aG9yPjxZZWFyPjIwMjA8L1llYXI+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==
</w:fldData>
        </w:fldChar>
      </w:r>
      <w:r w:rsidR="000D010F">
        <w:rPr>
          <w:w w:val="105"/>
        </w:rPr>
        <w:instrText xml:space="preserve"> ADDIN EN.CITE </w:instrText>
      </w:r>
      <w:r w:rsidR="000D010F">
        <w:rPr>
          <w:w w:val="105"/>
        </w:rPr>
        <w:fldChar w:fldCharType="begin">
          <w:fldData xml:space="preserve">PEVuZE5vdGU+PENpdGU+PEF1dGhvcj5FbmdlbWFubjwvQXV0aG9yPjxZZWFyPjIwMjA8L1llYXI+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==
</w:fldData>
        </w:fldChar>
      </w:r>
      <w:r w:rsidR="000D010F">
        <w:rPr>
          <w:w w:val="105"/>
        </w:rPr>
        <w:instrText xml:space="preserve"> ADDIN EN.CITE.DATA </w:instrText>
      </w:r>
      <w:r w:rsidR="000D010F">
        <w:rPr>
          <w:w w:val="105"/>
        </w:rPr>
      </w:r>
      <w:r w:rsidR="000D010F">
        <w:rPr>
          <w:w w:val="105"/>
        </w:rPr>
        <w:fldChar w:fldCharType="end"/>
      </w:r>
      <w:r w:rsidR="00C631B9">
        <w:rPr>
          <w:w w:val="105"/>
        </w:rPr>
      </w:r>
      <w:r w:rsidR="00C631B9">
        <w:rPr>
          <w:w w:val="105"/>
        </w:rPr>
        <w:fldChar w:fldCharType="separate"/>
      </w:r>
      <w:r w:rsidR="000D010F">
        <w:rPr>
          <w:noProof/>
          <w:w w:val="105"/>
        </w:rPr>
        <w:t>(Engemann et al., 2020)</w:t>
      </w:r>
      <w:r w:rsidR="00C631B9">
        <w:rPr>
          <w:w w:val="105"/>
        </w:rPr>
        <w:fldChar w:fldCharType="end"/>
      </w:r>
      <w:r w:rsidR="008939CA">
        <w:rPr>
          <w:w w:val="105"/>
        </w:rPr>
        <w:t>.</w:t>
      </w:r>
      <w:r w:rsidRPr="001B633B">
        <w:rPr>
          <w:w w:val="105"/>
        </w:rPr>
        <w:t xml:space="preserve"> Despite the good concordance between behavior-based diagnosis and the classification based on demographic, brain atrophy, and EEG variables, the two approaches still disagree over one third of the cases. Seven MCS patients were classified as being in VS and seven VS patients were classified as being MCS. The MCS patients classified as VS by our analysis could reflect the fact that behavioral diagnoses compress very different EEG profiles</w:t>
      </w:r>
      <w:r w:rsidR="00876C61">
        <w:rPr>
          <w:w w:val="105"/>
        </w:rPr>
        <w:t xml:space="preserve"> (</w:t>
      </w:r>
      <w:r w:rsidR="00D37812">
        <w:rPr>
          <w:w w:val="105"/>
        </w:rPr>
        <w:t xml:space="preserve">for </w:t>
      </w:r>
      <w:r w:rsidR="00876C61">
        <w:rPr>
          <w:w w:val="105"/>
        </w:rPr>
        <w:t>example, patients with traumatic or anoxic etiology)</w:t>
      </w:r>
      <w:r w:rsidRPr="001B633B">
        <w:rPr>
          <w:w w:val="105"/>
        </w:rPr>
        <w:t xml:space="preserve"> into the same clinical category. Similarly, the VS patients classified as MCS by our algorithm could either be a reflection of the variance in the spectrum of oscillations that</w:t>
      </w:r>
      <w:r w:rsidR="00590CEA" w:rsidRPr="001B633B">
        <w:rPr>
          <w:w w:val="105"/>
        </w:rPr>
        <w:t xml:space="preserve"> </w:t>
      </w:r>
      <w:r w:rsidRPr="001B633B">
        <w:rPr>
          <w:w w:val="105"/>
        </w:rPr>
        <w:t>are</w:t>
      </w:r>
      <w:r w:rsidR="00E96440" w:rsidRPr="001B633B">
        <w:rPr>
          <w:w w:val="105"/>
        </w:rPr>
        <w:t xml:space="preserve"> </w:t>
      </w:r>
      <w:r w:rsidRPr="001B633B">
        <w:rPr>
          <w:w w:val="105"/>
        </w:rPr>
        <w:t>compatible with a state of unconsciousness, or a genuine misdiagnosis</w:t>
      </w:r>
      <w:r w:rsidR="00BE6F39">
        <w:rPr>
          <w:w w:val="105"/>
        </w:rPr>
        <w:t xml:space="preserve"> </w:t>
      </w:r>
      <w:r w:rsidR="0097120E" w:rsidRPr="001B633B">
        <w:rPr>
          <w:w w:val="105"/>
        </w:rPr>
        <w:fldChar w:fldCharType="begin">
          <w:fldData xml:space="preserve">PEVuZE5vdGU+PENpdGU+PEF1dGhvcj5FZGxvdzwvQXV0aG9yPjxZZWFyPjIwMTc8L1llYXI+PFJl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</w:fldData>
        </w:fldChar>
      </w:r>
      <w:r w:rsidR="000D010F">
        <w:rPr>
          <w:w w:val="105"/>
        </w:rPr>
        <w:instrText xml:space="preserve"> ADDIN EN.CITE </w:instrText>
      </w:r>
      <w:r w:rsidR="000D010F">
        <w:rPr>
          <w:w w:val="105"/>
        </w:rPr>
        <w:fldChar w:fldCharType="begin">
          <w:fldData xml:space="preserve">PEVuZE5vdGU+PENpdGU+PEF1dGhvcj5FZGxvdzwvQXV0aG9yPjxZZWFyPjIwMTc8L1llYXI+PFJl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</w:fldData>
        </w:fldChar>
      </w:r>
      <w:r w:rsidR="000D010F">
        <w:rPr>
          <w:w w:val="105"/>
        </w:rPr>
        <w:instrText xml:space="preserve"> ADDIN EN.CITE.DATA </w:instrText>
      </w:r>
      <w:r w:rsidR="000D010F">
        <w:rPr>
          <w:w w:val="105"/>
        </w:rPr>
      </w:r>
      <w:r w:rsidR="000D010F">
        <w:rPr>
          <w:w w:val="105"/>
        </w:rPr>
        <w:fldChar w:fldCharType="end"/>
      </w:r>
      <w:r w:rsidR="0097120E" w:rsidRPr="001B633B">
        <w:rPr>
          <w:w w:val="105"/>
        </w:rPr>
      </w:r>
      <w:r w:rsidR="0097120E" w:rsidRPr="001B633B">
        <w:rPr>
          <w:w w:val="105"/>
        </w:rPr>
        <w:fldChar w:fldCharType="separate"/>
      </w:r>
      <w:r w:rsidR="000D010F">
        <w:rPr>
          <w:noProof/>
          <w:w w:val="105"/>
        </w:rPr>
        <w:t>(Edlow et al., 2017; Monti et al., 2015; Owen et al., 2006)</w:t>
      </w:r>
      <w:r w:rsidR="0097120E" w:rsidRPr="001B633B">
        <w:rPr>
          <w:w w:val="105"/>
        </w:rPr>
        <w:fldChar w:fldCharType="end"/>
      </w:r>
      <w:r w:rsidR="00BE6F39">
        <w:rPr>
          <w:w w:val="105"/>
        </w:rPr>
        <w:t>.</w:t>
      </w:r>
      <w:r w:rsidR="0044613E">
        <w:rPr>
          <w:w w:val="105"/>
        </w:rPr>
        <w:t xml:space="preserve"> </w:t>
      </w:r>
    </w:p>
    <w:p w14:paraId="006295A0" w14:textId="63012343" w:rsidR="005F58A0" w:rsidRDefault="00064DFD" w:rsidP="007E60B5">
      <w:pPr>
        <w:pStyle w:val="Corpotesto"/>
        <w:spacing w:line="480" w:lineRule="auto"/>
        <w:ind w:firstLine="17"/>
        <w:rPr>
          <w:w w:val="105"/>
        </w:rPr>
      </w:pPr>
      <w:r>
        <w:rPr>
          <w:w w:val="105"/>
        </w:rPr>
        <w:t>Finally, i</w:t>
      </w:r>
      <w:r w:rsidR="00FF4211" w:rsidRPr="001B633B">
        <w:rPr>
          <w:w w:val="105"/>
        </w:rPr>
        <w:t>n</w:t>
      </w:r>
      <w:r w:rsidR="00FF4211" w:rsidRPr="001B633B">
        <w:rPr>
          <w:spacing w:val="-5"/>
          <w:w w:val="105"/>
        </w:rPr>
        <w:t xml:space="preserve"> </w:t>
      </w:r>
      <w:r w:rsidR="00FF4211" w:rsidRPr="001B633B">
        <w:rPr>
          <w:w w:val="105"/>
        </w:rPr>
        <w:t>evaluating</w:t>
      </w:r>
      <w:r w:rsidR="00FF4211" w:rsidRPr="001B633B">
        <w:rPr>
          <w:spacing w:val="-5"/>
          <w:w w:val="105"/>
        </w:rPr>
        <w:t xml:space="preserve"> </w:t>
      </w:r>
      <w:r w:rsidR="00FF4211" w:rsidRPr="001B633B">
        <w:rPr>
          <w:w w:val="105"/>
        </w:rPr>
        <w:t>the</w:t>
      </w:r>
      <w:r w:rsidR="00FF4211" w:rsidRPr="001B633B">
        <w:rPr>
          <w:spacing w:val="-5"/>
          <w:w w:val="105"/>
        </w:rPr>
        <w:t xml:space="preserve"> </w:t>
      </w:r>
      <w:r w:rsidR="00FF4211" w:rsidRPr="001B633B">
        <w:rPr>
          <w:w w:val="105"/>
        </w:rPr>
        <w:t>above</w:t>
      </w:r>
      <w:r w:rsidR="00FF4211" w:rsidRPr="001B633B">
        <w:rPr>
          <w:spacing w:val="-5"/>
          <w:w w:val="105"/>
        </w:rPr>
        <w:t xml:space="preserve"> </w:t>
      </w:r>
      <w:r w:rsidR="00FF4211" w:rsidRPr="001B633B">
        <w:rPr>
          <w:w w:val="105"/>
        </w:rPr>
        <w:t>results,</w:t>
      </w:r>
      <w:r w:rsidR="00FF4211" w:rsidRPr="001B633B">
        <w:rPr>
          <w:spacing w:val="-3"/>
          <w:w w:val="105"/>
        </w:rPr>
        <w:t xml:space="preserve"> </w:t>
      </w:r>
      <w:r w:rsidR="00FF4211" w:rsidRPr="001B633B">
        <w:rPr>
          <w:w w:val="105"/>
        </w:rPr>
        <w:t>the</w:t>
      </w:r>
      <w:r w:rsidR="00FF4211" w:rsidRPr="001B633B">
        <w:rPr>
          <w:spacing w:val="-5"/>
          <w:w w:val="105"/>
        </w:rPr>
        <w:t xml:space="preserve"> </w:t>
      </w:r>
      <w:r w:rsidR="00FF4211" w:rsidRPr="001B633B">
        <w:rPr>
          <w:w w:val="105"/>
        </w:rPr>
        <w:t>reader</w:t>
      </w:r>
      <w:r w:rsidR="00FF4211" w:rsidRPr="001B633B">
        <w:rPr>
          <w:spacing w:val="-5"/>
          <w:w w:val="105"/>
        </w:rPr>
        <w:t xml:space="preserve"> </w:t>
      </w:r>
      <w:r w:rsidR="00FF4211" w:rsidRPr="001B633B">
        <w:rPr>
          <w:w w:val="105"/>
        </w:rPr>
        <w:t>should</w:t>
      </w:r>
      <w:r w:rsidR="00FF4211" w:rsidRPr="001B633B">
        <w:rPr>
          <w:spacing w:val="-4"/>
          <w:w w:val="105"/>
        </w:rPr>
        <w:t xml:space="preserve"> </w:t>
      </w:r>
      <w:r w:rsidR="00FF4211" w:rsidRPr="001B633B">
        <w:rPr>
          <w:spacing w:val="3"/>
          <w:w w:val="105"/>
        </w:rPr>
        <w:t>be</w:t>
      </w:r>
      <w:r w:rsidR="00FF4211" w:rsidRPr="001B633B">
        <w:rPr>
          <w:spacing w:val="-5"/>
          <w:w w:val="105"/>
        </w:rPr>
        <w:t xml:space="preserve"> </w:t>
      </w:r>
      <w:r w:rsidR="00FF4211" w:rsidRPr="001B633B">
        <w:rPr>
          <w:w w:val="105"/>
        </w:rPr>
        <w:t>mindful</w:t>
      </w:r>
      <w:r w:rsidR="00FF4211" w:rsidRPr="001B633B">
        <w:rPr>
          <w:spacing w:val="-5"/>
          <w:w w:val="105"/>
        </w:rPr>
        <w:t xml:space="preserve"> </w:t>
      </w:r>
      <w:r w:rsidR="00FF4211" w:rsidRPr="001B633B">
        <w:rPr>
          <w:w w:val="105"/>
        </w:rPr>
        <w:t>of</w:t>
      </w:r>
      <w:r w:rsidR="00FF4211" w:rsidRPr="001B633B">
        <w:rPr>
          <w:spacing w:val="-5"/>
          <w:w w:val="105"/>
        </w:rPr>
        <w:t xml:space="preserve"> </w:t>
      </w:r>
      <w:r w:rsidR="00FF4211" w:rsidRPr="001B633B">
        <w:rPr>
          <w:w w:val="105"/>
        </w:rPr>
        <w:t>some</w:t>
      </w:r>
      <w:r w:rsidR="00FF4211" w:rsidRPr="001B633B">
        <w:rPr>
          <w:spacing w:val="-5"/>
          <w:w w:val="105"/>
        </w:rPr>
        <w:t xml:space="preserve"> </w:t>
      </w:r>
      <w:r w:rsidR="00FF4211" w:rsidRPr="001B633B">
        <w:rPr>
          <w:w w:val="105"/>
        </w:rPr>
        <w:t>limitations. First,</w:t>
      </w:r>
      <w:r w:rsidR="00FF4211" w:rsidRPr="00713F55">
        <w:rPr>
          <w:w w:val="105"/>
        </w:rPr>
        <w:t xml:space="preserve"> </w:t>
      </w:r>
      <w:r w:rsidR="00FF4211" w:rsidRPr="001B633B">
        <w:rPr>
          <w:w w:val="105"/>
        </w:rPr>
        <w:t>our</w:t>
      </w:r>
      <w:r w:rsidR="00FF4211" w:rsidRPr="001B633B">
        <w:rPr>
          <w:spacing w:val="-11"/>
          <w:w w:val="105"/>
        </w:rPr>
        <w:t xml:space="preserve"> </w:t>
      </w:r>
      <w:r w:rsidR="00FF4211" w:rsidRPr="001B633B">
        <w:rPr>
          <w:w w:val="105"/>
        </w:rPr>
        <w:t>results</w:t>
      </w:r>
      <w:r w:rsidR="00FF4211" w:rsidRPr="001B633B">
        <w:rPr>
          <w:spacing w:val="-12"/>
          <w:w w:val="105"/>
        </w:rPr>
        <w:t xml:space="preserve"> </w:t>
      </w:r>
      <w:r w:rsidR="00FF4211" w:rsidRPr="001B633B">
        <w:rPr>
          <w:w w:val="105"/>
        </w:rPr>
        <w:t>are</w:t>
      </w:r>
      <w:r w:rsidR="00FF4211" w:rsidRPr="001B633B">
        <w:rPr>
          <w:spacing w:val="-12"/>
          <w:w w:val="105"/>
        </w:rPr>
        <w:t xml:space="preserve"> </w:t>
      </w:r>
      <w:r w:rsidR="00FF4211" w:rsidRPr="001B633B">
        <w:rPr>
          <w:spacing w:val="-3"/>
          <w:w w:val="105"/>
        </w:rPr>
        <w:t>skewed</w:t>
      </w:r>
      <w:r w:rsidR="00FF4211" w:rsidRPr="001B633B">
        <w:rPr>
          <w:spacing w:val="-11"/>
          <w:w w:val="105"/>
        </w:rPr>
        <w:t xml:space="preserve"> </w:t>
      </w:r>
      <w:r w:rsidR="00FF4211" w:rsidRPr="001B633B">
        <w:rPr>
          <w:spacing w:val="-4"/>
          <w:w w:val="105"/>
        </w:rPr>
        <w:t>by</w:t>
      </w:r>
      <w:r w:rsidR="00FF4211" w:rsidRPr="001B633B">
        <w:rPr>
          <w:spacing w:val="-11"/>
          <w:w w:val="105"/>
        </w:rPr>
        <w:t xml:space="preserve"> </w:t>
      </w:r>
      <w:r w:rsidR="00FF4211" w:rsidRPr="001B633B">
        <w:rPr>
          <w:w w:val="105"/>
        </w:rPr>
        <w:t>survivor</w:t>
      </w:r>
      <w:r w:rsidR="00FF4211" w:rsidRPr="001B633B">
        <w:rPr>
          <w:spacing w:val="-11"/>
          <w:w w:val="105"/>
        </w:rPr>
        <w:t xml:space="preserve"> </w:t>
      </w:r>
      <w:r w:rsidR="00FF4211" w:rsidRPr="001B633B">
        <w:rPr>
          <w:w w:val="105"/>
        </w:rPr>
        <w:t>bias</w:t>
      </w:r>
      <w:r w:rsidR="00FF4211" w:rsidRPr="001B633B">
        <w:rPr>
          <w:spacing w:val="-11"/>
          <w:w w:val="105"/>
        </w:rPr>
        <w:t xml:space="preserve"> </w:t>
      </w:r>
      <w:r w:rsidR="00FF4211" w:rsidRPr="001B633B">
        <w:rPr>
          <w:w w:val="105"/>
        </w:rPr>
        <w:t>effects;</w:t>
      </w:r>
      <w:r w:rsidR="00FF4211" w:rsidRPr="001B633B">
        <w:rPr>
          <w:spacing w:val="-9"/>
          <w:w w:val="105"/>
        </w:rPr>
        <w:t xml:space="preserve"> </w:t>
      </w:r>
      <w:r w:rsidR="00FF4211" w:rsidRPr="001B633B">
        <w:rPr>
          <w:spacing w:val="-4"/>
          <w:w w:val="105"/>
        </w:rPr>
        <w:t xml:space="preserve">we </w:t>
      </w:r>
      <w:r w:rsidR="00FF4211" w:rsidRPr="001B633B">
        <w:rPr>
          <w:w w:val="105"/>
        </w:rPr>
        <w:t xml:space="preserve">might thus </w:t>
      </w:r>
      <w:r w:rsidR="00FF4211" w:rsidRPr="001B633B">
        <w:rPr>
          <w:spacing w:val="3"/>
          <w:w w:val="105"/>
        </w:rPr>
        <w:t xml:space="preserve">be </w:t>
      </w:r>
      <w:r w:rsidR="00FF4211" w:rsidRPr="001B633B">
        <w:rPr>
          <w:w w:val="105"/>
        </w:rPr>
        <w:t xml:space="preserve">representing a spectrum of impairment which, while severe, excludes the even greater damage present in patients who do not survive </w:t>
      </w:r>
      <w:r w:rsidR="00D37812">
        <w:rPr>
          <w:w w:val="105"/>
        </w:rPr>
        <w:t>later than</w:t>
      </w:r>
      <w:r w:rsidR="00FF4211" w:rsidRPr="001B633B">
        <w:rPr>
          <w:spacing w:val="-4"/>
          <w:w w:val="105"/>
        </w:rPr>
        <w:t xml:space="preserve"> </w:t>
      </w:r>
      <w:r w:rsidR="00FF4211" w:rsidRPr="001B633B">
        <w:rPr>
          <w:w w:val="105"/>
        </w:rPr>
        <w:t xml:space="preserve">a year post </w:t>
      </w:r>
      <w:r w:rsidR="00FF4211" w:rsidRPr="001B633B">
        <w:rPr>
          <w:spacing w:val="-3"/>
          <w:w w:val="105"/>
        </w:rPr>
        <w:t>injury</w:t>
      </w:r>
      <w:r w:rsidR="00FF4211" w:rsidRPr="00983DCC">
        <w:rPr>
          <w:spacing w:val="-3"/>
          <w:w w:val="105"/>
        </w:rPr>
        <w:t>.</w:t>
      </w:r>
      <w:r w:rsidR="00A873EE" w:rsidRPr="00983DCC">
        <w:rPr>
          <w:spacing w:val="-3"/>
          <w:w w:val="105"/>
        </w:rPr>
        <w:t xml:space="preserve"> T</w:t>
      </w:r>
      <w:r w:rsidR="00A873EE" w:rsidRPr="00184F6F">
        <w:rPr>
          <w:spacing w:val="-3"/>
          <w:w w:val="105"/>
        </w:rPr>
        <w:t>he same is true with respect to the fact th</w:t>
      </w:r>
      <w:r w:rsidR="00A873EE" w:rsidRPr="009E28B1">
        <w:rPr>
          <w:spacing w:val="-3"/>
          <w:w w:val="105"/>
        </w:rPr>
        <w:t xml:space="preserve">at 55 datasets had to be excluded from the </w:t>
      </w:r>
      <w:r w:rsidR="00B37BEE">
        <w:rPr>
          <w:spacing w:val="-3"/>
          <w:w w:val="105"/>
        </w:rPr>
        <w:t>collected sample</w:t>
      </w:r>
      <w:r w:rsidR="00906D2C" w:rsidRPr="00983DCC">
        <w:rPr>
          <w:spacing w:val="-3"/>
          <w:w w:val="105"/>
        </w:rPr>
        <w:t>. While it would have been ideal to be able to retain more of the sample, conventional quality control limited our ability to analyze the full data</w:t>
      </w:r>
      <w:r w:rsidR="002A097E">
        <w:rPr>
          <w:spacing w:val="-3"/>
          <w:w w:val="105"/>
        </w:rPr>
        <w:t>set</w:t>
      </w:r>
      <w:r w:rsidR="00906D2C" w:rsidRPr="00983DCC">
        <w:rPr>
          <w:spacing w:val="-3"/>
          <w:w w:val="105"/>
        </w:rPr>
        <w:t xml:space="preserve">. Nonetheless, </w:t>
      </w:r>
      <w:r w:rsidR="00065947">
        <w:rPr>
          <w:spacing w:val="-3"/>
          <w:w w:val="105"/>
        </w:rPr>
        <w:t>the</w:t>
      </w:r>
      <w:r w:rsidR="00906D2C" w:rsidRPr="00983DCC">
        <w:rPr>
          <w:spacing w:val="-3"/>
          <w:w w:val="105"/>
        </w:rPr>
        <w:t xml:space="preserve"> final analyzed sample is similar to that of other </w:t>
      </w:r>
      <w:r w:rsidR="00BF7B05">
        <w:rPr>
          <w:spacing w:val="-3"/>
          <w:w w:val="105"/>
        </w:rPr>
        <w:t>MR-based</w:t>
      </w:r>
      <w:r w:rsidR="00D718D6" w:rsidRPr="001324E4">
        <w:rPr>
          <w:spacing w:val="-3"/>
          <w:w w:val="105"/>
        </w:rPr>
        <w:t xml:space="preserve"> work</w:t>
      </w:r>
      <w:r w:rsidR="00906D2C" w:rsidRPr="00983DCC">
        <w:rPr>
          <w:spacing w:val="-3"/>
          <w:w w:val="105"/>
        </w:rPr>
        <w:t xml:space="preserve"> in the field</w:t>
      </w:r>
      <w:r w:rsidR="00E86691" w:rsidRPr="001324E4">
        <w:rPr>
          <w:spacing w:val="-3"/>
          <w:w w:val="105"/>
        </w:rPr>
        <w:t xml:space="preserve"> (e.g.,</w:t>
      </w:r>
      <w:r w:rsidR="005D5AD1" w:rsidRPr="00983DCC">
        <w:t xml:space="preserve"> </w:t>
      </w:r>
      <w:r w:rsidR="009A128E" w:rsidRPr="001324E4">
        <w:rPr>
          <w:spacing w:val="-3"/>
          <w:w w:val="105"/>
        </w:rPr>
        <w:fldChar w:fldCharType="begin">
          <w:fldData xml:space="preserve">PEVuZE5vdGU+PENpdGU+PEF1dGhvcj5Nb250aTwvQXV0aG9yPjxZZWFyPjIwMTA8L1llYXI+PFJl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</w:fldData>
        </w:fldChar>
      </w:r>
      <w:r w:rsidR="000D010F">
        <w:rPr>
          <w:spacing w:val="-3"/>
          <w:w w:val="105"/>
        </w:rPr>
        <w:instrText xml:space="preserve"> ADDIN EN.CITE </w:instrText>
      </w:r>
      <w:r w:rsidR="000D010F">
        <w:rPr>
          <w:spacing w:val="-3"/>
          <w:w w:val="105"/>
        </w:rPr>
        <w:fldChar w:fldCharType="begin">
          <w:fldData xml:space="preserve">PEVuZE5vdGU+PENpdGU+PEF1dGhvcj5Nb250aTwvQXV0aG9yPjxZZWFyPjIwMTA8L1llYXI+PFJl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</w:fldData>
        </w:fldChar>
      </w:r>
      <w:r w:rsidR="000D010F">
        <w:rPr>
          <w:spacing w:val="-3"/>
          <w:w w:val="105"/>
        </w:rPr>
        <w:instrText xml:space="preserve"> ADDIN EN.CITE.DATA </w:instrText>
      </w:r>
      <w:r w:rsidR="000D010F">
        <w:rPr>
          <w:spacing w:val="-3"/>
          <w:w w:val="105"/>
        </w:rPr>
      </w:r>
      <w:r w:rsidR="000D010F">
        <w:rPr>
          <w:spacing w:val="-3"/>
          <w:w w:val="105"/>
        </w:rPr>
        <w:fldChar w:fldCharType="end"/>
      </w:r>
      <w:r w:rsidR="009A128E" w:rsidRPr="001324E4">
        <w:rPr>
          <w:spacing w:val="-3"/>
          <w:w w:val="105"/>
        </w:rPr>
      </w:r>
      <w:r w:rsidR="009A128E" w:rsidRPr="001324E4">
        <w:rPr>
          <w:spacing w:val="-3"/>
          <w:w w:val="105"/>
        </w:rPr>
        <w:fldChar w:fldCharType="separate"/>
      </w:r>
      <w:r w:rsidR="000D010F">
        <w:rPr>
          <w:noProof/>
          <w:spacing w:val="-3"/>
          <w:w w:val="105"/>
        </w:rPr>
        <w:t>(Demertzi et al., 2015; Monti, Vanhaudenhuyse, et al., 2010; Stender et al., 2014; Vanhaudenhuyse et al., 2010)</w:t>
      </w:r>
      <w:r w:rsidR="009A128E" w:rsidRPr="001324E4">
        <w:rPr>
          <w:spacing w:val="-3"/>
          <w:w w:val="105"/>
        </w:rPr>
        <w:fldChar w:fldCharType="end"/>
      </w:r>
      <w:r w:rsidR="00E86691" w:rsidRPr="00983DCC">
        <w:rPr>
          <w:spacing w:val="-3"/>
          <w:w w:val="105"/>
        </w:rPr>
        <w:t>)</w:t>
      </w:r>
      <w:r w:rsidR="00E86691">
        <w:rPr>
          <w:spacing w:val="-3"/>
          <w:w w:val="105"/>
        </w:rPr>
        <w:t>.</w:t>
      </w:r>
      <w:r w:rsidR="00FF4211" w:rsidRPr="001B633B">
        <w:rPr>
          <w:spacing w:val="-3"/>
          <w:w w:val="105"/>
        </w:rPr>
        <w:t xml:space="preserve"> </w:t>
      </w:r>
      <w:r w:rsidR="00AE6526" w:rsidRPr="001324E4">
        <w:t>Furthermore, as shown in Table S1, the analyzed sample and the excluded sample are matched on almost all demographic and clinical variables, suggesting that our procedure, while affecting statistical power, is not introducing additional bias to the collected sample.</w:t>
      </w:r>
      <w:r w:rsidR="00AE6526">
        <w:rPr>
          <w:i/>
        </w:rPr>
        <w:t xml:space="preserve"> </w:t>
      </w:r>
      <w:r w:rsidR="005F5077">
        <w:rPr>
          <w:spacing w:val="-3"/>
          <w:w w:val="105"/>
        </w:rPr>
        <w:t>Second</w:t>
      </w:r>
      <w:r w:rsidR="00C81B6F">
        <w:rPr>
          <w:spacing w:val="-3"/>
          <w:w w:val="105"/>
        </w:rPr>
        <w:t xml:space="preserve">, </w:t>
      </w:r>
      <w:r w:rsidR="00505F68">
        <w:rPr>
          <w:spacing w:val="-3"/>
          <w:w w:val="105"/>
        </w:rPr>
        <w:t xml:space="preserve">while VS and MCS- subgroups exhibit </w:t>
      </w:r>
      <w:r w:rsidR="004C7CFA">
        <w:rPr>
          <w:spacing w:val="-3"/>
          <w:w w:val="105"/>
        </w:rPr>
        <w:t xml:space="preserve">the expected </w:t>
      </w:r>
      <w:r w:rsidR="003A00BA">
        <w:rPr>
          <w:spacing w:val="-3"/>
          <w:w w:val="105"/>
        </w:rPr>
        <w:t xml:space="preserve">imbalance across male and female patients </w:t>
      </w:r>
      <w:r w:rsidR="00505F68">
        <w:rPr>
          <w:spacing w:val="-3"/>
          <w:w w:val="105"/>
        </w:rPr>
        <w:t>(</w:t>
      </w:r>
      <w:r w:rsidR="003A00BA">
        <w:rPr>
          <w:spacing w:val="-3"/>
          <w:w w:val="105"/>
        </w:rPr>
        <w:t>cf</w:t>
      </w:r>
      <w:r w:rsidR="00505F68">
        <w:rPr>
          <w:spacing w:val="-3"/>
          <w:w w:val="105"/>
        </w:rPr>
        <w:t>.,</w:t>
      </w:r>
      <w:r w:rsidR="00505F68" w:rsidRPr="00505F68">
        <w:t xml:space="preserve"> </w:t>
      </w:r>
      <w:r w:rsidR="00505F68">
        <w:rPr>
          <w:spacing w:val="-3"/>
          <w:w w:val="105"/>
        </w:rPr>
        <w:fldChar w:fldCharType="begin">
          <w:fldData xml:space="preserve">PEVuZE5vdGU+PENpdGU+PEF1dGhvcj5MdXRrZW5ob2ZmPC9BdXRob3I+PFllYXI+MjAxNTwvWWVh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==
</w:fldData>
        </w:fldChar>
      </w:r>
      <w:r w:rsidR="000D010F">
        <w:rPr>
          <w:spacing w:val="-3"/>
          <w:w w:val="105"/>
        </w:rPr>
        <w:instrText xml:space="preserve"> ADDIN EN.CITE </w:instrText>
      </w:r>
      <w:r w:rsidR="000D010F">
        <w:rPr>
          <w:spacing w:val="-3"/>
          <w:w w:val="105"/>
        </w:rPr>
        <w:fldChar w:fldCharType="begin">
          <w:fldData xml:space="preserve">PEVuZE5vdGU+PENpdGU+PEF1dGhvcj5MdXRrZW5ob2ZmPC9BdXRob3I+PFllYXI+MjAxNTwvWWVh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==
</w:fldData>
        </w:fldChar>
      </w:r>
      <w:r w:rsidR="000D010F">
        <w:rPr>
          <w:spacing w:val="-3"/>
          <w:w w:val="105"/>
        </w:rPr>
        <w:instrText xml:space="preserve"> ADDIN EN.CITE.DATA </w:instrText>
      </w:r>
      <w:r w:rsidR="000D010F">
        <w:rPr>
          <w:spacing w:val="-3"/>
          <w:w w:val="105"/>
        </w:rPr>
      </w:r>
      <w:r w:rsidR="000D010F">
        <w:rPr>
          <w:spacing w:val="-3"/>
          <w:w w:val="105"/>
        </w:rPr>
        <w:fldChar w:fldCharType="end"/>
      </w:r>
      <w:r w:rsidR="00505F68">
        <w:rPr>
          <w:spacing w:val="-3"/>
          <w:w w:val="105"/>
        </w:rPr>
      </w:r>
      <w:r w:rsidR="00505F68">
        <w:rPr>
          <w:spacing w:val="-3"/>
          <w:w w:val="105"/>
        </w:rPr>
        <w:fldChar w:fldCharType="separate"/>
      </w:r>
      <w:r w:rsidR="000D010F">
        <w:rPr>
          <w:noProof/>
          <w:spacing w:val="-3"/>
          <w:w w:val="105"/>
        </w:rPr>
        <w:t>(Lutkenhoff et al., 2015; Monti, Vanhaudenhuyse, et al., 2010; Stender et al., 2014)</w:t>
      </w:r>
      <w:r w:rsidR="00505F68">
        <w:rPr>
          <w:spacing w:val="-3"/>
          <w:w w:val="105"/>
        </w:rPr>
        <w:fldChar w:fldCharType="end"/>
      </w:r>
      <w:r w:rsidR="00505F68">
        <w:rPr>
          <w:spacing w:val="-3"/>
          <w:w w:val="105"/>
        </w:rPr>
        <w:t>)</w:t>
      </w:r>
      <w:r w:rsidR="004C7CFA">
        <w:rPr>
          <w:spacing w:val="-3"/>
          <w:w w:val="105"/>
        </w:rPr>
        <w:t xml:space="preserve">, </w:t>
      </w:r>
      <w:r w:rsidR="00BF453A">
        <w:rPr>
          <w:spacing w:val="-3"/>
          <w:w w:val="105"/>
        </w:rPr>
        <w:t xml:space="preserve">it should be noted that </w:t>
      </w:r>
      <w:r w:rsidR="004C7CFA">
        <w:rPr>
          <w:spacing w:val="-3"/>
          <w:w w:val="105"/>
        </w:rPr>
        <w:t>the MCS+ subgroup is entirely composed of male patie</w:t>
      </w:r>
      <w:r w:rsidR="000070F0">
        <w:rPr>
          <w:spacing w:val="-3"/>
          <w:w w:val="105"/>
        </w:rPr>
        <w:t>n</w:t>
      </w:r>
      <w:r w:rsidR="004C7CFA">
        <w:rPr>
          <w:spacing w:val="-3"/>
          <w:w w:val="105"/>
        </w:rPr>
        <w:t>ts, thus i</w:t>
      </w:r>
      <w:r w:rsidR="000070F0">
        <w:rPr>
          <w:spacing w:val="-3"/>
          <w:w w:val="105"/>
        </w:rPr>
        <w:t>n</w:t>
      </w:r>
      <w:r w:rsidR="004C7CFA">
        <w:rPr>
          <w:spacing w:val="-3"/>
          <w:w w:val="105"/>
        </w:rPr>
        <w:t>viti</w:t>
      </w:r>
      <w:r w:rsidR="000070F0">
        <w:rPr>
          <w:spacing w:val="-3"/>
          <w:w w:val="105"/>
        </w:rPr>
        <w:t>n</w:t>
      </w:r>
      <w:r w:rsidR="004C7CFA">
        <w:rPr>
          <w:spacing w:val="-3"/>
          <w:w w:val="105"/>
        </w:rPr>
        <w:t>g caution in extrapolating</w:t>
      </w:r>
      <w:r w:rsidR="00505F68">
        <w:rPr>
          <w:spacing w:val="-3"/>
          <w:w w:val="105"/>
        </w:rPr>
        <w:t xml:space="preserve"> </w:t>
      </w:r>
      <w:r w:rsidR="004C7CFA">
        <w:rPr>
          <w:spacing w:val="-3"/>
          <w:w w:val="105"/>
        </w:rPr>
        <w:t>results exclusive to this subgroup (e.g., differe</w:t>
      </w:r>
      <w:r w:rsidR="000070F0">
        <w:rPr>
          <w:spacing w:val="-3"/>
          <w:w w:val="105"/>
        </w:rPr>
        <w:t>n</w:t>
      </w:r>
      <w:r w:rsidR="004C7CFA">
        <w:rPr>
          <w:spacing w:val="-3"/>
          <w:w w:val="105"/>
        </w:rPr>
        <w:t>ces in relative power distribution).</w:t>
      </w:r>
      <w:r w:rsidR="00B95B40">
        <w:rPr>
          <w:w w:val="105"/>
        </w:rPr>
        <w:t xml:space="preserve"> </w:t>
      </w:r>
      <w:r w:rsidR="00184E11">
        <w:rPr>
          <w:w w:val="105"/>
        </w:rPr>
        <w:t>Second, unexpectedly, we observe that MCS+ patients exhibit</w:t>
      </w:r>
      <w:r w:rsidR="00184E11" w:rsidRPr="00510FAE">
        <w:rPr>
          <w:w w:val="105"/>
        </w:rPr>
        <w:t xml:space="preserve"> lower alpha </w:t>
      </w:r>
      <w:r w:rsidR="0068702C">
        <w:rPr>
          <w:w w:val="105"/>
        </w:rPr>
        <w:t xml:space="preserve">relative </w:t>
      </w:r>
      <w:r w:rsidR="00184E11" w:rsidRPr="00510FAE">
        <w:rPr>
          <w:w w:val="105"/>
        </w:rPr>
        <w:t xml:space="preserve">power </w:t>
      </w:r>
      <w:r w:rsidR="00184E11">
        <w:rPr>
          <w:w w:val="105"/>
        </w:rPr>
        <w:t xml:space="preserve">compared to </w:t>
      </w:r>
      <w:r w:rsidR="00184E11" w:rsidRPr="00510FAE">
        <w:rPr>
          <w:w w:val="105"/>
        </w:rPr>
        <w:t>MCS-</w:t>
      </w:r>
      <w:r w:rsidR="00184E11">
        <w:rPr>
          <w:w w:val="105"/>
        </w:rPr>
        <w:t xml:space="preserve"> patients. </w:t>
      </w:r>
      <w:r w:rsidR="00B40273">
        <w:rPr>
          <w:w w:val="105"/>
        </w:rPr>
        <w:t xml:space="preserve">Nonetheless, considering that </w:t>
      </w:r>
      <w:r w:rsidR="00184E11">
        <w:rPr>
          <w:w w:val="105"/>
        </w:rPr>
        <w:t>the two groups are matched in terms of overall relative power across alpha and beta frequencies (</w:t>
      </w:r>
      <w:r w:rsidR="00184E11" w:rsidRPr="007E427F">
        <w:rPr>
          <w:w w:val="105"/>
        </w:rPr>
        <w:t xml:space="preserve">24.4% and 24.2% </w:t>
      </w:r>
      <w:r w:rsidR="00184E11">
        <w:rPr>
          <w:w w:val="105"/>
        </w:rPr>
        <w:t xml:space="preserve">for MCS- and MCS+, </w:t>
      </w:r>
      <w:r w:rsidR="00184E11" w:rsidRPr="007E427F">
        <w:rPr>
          <w:w w:val="105"/>
        </w:rPr>
        <w:t>respectively</w:t>
      </w:r>
      <w:r w:rsidR="00184E11">
        <w:rPr>
          <w:w w:val="105"/>
        </w:rPr>
        <w:t>)</w:t>
      </w:r>
      <w:r w:rsidR="0068702C">
        <w:rPr>
          <w:w w:val="105"/>
        </w:rPr>
        <w:t>,</w:t>
      </w:r>
      <w:r w:rsidR="00184E11">
        <w:rPr>
          <w:w w:val="105"/>
        </w:rPr>
        <w:t xml:space="preserve"> </w:t>
      </w:r>
      <w:r w:rsidR="00D52E6B">
        <w:rPr>
          <w:w w:val="105"/>
        </w:rPr>
        <w:t xml:space="preserve">it is possible that the decreased relative power in the alpha band </w:t>
      </w:r>
      <w:r w:rsidR="00255EE7">
        <w:rPr>
          <w:w w:val="105"/>
        </w:rPr>
        <w:t xml:space="preserve">observed </w:t>
      </w:r>
      <w:r w:rsidR="00D52E6B">
        <w:rPr>
          <w:w w:val="105"/>
        </w:rPr>
        <w:t>in MCS+ is simply the converse of the increase</w:t>
      </w:r>
      <w:r w:rsidR="000D2FB0">
        <w:rPr>
          <w:w w:val="105"/>
        </w:rPr>
        <w:t>d</w:t>
      </w:r>
      <w:r w:rsidR="00D52E6B">
        <w:rPr>
          <w:w w:val="105"/>
        </w:rPr>
        <w:t xml:space="preserve"> relative power </w:t>
      </w:r>
      <w:r w:rsidR="000D2FB0">
        <w:rPr>
          <w:w w:val="105"/>
        </w:rPr>
        <w:t xml:space="preserve">observed </w:t>
      </w:r>
      <w:r w:rsidR="00D52E6B">
        <w:rPr>
          <w:w w:val="105"/>
        </w:rPr>
        <w:t>in the beta band (</w:t>
      </w:r>
      <w:r w:rsidR="000D2FB0">
        <w:rPr>
          <w:w w:val="105"/>
        </w:rPr>
        <w:t xml:space="preserve">both </w:t>
      </w:r>
      <w:r w:rsidR="00D52E6B">
        <w:rPr>
          <w:w w:val="105"/>
        </w:rPr>
        <w:t>relative to MCS-).</w:t>
      </w:r>
      <w:r w:rsidR="001E501E">
        <w:rPr>
          <w:w w:val="105"/>
        </w:rPr>
        <w:t xml:space="preserve"> </w:t>
      </w:r>
      <w:r w:rsidR="00184E11">
        <w:rPr>
          <w:w w:val="105"/>
        </w:rPr>
        <w:t>Although caution should be exercised in making such inferences from a small subset of our data, it is conceivable that</w:t>
      </w:r>
      <w:r w:rsidR="00184E11" w:rsidRPr="008C4DBE">
        <w:rPr>
          <w:w w:val="105"/>
        </w:rPr>
        <w:t xml:space="preserve"> MCS- patients </w:t>
      </w:r>
      <w:r w:rsidR="00184E11">
        <w:rPr>
          <w:w w:val="105"/>
        </w:rPr>
        <w:t xml:space="preserve">could </w:t>
      </w:r>
      <w:r w:rsidR="00184E11" w:rsidRPr="008C4DBE">
        <w:rPr>
          <w:w w:val="105"/>
        </w:rPr>
        <w:t xml:space="preserve">have a more </w:t>
      </w:r>
      <w:r w:rsidR="00CC69C0">
        <w:rPr>
          <w:w w:val="105"/>
        </w:rPr>
        <w:t>“</w:t>
      </w:r>
      <w:r w:rsidR="00184E11" w:rsidRPr="008C4DBE">
        <w:rPr>
          <w:w w:val="105"/>
        </w:rPr>
        <w:t>rigid</w:t>
      </w:r>
      <w:r w:rsidR="00CC69C0">
        <w:rPr>
          <w:w w:val="105"/>
        </w:rPr>
        <w:t>”</w:t>
      </w:r>
      <w:r w:rsidR="00184E11" w:rsidRPr="008C4DBE">
        <w:rPr>
          <w:w w:val="105"/>
        </w:rPr>
        <w:t xml:space="preserve"> rhythmic EEG less susceptible to variations </w:t>
      </w:r>
      <w:r w:rsidR="00184E11">
        <w:rPr>
          <w:w w:val="105"/>
        </w:rPr>
        <w:t xml:space="preserve">as </w:t>
      </w:r>
      <w:r w:rsidR="00184E11" w:rsidRPr="008C4DBE">
        <w:rPr>
          <w:w w:val="105"/>
        </w:rPr>
        <w:t>compared to MCS+</w:t>
      </w:r>
      <w:r w:rsidR="00184E11">
        <w:rPr>
          <w:w w:val="105"/>
        </w:rPr>
        <w:t xml:space="preserve"> patients</w:t>
      </w:r>
      <w:r w:rsidR="00184E11" w:rsidRPr="008C4DBE">
        <w:rPr>
          <w:w w:val="105"/>
        </w:rPr>
        <w:t>.</w:t>
      </w:r>
      <w:r w:rsidR="00CC69C0">
        <w:rPr>
          <w:w w:val="105"/>
        </w:rPr>
        <w:t xml:space="preserve"> </w:t>
      </w:r>
      <w:r w:rsidR="00B95B40">
        <w:rPr>
          <w:w w:val="105"/>
        </w:rPr>
        <w:t>Third</w:t>
      </w:r>
      <w:r w:rsidR="00FF4211" w:rsidRPr="001B633B">
        <w:rPr>
          <w:w w:val="105"/>
        </w:rPr>
        <w:t>, due to significant correlations across channels within and across power bands, in order to perform the regression analyses presented above</w:t>
      </w:r>
      <w:r w:rsidR="006C4435">
        <w:rPr>
          <w:w w:val="105"/>
        </w:rPr>
        <w:t>,</w:t>
      </w:r>
      <w:r w:rsidR="00FF4211" w:rsidRPr="001B633B">
        <w:rPr>
          <w:w w:val="105"/>
        </w:rPr>
        <w:t xml:space="preserve"> </w:t>
      </w:r>
      <w:r w:rsidR="00FF4211" w:rsidRPr="001B633B">
        <w:rPr>
          <w:spacing w:val="-4"/>
          <w:w w:val="105"/>
        </w:rPr>
        <w:t>we</w:t>
      </w:r>
      <w:r w:rsidR="00590CEA" w:rsidRPr="001B633B">
        <w:rPr>
          <w:spacing w:val="-4"/>
          <w:w w:val="105"/>
        </w:rPr>
        <w:t xml:space="preserve"> </w:t>
      </w:r>
      <w:r w:rsidR="00FF4211" w:rsidRPr="001B633B">
        <w:rPr>
          <w:w w:val="105"/>
        </w:rPr>
        <w:t>had to first reduce the independent variables</w:t>
      </w:r>
      <w:r w:rsidR="00590CEA" w:rsidRPr="001B633B">
        <w:rPr>
          <w:w w:val="105"/>
        </w:rPr>
        <w:t xml:space="preserve"> </w:t>
      </w:r>
      <w:r w:rsidR="00FF4211" w:rsidRPr="001B633B">
        <w:rPr>
          <w:spacing w:val="-4"/>
          <w:w w:val="105"/>
        </w:rPr>
        <w:t xml:space="preserve">by </w:t>
      </w:r>
      <w:r w:rsidR="00FF4211" w:rsidRPr="001B633B">
        <w:rPr>
          <w:w w:val="105"/>
        </w:rPr>
        <w:t xml:space="preserve">means of a PCA. </w:t>
      </w:r>
      <w:r w:rsidR="00FF4211" w:rsidRPr="00983F40">
        <w:rPr>
          <w:w w:val="105"/>
        </w:rPr>
        <w:t xml:space="preserve">While conventional, it does affect the interpretation of our results in as </w:t>
      </w:r>
      <w:r w:rsidR="00FF4211" w:rsidRPr="00C47B9A">
        <w:rPr>
          <w:spacing w:val="-4"/>
          <w:w w:val="105"/>
        </w:rPr>
        <w:t xml:space="preserve">much </w:t>
      </w:r>
      <w:r w:rsidR="00FF4211" w:rsidRPr="00C47B9A">
        <w:rPr>
          <w:w w:val="105"/>
        </w:rPr>
        <w:t xml:space="preserve">as </w:t>
      </w:r>
      <w:r w:rsidR="00FF4211" w:rsidRPr="00C47B9A">
        <w:rPr>
          <w:spacing w:val="-4"/>
          <w:w w:val="105"/>
        </w:rPr>
        <w:t xml:space="preserve">we </w:t>
      </w:r>
      <w:r w:rsidR="00FF4211" w:rsidRPr="00C47B9A">
        <w:rPr>
          <w:w w:val="105"/>
        </w:rPr>
        <w:t xml:space="preserve">cannot directly assess whether the effects </w:t>
      </w:r>
      <w:r w:rsidR="00FF4211" w:rsidRPr="00CB4D66">
        <w:rPr>
          <w:spacing w:val="-4"/>
          <w:w w:val="105"/>
        </w:rPr>
        <w:t xml:space="preserve">we </w:t>
      </w:r>
      <w:r w:rsidR="00FF4211" w:rsidRPr="00CB4D66">
        <w:rPr>
          <w:w w:val="105"/>
        </w:rPr>
        <w:t xml:space="preserve">report in mixed component (e.g., the </w:t>
      </w:r>
      <w:r w:rsidR="004D3D3B" w:rsidRPr="00CB4D66">
        <w:rPr>
          <w:i/>
          <w:w w:val="105"/>
        </w:rPr>
        <w:t>β</w:t>
      </w:r>
      <w:r w:rsidR="004D3D3B" w:rsidRPr="00CB4D66">
        <w:rPr>
          <w:w w:val="105"/>
        </w:rPr>
        <w:t>/</w:t>
      </w:r>
      <w:r w:rsidR="004D3D3B" w:rsidRPr="00CB4D66">
        <w:rPr>
          <w:i/>
          <w:spacing w:val="3"/>
        </w:rPr>
        <w:t>δ</w:t>
      </w:r>
      <w:r w:rsidR="004D3D3B" w:rsidRPr="00CB4D66">
        <w:rPr>
          <w:w w:val="105"/>
        </w:rPr>
        <w:t xml:space="preserve"> </w:t>
      </w:r>
      <w:r w:rsidR="00FF4211" w:rsidRPr="00CB4D66">
        <w:rPr>
          <w:w w:val="105"/>
        </w:rPr>
        <w:t>component</w:t>
      </w:r>
      <w:r w:rsidR="00BE14E7" w:rsidRPr="00CB4D66">
        <w:rPr>
          <w:w w:val="105"/>
        </w:rPr>
        <w:t>)</w:t>
      </w:r>
      <w:r w:rsidR="00FF4211" w:rsidRPr="00CB4D66">
        <w:rPr>
          <w:w w:val="105"/>
        </w:rPr>
        <w:t xml:space="preserve"> are principally due to either frequency or to their combination.</w:t>
      </w:r>
      <w:r w:rsidR="00FF4211" w:rsidRPr="001B633B">
        <w:rPr>
          <w:w w:val="105"/>
        </w:rPr>
        <w:t xml:space="preserve"> </w:t>
      </w:r>
      <w:r w:rsidR="00BD1E3F" w:rsidRPr="00BD1E3F">
        <w:rPr>
          <w:w w:val="105"/>
        </w:rPr>
        <w:t>Nonetheless, each of the three ratio component</w:t>
      </w:r>
      <w:r w:rsidR="000F57C8">
        <w:rPr>
          <w:w w:val="105"/>
        </w:rPr>
        <w:t>s</w:t>
      </w:r>
      <w:r w:rsidR="00BD1E3F" w:rsidRPr="00BD1E3F">
        <w:rPr>
          <w:w w:val="105"/>
        </w:rPr>
        <w:t xml:space="preserve"> correlates strongly with the “raw” ratio of each pair of frequencies (calculated by taking the ratio of the average relative power across all channels; specifically, r=0.97, r=0.87, and r=0.85 for </w:t>
      </w:r>
      <w:r w:rsidR="00BD1E3F" w:rsidRPr="001324E4">
        <w:rPr>
          <w:i/>
          <w:w w:val="105"/>
        </w:rPr>
        <w:t>β/δ</w:t>
      </w:r>
      <w:r w:rsidR="00BD1E3F" w:rsidRPr="00BD1E3F">
        <w:rPr>
          <w:w w:val="105"/>
        </w:rPr>
        <w:t xml:space="preserve">, </w:t>
      </w:r>
      <w:r w:rsidR="00BD1E3F" w:rsidRPr="001324E4">
        <w:rPr>
          <w:i/>
          <w:w w:val="105"/>
        </w:rPr>
        <w:t>α/δ</w:t>
      </w:r>
      <w:r w:rsidR="00BD1E3F" w:rsidRPr="00BD1E3F">
        <w:rPr>
          <w:w w:val="105"/>
        </w:rPr>
        <w:t xml:space="preserve">, and </w:t>
      </w:r>
      <w:r w:rsidR="00BD1E3F" w:rsidRPr="001324E4">
        <w:rPr>
          <w:i/>
          <w:w w:val="105"/>
        </w:rPr>
        <w:t>θ/δ</w:t>
      </w:r>
      <w:r w:rsidR="00BD1E3F" w:rsidRPr="00BD1E3F">
        <w:rPr>
          <w:w w:val="105"/>
        </w:rPr>
        <w:t>, respectively)</w:t>
      </w:r>
      <w:r w:rsidR="00666141">
        <w:rPr>
          <w:w w:val="105"/>
        </w:rPr>
        <w:t xml:space="preserve"> as well as with each numerator and denominator variable (albeit numerically more with the nominator for </w:t>
      </w:r>
      <w:r w:rsidR="00666141" w:rsidRPr="00AB7748">
        <w:rPr>
          <w:i/>
          <w:w w:val="105"/>
        </w:rPr>
        <w:t>β/δ</w:t>
      </w:r>
      <w:r w:rsidR="00C90317">
        <w:rPr>
          <w:w w:val="105"/>
        </w:rPr>
        <w:t xml:space="preserve"> and</w:t>
      </w:r>
      <w:r w:rsidR="00666141" w:rsidRPr="00BD1E3F">
        <w:rPr>
          <w:w w:val="105"/>
        </w:rPr>
        <w:t xml:space="preserve"> </w:t>
      </w:r>
      <w:r w:rsidR="00666141" w:rsidRPr="00AB7748">
        <w:rPr>
          <w:i/>
          <w:w w:val="105"/>
        </w:rPr>
        <w:t>α/δ</w:t>
      </w:r>
      <w:r w:rsidR="00666141">
        <w:rPr>
          <w:w w:val="105"/>
        </w:rPr>
        <w:t xml:space="preserve"> components; see Table S2)</w:t>
      </w:r>
      <w:r w:rsidR="00BD1E3F" w:rsidRPr="00BD1E3F">
        <w:rPr>
          <w:w w:val="105"/>
        </w:rPr>
        <w:t>. This suggests that our results can be reasonably interpreted as reflecting actual ratios in relative power.</w:t>
      </w:r>
      <w:r w:rsidR="00AD431F">
        <w:rPr>
          <w:w w:val="105"/>
        </w:rPr>
        <w:t xml:space="preserve"> </w:t>
      </w:r>
      <w:r w:rsidR="00FF4211" w:rsidRPr="001B633B">
        <w:rPr>
          <w:w w:val="105"/>
        </w:rPr>
        <w:t>Third, gamma frequencies are known to ofte</w:t>
      </w:r>
      <w:r w:rsidR="00C82C85" w:rsidRPr="001B633B">
        <w:rPr>
          <w:w w:val="105"/>
        </w:rPr>
        <w:t>n contain residual muscle arti</w:t>
      </w:r>
      <w:r w:rsidR="00FF4211" w:rsidRPr="001B633B">
        <w:rPr>
          <w:w w:val="105"/>
        </w:rPr>
        <w:t>facts.</w:t>
      </w:r>
      <w:r w:rsidR="00590CEA" w:rsidRPr="001B633B">
        <w:rPr>
          <w:w w:val="105"/>
        </w:rPr>
        <w:t xml:space="preserve"> </w:t>
      </w:r>
      <w:r w:rsidR="00743A48">
        <w:rPr>
          <w:w w:val="105"/>
        </w:rPr>
        <w:t>W</w:t>
      </w:r>
      <w:r w:rsidR="00FF4211" w:rsidRPr="001B633B">
        <w:rPr>
          <w:spacing w:val="-4"/>
          <w:w w:val="105"/>
        </w:rPr>
        <w:t>e</w:t>
      </w:r>
      <w:r w:rsidR="00590CEA" w:rsidRPr="001B633B">
        <w:rPr>
          <w:spacing w:val="-4"/>
          <w:w w:val="105"/>
        </w:rPr>
        <w:t xml:space="preserve"> </w:t>
      </w:r>
      <w:r w:rsidR="00FF4211" w:rsidRPr="001B633B">
        <w:rPr>
          <w:w w:val="105"/>
        </w:rPr>
        <w:t>decided</w:t>
      </w:r>
      <w:r w:rsidR="00590CEA" w:rsidRPr="001B633B">
        <w:rPr>
          <w:w w:val="105"/>
        </w:rPr>
        <w:t xml:space="preserve"> </w:t>
      </w:r>
      <w:r w:rsidR="00FF4211" w:rsidRPr="001B633B">
        <w:rPr>
          <w:w w:val="105"/>
        </w:rPr>
        <w:t xml:space="preserve">to keep them </w:t>
      </w:r>
      <w:r w:rsidR="00630BD6">
        <w:rPr>
          <w:w w:val="105"/>
        </w:rPr>
        <w:t xml:space="preserve">in the analysis </w:t>
      </w:r>
      <w:r w:rsidR="00FF4211" w:rsidRPr="001B633B">
        <w:rPr>
          <w:w w:val="105"/>
        </w:rPr>
        <w:t>mainly because, even if they do contain art</w:t>
      </w:r>
      <w:r w:rsidR="00E07A35">
        <w:rPr>
          <w:w w:val="105"/>
        </w:rPr>
        <w:t>i</w:t>
      </w:r>
      <w:r w:rsidR="00FF4211" w:rsidRPr="001B633B">
        <w:rPr>
          <w:w w:val="105"/>
        </w:rPr>
        <w:t>facts,</w:t>
      </w:r>
      <w:r w:rsidR="00590CEA" w:rsidRPr="001B633B">
        <w:rPr>
          <w:w w:val="105"/>
        </w:rPr>
        <w:t xml:space="preserve"> </w:t>
      </w:r>
      <w:r w:rsidR="00FF4211" w:rsidRPr="001B633B">
        <w:rPr>
          <w:w w:val="105"/>
        </w:rPr>
        <w:t>including</w:t>
      </w:r>
      <w:r w:rsidR="00590CEA" w:rsidRPr="001B633B">
        <w:rPr>
          <w:w w:val="105"/>
        </w:rPr>
        <w:t xml:space="preserve"> </w:t>
      </w:r>
      <w:r w:rsidR="00FF4211" w:rsidRPr="001B633B">
        <w:rPr>
          <w:w w:val="105"/>
        </w:rPr>
        <w:t>t</w:t>
      </w:r>
      <w:r w:rsidR="00FB3466">
        <w:rPr>
          <w:w w:val="105"/>
        </w:rPr>
        <w:t>his</w:t>
      </w:r>
      <w:r w:rsidR="00FF4211" w:rsidRPr="001B633B">
        <w:rPr>
          <w:w w:val="105"/>
        </w:rPr>
        <w:t xml:space="preserve"> component still contributes to explaining variance in the signal</w:t>
      </w:r>
      <w:r w:rsidR="00FF4211" w:rsidRPr="001B633B">
        <w:rPr>
          <w:spacing w:val="-3"/>
          <w:w w:val="105"/>
        </w:rPr>
        <w:t xml:space="preserve">. </w:t>
      </w:r>
      <w:r w:rsidR="00FF4211" w:rsidRPr="001B633B">
        <w:rPr>
          <w:w w:val="105"/>
        </w:rPr>
        <w:t xml:space="preserve">Had </w:t>
      </w:r>
      <w:r w:rsidR="00FF4211" w:rsidRPr="001B633B">
        <w:rPr>
          <w:spacing w:val="-4"/>
          <w:w w:val="105"/>
        </w:rPr>
        <w:t xml:space="preserve">we </w:t>
      </w:r>
      <w:r w:rsidR="00FF4211" w:rsidRPr="001B633B">
        <w:rPr>
          <w:w w:val="105"/>
        </w:rPr>
        <w:t xml:space="preserve">not included it, </w:t>
      </w:r>
      <w:r w:rsidR="00FF4211" w:rsidRPr="001B633B">
        <w:rPr>
          <w:spacing w:val="-3"/>
          <w:w w:val="105"/>
        </w:rPr>
        <w:t xml:space="preserve">any </w:t>
      </w:r>
      <w:r w:rsidR="00FF4211" w:rsidRPr="001B633B">
        <w:rPr>
          <w:w w:val="105"/>
        </w:rPr>
        <w:t xml:space="preserve">variance across patients due to motion would </w:t>
      </w:r>
      <w:r w:rsidR="00FF4211" w:rsidRPr="001B633B">
        <w:rPr>
          <w:spacing w:val="-4"/>
          <w:w w:val="105"/>
        </w:rPr>
        <w:t xml:space="preserve">have </w:t>
      </w:r>
      <w:r w:rsidR="00FF4211" w:rsidRPr="001B633B">
        <w:rPr>
          <w:i/>
          <w:w w:val="105"/>
        </w:rPr>
        <w:t xml:space="preserve">de facto </w:t>
      </w:r>
      <w:r w:rsidR="00FF4211" w:rsidRPr="001B633B">
        <w:rPr>
          <w:w w:val="105"/>
        </w:rPr>
        <w:t xml:space="preserve">been subsumed </w:t>
      </w:r>
      <w:r w:rsidR="00FF4211" w:rsidRPr="001B633B">
        <w:rPr>
          <w:spacing w:val="-4"/>
          <w:w w:val="105"/>
        </w:rPr>
        <w:t xml:space="preserve">by </w:t>
      </w:r>
      <w:r w:rsidR="00FF4211" w:rsidRPr="001B633B">
        <w:rPr>
          <w:w w:val="105"/>
        </w:rPr>
        <w:t>the</w:t>
      </w:r>
      <w:r w:rsidR="00590CEA" w:rsidRPr="001B633B">
        <w:rPr>
          <w:w w:val="105"/>
        </w:rPr>
        <w:t xml:space="preserve"> </w:t>
      </w:r>
      <w:r w:rsidR="00FF4211" w:rsidRPr="001B633B">
        <w:rPr>
          <w:w w:val="105"/>
        </w:rPr>
        <w:t>unexplained</w:t>
      </w:r>
      <w:r w:rsidR="006578B0" w:rsidRPr="001B633B">
        <w:rPr>
          <w:w w:val="105"/>
        </w:rPr>
        <w:t xml:space="preserve"> </w:t>
      </w:r>
      <w:r w:rsidR="00FF4211" w:rsidRPr="001B633B">
        <w:rPr>
          <w:w w:val="105"/>
        </w:rPr>
        <w:t>variance term.</w:t>
      </w:r>
      <w:r w:rsidR="006578B0" w:rsidRPr="001B633B">
        <w:rPr>
          <w:w w:val="105"/>
        </w:rPr>
        <w:t xml:space="preserve"> </w:t>
      </w:r>
      <w:r w:rsidR="00FF4211" w:rsidRPr="001B633B">
        <w:rPr>
          <w:w w:val="105"/>
        </w:rPr>
        <w:t xml:space="preserve">In this sense, our approach is analogous to the conventional inclusion of motion parameters in functional MRI </w:t>
      </w:r>
      <w:r w:rsidR="006B7029">
        <w:rPr>
          <w:w w:val="105"/>
        </w:rPr>
        <w:t>analysis</w:t>
      </w:r>
      <w:r w:rsidR="00FF4211" w:rsidRPr="001B633B">
        <w:rPr>
          <w:w w:val="105"/>
        </w:rPr>
        <w:t>.</w:t>
      </w:r>
      <w:r w:rsidR="00C3362B" w:rsidRPr="001B633B">
        <w:rPr>
          <w:w w:val="105"/>
        </w:rPr>
        <w:t xml:space="preserve"> </w:t>
      </w:r>
      <w:r w:rsidR="00D76F32">
        <w:rPr>
          <w:w w:val="105"/>
        </w:rPr>
        <w:t>Fourth</w:t>
      </w:r>
      <w:r w:rsidR="00FF4211" w:rsidRPr="001B633B">
        <w:rPr>
          <w:w w:val="105"/>
        </w:rPr>
        <w:t>, while we report associations between brain damage in</w:t>
      </w:r>
      <w:r w:rsidR="00590CEA" w:rsidRPr="001B633B">
        <w:rPr>
          <w:w w:val="105"/>
        </w:rPr>
        <w:t xml:space="preserve"> </w:t>
      </w:r>
      <w:r w:rsidR="00FF4211" w:rsidRPr="001B633B">
        <w:rPr>
          <w:w w:val="105"/>
        </w:rPr>
        <w:t>subcortical</w:t>
      </w:r>
      <w:r w:rsidR="006578B0" w:rsidRPr="001B633B">
        <w:rPr>
          <w:w w:val="105"/>
        </w:rPr>
        <w:t xml:space="preserve"> </w:t>
      </w:r>
      <w:r w:rsidR="00FF4211" w:rsidRPr="001B633B">
        <w:rPr>
          <w:w w:val="105"/>
        </w:rPr>
        <w:t>regions and EEG spectral features, this does not necessarily imply that the pinpointed</w:t>
      </w:r>
      <w:r w:rsidR="00FF4211" w:rsidRPr="001B633B">
        <w:rPr>
          <w:spacing w:val="-11"/>
          <w:w w:val="105"/>
        </w:rPr>
        <w:t xml:space="preserve"> </w:t>
      </w:r>
      <w:r w:rsidR="00FF4211" w:rsidRPr="001B633B">
        <w:rPr>
          <w:w w:val="105"/>
        </w:rPr>
        <w:t>are</w:t>
      </w:r>
      <w:r w:rsidR="006578B0" w:rsidRPr="001B633B">
        <w:rPr>
          <w:w w:val="105"/>
        </w:rPr>
        <w:t>a</w:t>
      </w:r>
      <w:r w:rsidR="00FF4211" w:rsidRPr="001B633B">
        <w:rPr>
          <w:w w:val="105"/>
        </w:rPr>
        <w:t>s</w:t>
      </w:r>
      <w:r w:rsidR="00FF4211" w:rsidRPr="001B633B">
        <w:rPr>
          <w:spacing w:val="-11"/>
          <w:w w:val="105"/>
        </w:rPr>
        <w:t xml:space="preserve"> </w:t>
      </w:r>
      <w:r w:rsidR="003F79EC" w:rsidRPr="001B633B">
        <w:rPr>
          <w:w w:val="105"/>
        </w:rPr>
        <w:t>are</w:t>
      </w:r>
      <w:r w:rsidR="00FF4211" w:rsidRPr="001B633B">
        <w:rPr>
          <w:spacing w:val="-8"/>
          <w:w w:val="105"/>
        </w:rPr>
        <w:t xml:space="preserve"> </w:t>
      </w:r>
      <w:r w:rsidR="00FF4211" w:rsidRPr="001B633B">
        <w:rPr>
          <w:w w:val="105"/>
        </w:rPr>
        <w:t>themselves</w:t>
      </w:r>
      <w:r w:rsidR="00FF4211" w:rsidRPr="001B633B">
        <w:rPr>
          <w:spacing w:val="-8"/>
          <w:w w:val="105"/>
        </w:rPr>
        <w:t xml:space="preserve"> </w:t>
      </w:r>
      <w:r w:rsidR="00FF4211" w:rsidRPr="001B633B">
        <w:rPr>
          <w:w w:val="105"/>
        </w:rPr>
        <w:t>the</w:t>
      </w:r>
      <w:r w:rsidR="00FF4211" w:rsidRPr="001B633B">
        <w:rPr>
          <w:spacing w:val="-11"/>
          <w:w w:val="105"/>
        </w:rPr>
        <w:t xml:space="preserve"> </w:t>
      </w:r>
      <w:r w:rsidR="00FF4211" w:rsidRPr="001B633B">
        <w:rPr>
          <w:w w:val="105"/>
        </w:rPr>
        <w:t>generators</w:t>
      </w:r>
      <w:r w:rsidR="00FF4211" w:rsidRPr="001B633B">
        <w:rPr>
          <w:spacing w:val="-11"/>
          <w:w w:val="105"/>
        </w:rPr>
        <w:t xml:space="preserve"> </w:t>
      </w:r>
      <w:r w:rsidR="00FF4211" w:rsidRPr="001B633B">
        <w:rPr>
          <w:w w:val="105"/>
        </w:rPr>
        <w:t>of</w:t>
      </w:r>
      <w:r w:rsidR="00FF4211" w:rsidRPr="001B633B">
        <w:rPr>
          <w:spacing w:val="-11"/>
          <w:w w:val="105"/>
        </w:rPr>
        <w:t xml:space="preserve"> </w:t>
      </w:r>
      <w:r w:rsidR="00FF4211" w:rsidRPr="001B633B">
        <w:rPr>
          <w:w w:val="105"/>
        </w:rPr>
        <w:t>specific</w:t>
      </w:r>
      <w:r w:rsidR="00FF4211" w:rsidRPr="001B633B">
        <w:rPr>
          <w:spacing w:val="-10"/>
          <w:w w:val="105"/>
        </w:rPr>
        <w:t xml:space="preserve"> </w:t>
      </w:r>
      <w:r w:rsidR="00FF4211" w:rsidRPr="001B633B">
        <w:rPr>
          <w:w w:val="105"/>
        </w:rPr>
        <w:t>oscillatory</w:t>
      </w:r>
      <w:r w:rsidR="00FF4211" w:rsidRPr="001B633B">
        <w:rPr>
          <w:spacing w:val="-10"/>
          <w:w w:val="105"/>
        </w:rPr>
        <w:t xml:space="preserve"> </w:t>
      </w:r>
      <w:r w:rsidR="00FF4211" w:rsidRPr="001B633B">
        <w:rPr>
          <w:w w:val="105"/>
        </w:rPr>
        <w:t>rhythms at</w:t>
      </w:r>
      <w:r w:rsidR="00FF4211" w:rsidRPr="001B633B">
        <w:rPr>
          <w:spacing w:val="56"/>
          <w:w w:val="105"/>
        </w:rPr>
        <w:t xml:space="preserve"> </w:t>
      </w:r>
      <w:r w:rsidR="00FF4211" w:rsidRPr="001B633B">
        <w:rPr>
          <w:w w:val="105"/>
        </w:rPr>
        <w:t>rest</w:t>
      </w:r>
      <w:r w:rsidR="00F85599">
        <w:rPr>
          <w:w w:val="105"/>
        </w:rPr>
        <w:t>.</w:t>
      </w:r>
    </w:p>
    <w:p w14:paraId="342D0138" w14:textId="3DB2A897" w:rsidR="004B3529" w:rsidRDefault="00801F81" w:rsidP="003D441C">
      <w:pPr>
        <w:pStyle w:val="Corpotesto"/>
        <w:spacing w:before="6" w:line="480" w:lineRule="auto"/>
        <w:ind w:firstLine="17"/>
        <w:rPr>
          <w:w w:val="105"/>
        </w:rPr>
      </w:pPr>
      <w:r w:rsidRPr="00801F81">
        <w:rPr>
          <w:w w:val="105"/>
        </w:rPr>
        <w:t>Finally, it should also be pointed out that the present work did not include an additional independent sample to confirm the classification results, thus inviting caution in the extrapolation of the results towards new cohorts. As multi-site efforts increase, larger cohorts of high-quality data will permit full application of such approaches.</w:t>
      </w:r>
    </w:p>
    <w:p w14:paraId="0A11F043" w14:textId="09FA8E3D" w:rsidR="00E346CA" w:rsidRDefault="00FF4211" w:rsidP="003D441C">
      <w:pPr>
        <w:pStyle w:val="Corpotesto"/>
        <w:spacing w:before="6" w:line="480" w:lineRule="auto"/>
        <w:ind w:firstLine="17"/>
        <w:rPr>
          <w:b/>
        </w:rPr>
      </w:pPr>
      <w:r w:rsidRPr="001B633B">
        <w:rPr>
          <w:w w:val="105"/>
        </w:rPr>
        <w:t xml:space="preserve">In conclusion, </w:t>
      </w:r>
      <w:r w:rsidR="00593D94">
        <w:rPr>
          <w:w w:val="105"/>
        </w:rPr>
        <w:t>this</w:t>
      </w:r>
      <w:r w:rsidRPr="001B633B">
        <w:rPr>
          <w:w w:val="105"/>
        </w:rPr>
        <w:t xml:space="preserve"> work </w:t>
      </w:r>
      <w:r w:rsidR="00903F8C">
        <w:rPr>
          <w:w w:val="105"/>
        </w:rPr>
        <w:t>bridges</w:t>
      </w:r>
      <w:r w:rsidRPr="001B633B">
        <w:rPr>
          <w:w w:val="105"/>
        </w:rPr>
        <w:t xml:space="preserve"> different levels of analysis of patients surviving severe brain </w:t>
      </w:r>
      <w:r w:rsidRPr="001B633B">
        <w:rPr>
          <w:spacing w:val="-3"/>
          <w:w w:val="105"/>
        </w:rPr>
        <w:t>injury,</w:t>
      </w:r>
      <w:r w:rsidR="00590CEA" w:rsidRPr="001B633B">
        <w:rPr>
          <w:spacing w:val="-3"/>
          <w:w w:val="105"/>
        </w:rPr>
        <w:t xml:space="preserve"> </w:t>
      </w:r>
      <w:r w:rsidRPr="001B633B">
        <w:rPr>
          <w:w w:val="105"/>
        </w:rPr>
        <w:t xml:space="preserve">uniting </w:t>
      </w:r>
      <w:r w:rsidR="007A3B48">
        <w:rPr>
          <w:w w:val="105"/>
        </w:rPr>
        <w:t xml:space="preserve">DOC </w:t>
      </w:r>
      <w:r w:rsidRPr="001B633B">
        <w:rPr>
          <w:w w:val="105"/>
        </w:rPr>
        <w:t>brain pathology</w:t>
      </w:r>
      <w:r w:rsidR="00875709" w:rsidRPr="00875709">
        <w:t xml:space="preserve"> </w:t>
      </w:r>
      <w:r w:rsidR="00875709">
        <w:rPr>
          <w:w w:val="105"/>
        </w:rPr>
        <w:fldChar w:fldCharType="begin">
          <w:fldData xml:space="preserve">PEVuZE5vdGU+PENpdGU+PEF1dGhvcj5BZGFtczwvQXV0aG9yPjxZZWFyPjIwMDA8L1llYXI+PFJl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</w:fldData>
        </w:fldChar>
      </w:r>
      <w:r w:rsidR="000D010F">
        <w:rPr>
          <w:w w:val="105"/>
        </w:rPr>
        <w:instrText xml:space="preserve"> ADDIN EN.CITE </w:instrText>
      </w:r>
      <w:r w:rsidR="000D010F">
        <w:rPr>
          <w:w w:val="105"/>
        </w:rPr>
        <w:fldChar w:fldCharType="begin">
          <w:fldData xml:space="preserve">PEVuZE5vdGU+PENpdGU+PEF1dGhvcj5BZGFtczwvQXV0aG9yPjxZZWFyPjIwMDA8L1llYXI+PFJl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</w:fldData>
        </w:fldChar>
      </w:r>
      <w:r w:rsidR="000D010F">
        <w:rPr>
          <w:w w:val="105"/>
        </w:rPr>
        <w:instrText xml:space="preserve"> ADDIN EN.CITE.DATA </w:instrText>
      </w:r>
      <w:r w:rsidR="000D010F">
        <w:rPr>
          <w:w w:val="105"/>
        </w:rPr>
      </w:r>
      <w:r w:rsidR="000D010F">
        <w:rPr>
          <w:w w:val="105"/>
        </w:rPr>
        <w:fldChar w:fldCharType="end"/>
      </w:r>
      <w:r w:rsidR="00875709">
        <w:rPr>
          <w:w w:val="105"/>
        </w:rPr>
      </w:r>
      <w:r w:rsidR="00875709">
        <w:rPr>
          <w:w w:val="105"/>
        </w:rPr>
        <w:fldChar w:fldCharType="separate"/>
      </w:r>
      <w:r w:rsidR="000D010F">
        <w:rPr>
          <w:noProof/>
          <w:w w:val="105"/>
        </w:rPr>
        <w:t>(Adams et al., 2000; Lutkenhoff et al., 2015; Lutkenhoff et al., In press)</w:t>
      </w:r>
      <w:r w:rsidR="00875709">
        <w:rPr>
          <w:w w:val="105"/>
        </w:rPr>
        <w:fldChar w:fldCharType="end"/>
      </w:r>
      <w:r w:rsidR="00903F8C">
        <w:rPr>
          <w:w w:val="105"/>
        </w:rPr>
        <w:t>,</w:t>
      </w:r>
      <w:r w:rsidR="0097120E" w:rsidRPr="001B633B">
        <w:rPr>
          <w:w w:val="105"/>
        </w:rPr>
        <w:t xml:space="preserve"> </w:t>
      </w:r>
      <w:r w:rsidRPr="001B633B">
        <w:rPr>
          <w:w w:val="105"/>
        </w:rPr>
        <w:t>clinical evaluation</w:t>
      </w:r>
      <w:r w:rsidR="00760763">
        <w:rPr>
          <w:w w:val="105"/>
        </w:rPr>
        <w:t xml:space="preserve"> </w:t>
      </w:r>
      <w:r w:rsidR="0097120E" w:rsidRPr="001B633B">
        <w:rPr>
          <w:w w:val="105"/>
        </w:rPr>
        <w:fldChar w:fldCharType="begin">
          <w:fldData xml:space="preserve">PEVuZE5vdGU+PENpdGU+PEF1dGhvcj5HaWFjaW5vPC9BdXRob3I+PFllYXI+MjAwNDwvWWVhcj48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w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=
</w:fldData>
        </w:fldChar>
      </w:r>
      <w:r w:rsidR="000D010F">
        <w:rPr>
          <w:w w:val="105"/>
        </w:rPr>
        <w:instrText xml:space="preserve"> ADDIN EN.CITE </w:instrText>
      </w:r>
      <w:r w:rsidR="000D010F">
        <w:rPr>
          <w:w w:val="105"/>
        </w:rPr>
        <w:fldChar w:fldCharType="begin">
          <w:fldData xml:space="preserve">PEVuZE5vdGU+PENpdGU+PEF1dGhvcj5HaWFjaW5vPC9BdXRob3I+PFllYXI+MjAwNDwvWWVhcj48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=
</w:fldData>
        </w:fldChar>
      </w:r>
      <w:r w:rsidR="000D010F">
        <w:rPr>
          <w:w w:val="105"/>
        </w:rPr>
        <w:instrText xml:space="preserve"> ADDIN EN.CITE.DATA </w:instrText>
      </w:r>
      <w:r w:rsidR="000D010F">
        <w:rPr>
          <w:w w:val="105"/>
        </w:rPr>
      </w:r>
      <w:r w:rsidR="000D010F">
        <w:rPr>
          <w:w w:val="105"/>
        </w:rPr>
        <w:fldChar w:fldCharType="end"/>
      </w:r>
      <w:r w:rsidR="0097120E" w:rsidRPr="001B633B">
        <w:rPr>
          <w:w w:val="105"/>
        </w:rPr>
      </w:r>
      <w:r w:rsidR="0097120E" w:rsidRPr="001B633B">
        <w:rPr>
          <w:w w:val="105"/>
        </w:rPr>
        <w:fldChar w:fldCharType="separate"/>
      </w:r>
      <w:r w:rsidR="000D010F">
        <w:rPr>
          <w:noProof/>
          <w:w w:val="105"/>
        </w:rPr>
        <w:t>(Giacino et al., 2004)</w:t>
      </w:r>
      <w:r w:rsidR="0097120E" w:rsidRPr="001B633B">
        <w:rPr>
          <w:w w:val="105"/>
        </w:rPr>
        <w:fldChar w:fldCharType="end"/>
      </w:r>
      <w:r w:rsidR="007C68EE">
        <w:rPr>
          <w:w w:val="105"/>
        </w:rPr>
        <w:t>,</w:t>
      </w:r>
      <w:r w:rsidR="0097120E" w:rsidRPr="001B633B">
        <w:rPr>
          <w:w w:val="105"/>
        </w:rPr>
        <w:t xml:space="preserve"> </w:t>
      </w:r>
      <w:r w:rsidR="00815060" w:rsidRPr="001B633B">
        <w:rPr>
          <w:w w:val="105"/>
        </w:rPr>
        <w:t xml:space="preserve">and power </w:t>
      </w:r>
      <w:r w:rsidRPr="001B633B">
        <w:rPr>
          <w:w w:val="105"/>
        </w:rPr>
        <w:t>spectral features</w:t>
      </w:r>
      <w:r w:rsidR="007C68EE">
        <w:rPr>
          <w:w w:val="105"/>
        </w:rPr>
        <w:t xml:space="preserve"> </w:t>
      </w:r>
      <w:r w:rsidR="00D338EC" w:rsidRPr="001B633B">
        <w:rPr>
          <w:w w:val="105"/>
        </w:rPr>
        <w:fldChar w:fldCharType="begin">
          <w:fldData xml:space="preserve">PEVuZE5vdGU+PENpdGU+PEF1dGhvcj5CcmVubmVyPC9BdXRob3I+PFllYXI+MjAwNTwvWWVhcj48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==
</w:fldData>
        </w:fldChar>
      </w:r>
      <w:r w:rsidR="000D010F">
        <w:rPr>
          <w:w w:val="105"/>
        </w:rPr>
        <w:instrText xml:space="preserve"> ADDIN EN.CITE </w:instrText>
      </w:r>
      <w:r w:rsidR="000D010F">
        <w:rPr>
          <w:w w:val="105"/>
        </w:rPr>
        <w:fldChar w:fldCharType="begin">
          <w:fldData xml:space="preserve">PEVuZE5vdGU+PENpdGU+PEF1dGhvcj5CcmVubmVyPC9BdXRob3I+PFllYXI+MjAwNTwvWWVhcj48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==
</w:fldData>
        </w:fldChar>
      </w:r>
      <w:r w:rsidR="000D010F">
        <w:rPr>
          <w:w w:val="105"/>
        </w:rPr>
        <w:instrText xml:space="preserve"> ADDIN EN.CITE.DATA </w:instrText>
      </w:r>
      <w:r w:rsidR="000D010F">
        <w:rPr>
          <w:w w:val="105"/>
        </w:rPr>
      </w:r>
      <w:r w:rsidR="000D010F">
        <w:rPr>
          <w:w w:val="105"/>
        </w:rPr>
        <w:fldChar w:fldCharType="end"/>
      </w:r>
      <w:r w:rsidR="00D338EC" w:rsidRPr="001B633B">
        <w:rPr>
          <w:w w:val="105"/>
        </w:rPr>
      </w:r>
      <w:r w:rsidR="00D338EC" w:rsidRPr="001B633B">
        <w:rPr>
          <w:w w:val="105"/>
        </w:rPr>
        <w:fldChar w:fldCharType="separate"/>
      </w:r>
      <w:r w:rsidR="000D010F">
        <w:rPr>
          <w:noProof/>
          <w:w w:val="105"/>
        </w:rPr>
        <w:t>(Brenner, 2005; Fingelkurts et al., 2013; Schnakers et al., 2019)</w:t>
      </w:r>
      <w:r w:rsidR="00D338EC" w:rsidRPr="001B633B">
        <w:rPr>
          <w:w w:val="105"/>
        </w:rPr>
        <w:fldChar w:fldCharType="end"/>
      </w:r>
      <w:r w:rsidR="00903F8C">
        <w:rPr>
          <w:w w:val="105"/>
        </w:rPr>
        <w:t xml:space="preserve"> in a framework that </w:t>
      </w:r>
      <w:r w:rsidR="00EB7D05">
        <w:rPr>
          <w:w w:val="105"/>
        </w:rPr>
        <w:t>makes use of routine multimodal clinical data</w:t>
      </w:r>
      <w:r w:rsidR="006253F2">
        <w:rPr>
          <w:w w:val="105"/>
        </w:rPr>
        <w:t xml:space="preserve"> </w:t>
      </w:r>
      <w:r w:rsidR="00C81543">
        <w:rPr>
          <w:w w:val="105"/>
        </w:rPr>
        <w:t xml:space="preserve">and </w:t>
      </w:r>
      <w:r w:rsidR="006253F2">
        <w:rPr>
          <w:w w:val="105"/>
        </w:rPr>
        <w:t>inform</w:t>
      </w:r>
      <w:r w:rsidR="00C81543">
        <w:rPr>
          <w:w w:val="105"/>
        </w:rPr>
        <w:t>s</w:t>
      </w:r>
      <w:r w:rsidR="006253F2">
        <w:rPr>
          <w:w w:val="105"/>
        </w:rPr>
        <w:t xml:space="preserve"> both basic science and the diagnostic process</w:t>
      </w:r>
      <w:r w:rsidR="00AB038E">
        <w:rPr>
          <w:w w:val="105"/>
        </w:rPr>
        <w:t>.</w:t>
      </w:r>
      <w:r w:rsidR="00FE5187" w:rsidRPr="001B633B">
        <w:t xml:space="preserve"> </w:t>
      </w:r>
      <w:r w:rsidRPr="001B633B">
        <w:rPr>
          <w:spacing w:val="-3"/>
          <w:w w:val="105"/>
        </w:rPr>
        <w:t>Further</w:t>
      </w:r>
      <w:r w:rsidRPr="001B633B">
        <w:rPr>
          <w:w w:val="105"/>
        </w:rPr>
        <w:t xml:space="preserve">more, the present data also show that the pattern of association between spectral profile, brain damage, and clinical variables observed in the acute </w:t>
      </w:r>
      <w:r w:rsidR="00BE46C0" w:rsidRPr="001B633B">
        <w:rPr>
          <w:w w:val="105"/>
        </w:rPr>
        <w:t>settin</w:t>
      </w:r>
      <w:r w:rsidR="00D316E7">
        <w:rPr>
          <w:w w:val="105"/>
        </w:rPr>
        <w:t>g</w:t>
      </w:r>
      <w:r w:rsidR="00D316E7" w:rsidRPr="00D316E7">
        <w:t xml:space="preserve"> </w:t>
      </w:r>
      <w:r w:rsidR="00D316E7">
        <w:rPr>
          <w:w w:val="105"/>
        </w:rPr>
        <w:fldChar w:fldCharType="begin">
          <w:fldData xml:space="preserve">PEVuZE5vdGU+PENpdGU+PEF1dGhvcj5TY2huYWtlcnM8L0F1dGhvcj48WWVhcj4yMDE5PC9ZZWFy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NjE3LTYxOTwv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</w:fldData>
        </w:fldChar>
      </w:r>
      <w:r w:rsidR="000D010F">
        <w:rPr>
          <w:w w:val="105"/>
        </w:rPr>
        <w:instrText xml:space="preserve"> ADDIN EN.CITE </w:instrText>
      </w:r>
      <w:r w:rsidR="000D010F">
        <w:rPr>
          <w:w w:val="105"/>
        </w:rPr>
        <w:fldChar w:fldCharType="begin">
          <w:fldData xml:space="preserve">PEVuZE5vdGU+PENpdGU+PEF1dGhvcj5TY2huYWtlcnM8L0F1dGhvcj48WWVhcj4yMDE5PC9ZZWFy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NjE3LTYxOTwv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</w:fldData>
        </w:fldChar>
      </w:r>
      <w:r w:rsidR="000D010F">
        <w:rPr>
          <w:w w:val="105"/>
        </w:rPr>
        <w:instrText xml:space="preserve"> ADDIN EN.CITE.DATA </w:instrText>
      </w:r>
      <w:r w:rsidR="000D010F">
        <w:rPr>
          <w:w w:val="105"/>
        </w:rPr>
      </w:r>
      <w:r w:rsidR="000D010F">
        <w:rPr>
          <w:w w:val="105"/>
        </w:rPr>
        <w:fldChar w:fldCharType="end"/>
      </w:r>
      <w:r w:rsidR="00D316E7">
        <w:rPr>
          <w:w w:val="105"/>
        </w:rPr>
      </w:r>
      <w:r w:rsidR="00D316E7">
        <w:rPr>
          <w:w w:val="105"/>
        </w:rPr>
        <w:fldChar w:fldCharType="separate"/>
      </w:r>
      <w:r w:rsidR="000D010F">
        <w:rPr>
          <w:noProof/>
          <w:w w:val="105"/>
        </w:rPr>
        <w:t>(Schnakers et al., 2019)</w:t>
      </w:r>
      <w:r w:rsidR="00D316E7">
        <w:rPr>
          <w:w w:val="105"/>
        </w:rPr>
        <w:fldChar w:fldCharType="end"/>
      </w:r>
      <w:r w:rsidR="00D316E7" w:rsidRPr="00D316E7">
        <w:rPr>
          <w:w w:val="105"/>
        </w:rPr>
        <w:t xml:space="preserve"> </w:t>
      </w:r>
      <w:r w:rsidRPr="001B633B">
        <w:rPr>
          <w:w w:val="105"/>
        </w:rPr>
        <w:t>p</w:t>
      </w:r>
      <w:r w:rsidR="008E6CDC">
        <w:rPr>
          <w:w w:val="105"/>
        </w:rPr>
        <w:t>ersist through the chronic time</w:t>
      </w:r>
      <w:r w:rsidRPr="001B633B">
        <w:rPr>
          <w:w w:val="105"/>
        </w:rPr>
        <w:t>frame, in line with the idea that brain injury is best thought of as a</w:t>
      </w:r>
      <w:r w:rsidR="00365A24" w:rsidRPr="001B633B">
        <w:rPr>
          <w:w w:val="105"/>
        </w:rPr>
        <w:t xml:space="preserve"> long-term</w:t>
      </w:r>
      <w:r w:rsidRPr="001B633B">
        <w:rPr>
          <w:w w:val="105"/>
        </w:rPr>
        <w:t xml:space="preserve"> disease as opposed to an “event</w:t>
      </w:r>
      <w:r w:rsidR="00C3362B" w:rsidRPr="001B633B">
        <w:t>”</w:t>
      </w:r>
      <w:r w:rsidR="00396A0A">
        <w:t xml:space="preserve"> </w:t>
      </w:r>
      <w:r w:rsidR="00BE46C0" w:rsidRPr="001B633B">
        <w:rPr>
          <w:w w:val="105"/>
        </w:rPr>
        <w:fldChar w:fldCharType="begin"/>
      </w:r>
      <w:r w:rsidR="000D010F">
        <w:rPr>
          <w:w w:val="105"/>
        </w:rPr>
        <w:instrText xml:space="preserve"> ADDIN EN.CITE &lt;EndNote&gt;&lt;Cite&gt;&lt;Author&gt;Masel&lt;/Author&gt;&lt;Year&gt;2010&lt;/Year&gt;&lt;RecNum&gt;981&lt;/RecNum&gt;&lt;DisplayText&gt;(Masel &amp;amp; DeWitt, 2010)&lt;/DisplayText&gt;&lt;record&gt;&lt;rec-number&gt;981&lt;/rec-number&gt;&lt;foreign-keys&gt;&lt;key app="EN" db-id="vdearwve599dv4ep9vr50z29txvsx2feww9s" timestamp="1553295200" guid="5421fe6b-0901-434e-9e76-2a18e752e103"&gt;981&lt;/key&gt;&lt;/foreign-keys&gt;&lt;ref-type name="Journal Article"&gt;17&lt;/ref-type&gt;&lt;contributors&gt;&lt;authors&gt;&lt;author&gt;Masel, B. E.&lt;/author&gt;&lt;author&gt;DeWitt, D. S.&lt;/author&gt;&lt;/authors&gt;&lt;/contributors&gt;&lt;auth-address&gt;Department of Neurology, Transitional Learning Center at Galveston, The Moody Center for Traumatic Brain &amp;amp; Spinal Cord Injury Research/Mission Connect, The University of Texas Medical Branch, Galveston, Texas 77550, USA. bmasel@tlc-galveston.org&lt;/auth-address&gt;&lt;titles&gt;&lt;title&gt;Traumatic brain injury: a disease process, not an event&lt;/title&gt;&lt;secondary-title&gt;J Neurotrauma&lt;/secondary-title&gt;&lt;alt-title&gt;J Neurotraum&lt;/alt-title&gt;&lt;/titles&gt;&lt;periodical&gt;&lt;full-title&gt;Journal of Neurotrauma&lt;/full-title&gt;&lt;abbr-1&gt;J. Neurotrauma&lt;/abbr-1&gt;&lt;abbr-2&gt;J Neurotrauma&lt;/abbr-2&gt;&lt;/periodical&gt;&lt;pages&gt;1529-40&lt;/pages&gt;&lt;volume&gt;27&lt;/volume&gt;&lt;number&gt;8&lt;/number&gt;&lt;edition&gt;2010/05/28&lt;/edition&gt;&lt;keywords&gt;&lt;keyword&gt;Brain Injuries/mortality/*pathology/rehabilitation&lt;/keyword&gt;&lt;keyword&gt;Chronic Disease&lt;/keyword&gt;&lt;keyword&gt;Humans&lt;/keyword&gt;&lt;keyword&gt;Mental Disorders/epidemiology/etiology&lt;/keyword&gt;&lt;keyword&gt;Nervous System Diseases/epidemiology/etiology/rehabilitation&lt;/keyword&gt;&lt;keyword&gt;Neurodegenerative Diseases/epidemiology/etiology&lt;/keyword&gt;&lt;keyword&gt;Neurosecretory Systems/pathology&lt;/keyword&gt;&lt;/keywords&gt;&lt;dates&gt;&lt;year&gt;2010&lt;/year&gt;&lt;pub-dates&gt;&lt;date&gt;Aug&lt;/date&gt;&lt;/pub-dates&gt;&lt;/dates&gt;&lt;isbn&gt;1557-9042 (Electronic)&amp;#xD;0897-7151 (Linking)&lt;/isbn&gt;&lt;accession-num&gt;20504161&lt;/accession-num&gt;&lt;urls&gt;&lt;related-urls&gt;&lt;url&gt;https://www.ncbi.nlm.nih.gov/pubmed/20504161&lt;/url&gt;&lt;/related-urls&gt;&lt;/urls&gt;&lt;electronic-resource-num&gt;10.1089/neu.2010.1358&lt;/electronic-resource-num&gt;&lt;language&gt;English&lt;/language&gt;&lt;/record&gt;&lt;/Cite&gt;&lt;/EndNote&gt;</w:instrText>
      </w:r>
      <w:r w:rsidR="00BE46C0" w:rsidRPr="001B633B">
        <w:rPr>
          <w:w w:val="105"/>
        </w:rPr>
        <w:fldChar w:fldCharType="separate"/>
      </w:r>
      <w:r w:rsidR="000D010F">
        <w:rPr>
          <w:noProof/>
          <w:w w:val="105"/>
        </w:rPr>
        <w:t>(Masel &amp; DeWitt, 2010)</w:t>
      </w:r>
      <w:r w:rsidR="00BE46C0" w:rsidRPr="001B633B">
        <w:rPr>
          <w:w w:val="105"/>
        </w:rPr>
        <w:fldChar w:fldCharType="end"/>
      </w:r>
      <w:r w:rsidR="00396A0A">
        <w:rPr>
          <w:w w:val="105"/>
        </w:rPr>
        <w:t>.</w:t>
      </w:r>
    </w:p>
    <w:p w14:paraId="3059FF96" w14:textId="771EED97" w:rsidR="00646C29" w:rsidRPr="001B633B" w:rsidRDefault="007929BC" w:rsidP="003D441C">
      <w:pPr>
        <w:rPr>
          <w:b/>
        </w:rPr>
      </w:pPr>
      <w:r w:rsidRPr="001B633B">
        <w:rPr>
          <w:b/>
        </w:rPr>
        <w:t>Author Contributions</w:t>
      </w:r>
    </w:p>
    <w:p w14:paraId="07AEEF3E" w14:textId="476A2B63" w:rsidR="007929BC" w:rsidRPr="001B633B" w:rsidRDefault="007929BC" w:rsidP="00CB5DA3">
      <w:pPr>
        <w:pStyle w:val="Corpotesto"/>
        <w:spacing w:line="480" w:lineRule="auto"/>
      </w:pPr>
      <w:r w:rsidRPr="001B633B">
        <w:t>SF, MMM, ML, MGB conceived the study; DRS, SF, EV, oversaw collection and clinical interpretation of EEG data; LD, MGB</w:t>
      </w:r>
      <w:r w:rsidR="00816293" w:rsidRPr="001B633B">
        <w:t>, AN, CR</w:t>
      </w:r>
      <w:r w:rsidRPr="001B633B">
        <w:t xml:space="preserve"> oversaw collection and clinical interpretation of MRI data; ESL, AN, </w:t>
      </w:r>
      <w:r w:rsidR="00B25073">
        <w:t xml:space="preserve">MMM, </w:t>
      </w:r>
      <w:r w:rsidRPr="001B633B">
        <w:t>carried out the analysis presented in the paper; ESL, AN, SF, MMM, int</w:t>
      </w:r>
      <w:r w:rsidR="0066326C" w:rsidRPr="001B633B">
        <w:t>erpreted the results and drafted</w:t>
      </w:r>
      <w:r w:rsidRPr="001B633B">
        <w:t xml:space="preserve"> the manuscript; all authors provided critical feedback on the manuscript</w:t>
      </w:r>
      <w:r w:rsidR="00431458">
        <w:t xml:space="preserve"> and revised the manuscript</w:t>
      </w:r>
      <w:r w:rsidRPr="001B633B">
        <w:t>; SF, MMM, MGB secured funding.</w:t>
      </w:r>
    </w:p>
    <w:p w14:paraId="5DCE8DA0" w14:textId="77777777" w:rsidR="0040397A" w:rsidRDefault="0040397A" w:rsidP="00CB5DA3">
      <w:pPr>
        <w:pStyle w:val="Corpotesto"/>
        <w:spacing w:line="480" w:lineRule="auto"/>
        <w:rPr>
          <w:b/>
        </w:rPr>
      </w:pPr>
    </w:p>
    <w:p w14:paraId="20AFA25D" w14:textId="7DC3DBA7" w:rsidR="00420179" w:rsidRPr="001B633B" w:rsidRDefault="007929BC" w:rsidP="00CB5DA3">
      <w:pPr>
        <w:pStyle w:val="Corpotesto"/>
        <w:spacing w:line="480" w:lineRule="auto"/>
        <w:rPr>
          <w:b/>
        </w:rPr>
      </w:pPr>
      <w:r w:rsidRPr="001B633B">
        <w:rPr>
          <w:b/>
        </w:rPr>
        <w:t>Potential Conflicts of Interest</w:t>
      </w:r>
    </w:p>
    <w:p w14:paraId="1373D374" w14:textId="77777777" w:rsidR="002211AC" w:rsidRDefault="007929BC" w:rsidP="00CB5DA3">
      <w:pPr>
        <w:pStyle w:val="Corpotesto"/>
        <w:spacing w:line="480" w:lineRule="auto"/>
      </w:pPr>
      <w:r w:rsidRPr="001B633B">
        <w:t>The Authors declare no conflicts of interest</w:t>
      </w:r>
      <w:r w:rsidR="00420179" w:rsidRPr="001B633B">
        <w:t>.</w:t>
      </w:r>
    </w:p>
    <w:p w14:paraId="4F64CE26" w14:textId="77777777" w:rsidR="0040397A" w:rsidRDefault="0040397A" w:rsidP="00CB5DA3">
      <w:pPr>
        <w:pStyle w:val="Corpotesto"/>
        <w:spacing w:line="480" w:lineRule="auto"/>
        <w:rPr>
          <w:b/>
        </w:rPr>
      </w:pPr>
    </w:p>
    <w:p w14:paraId="1D9B20CE" w14:textId="7B10D268" w:rsidR="0066326C" w:rsidRPr="002211AC" w:rsidRDefault="00E346CA" w:rsidP="00CB5DA3">
      <w:pPr>
        <w:pStyle w:val="Corpotesto"/>
        <w:spacing w:line="480" w:lineRule="auto"/>
      </w:pPr>
      <w:r w:rsidRPr="00E346CA">
        <w:rPr>
          <w:b/>
        </w:rPr>
        <w:t>Ethical standards</w:t>
      </w:r>
    </w:p>
    <w:p w14:paraId="22B32568" w14:textId="2067C090" w:rsidR="00E346CA" w:rsidRPr="001B633B" w:rsidRDefault="00E346CA" w:rsidP="00CB5DA3">
      <w:pPr>
        <w:pStyle w:val="Corpotesto"/>
        <w:spacing w:line="480" w:lineRule="auto"/>
      </w:pPr>
      <w:r w:rsidRPr="00E346CA">
        <w:t>The authors assert that all procedures contributing to this work comply with the ethical standards of the relevant national and institutional committees on human experimentation and with the Helsinki Declaration of 1975, as revised in 2008.</w:t>
      </w:r>
    </w:p>
    <w:p w14:paraId="68481B47" w14:textId="77777777" w:rsidR="0040397A" w:rsidRDefault="0040397A" w:rsidP="00CB5DA3">
      <w:pPr>
        <w:pStyle w:val="Corpotesto"/>
        <w:spacing w:line="480" w:lineRule="auto"/>
        <w:rPr>
          <w:b/>
        </w:rPr>
      </w:pPr>
    </w:p>
    <w:p w14:paraId="63462EDD" w14:textId="4AC7A66A" w:rsidR="00420179" w:rsidRPr="001B633B" w:rsidRDefault="0066326C" w:rsidP="00CB5DA3">
      <w:pPr>
        <w:pStyle w:val="Corpotesto"/>
        <w:spacing w:line="480" w:lineRule="auto"/>
        <w:rPr>
          <w:b/>
        </w:rPr>
      </w:pPr>
      <w:r w:rsidRPr="001B633B">
        <w:rPr>
          <w:b/>
        </w:rPr>
        <w:t>Funding sources</w:t>
      </w:r>
    </w:p>
    <w:p w14:paraId="1680BEB0" w14:textId="77777777" w:rsidR="0066326C" w:rsidRPr="001B633B" w:rsidRDefault="0066326C" w:rsidP="00CB5DA3">
      <w:pPr>
        <w:pStyle w:val="Corpotesto"/>
        <w:spacing w:line="480" w:lineRule="auto"/>
      </w:pPr>
      <w:r w:rsidRPr="001B633B">
        <w:t xml:space="preserve">This work was supported by the Italian Ministry of Health (research grant RF-2013-02359287) and by Tiny Blue </w:t>
      </w:r>
      <w:r w:rsidR="00135C60" w:rsidRPr="001B633B">
        <w:t>Dot Foundation</w:t>
      </w:r>
      <w:r w:rsidRPr="001B633B">
        <w:t xml:space="preserve">. </w:t>
      </w:r>
    </w:p>
    <w:p w14:paraId="642016B7" w14:textId="77777777" w:rsidR="000B46CF" w:rsidRPr="001B633B" w:rsidRDefault="000B46CF">
      <w:pPr>
        <w:rPr>
          <w:rFonts w:eastAsia="Georgia"/>
          <w:b/>
          <w:bCs/>
          <w:sz w:val="24"/>
          <w:szCs w:val="24"/>
        </w:rPr>
      </w:pPr>
      <w:bookmarkStart w:id="18" w:name="References"/>
      <w:bookmarkEnd w:id="18"/>
      <w:r w:rsidRPr="001B633B">
        <w:rPr>
          <w:sz w:val="24"/>
          <w:szCs w:val="24"/>
        </w:rPr>
        <w:br w:type="page"/>
      </w:r>
    </w:p>
    <w:p w14:paraId="2BFADF0A" w14:textId="77470452" w:rsidR="00233103" w:rsidRPr="00AB6563" w:rsidRDefault="00FF4211" w:rsidP="00AB6563">
      <w:pPr>
        <w:pStyle w:val="Titolo1"/>
        <w:tabs>
          <w:tab w:val="left" w:pos="841"/>
        </w:tabs>
        <w:spacing w:before="60" w:line="480" w:lineRule="auto"/>
        <w:ind w:left="17" w:firstLine="0"/>
        <w:rPr>
          <w:rFonts w:ascii="Times New Roman" w:hAnsi="Times New Roman" w:cs="Times New Roman"/>
        </w:rPr>
      </w:pPr>
      <w:r w:rsidRPr="001B633B">
        <w:rPr>
          <w:rFonts w:ascii="Times New Roman" w:hAnsi="Times New Roman" w:cs="Times New Roman"/>
        </w:rPr>
        <w:t>References</w:t>
      </w:r>
      <w:bookmarkStart w:id="19" w:name="_bookmark5"/>
      <w:bookmarkEnd w:id="19"/>
    </w:p>
    <w:p w14:paraId="61036EEB" w14:textId="56F05A6F" w:rsidR="00027B7B" w:rsidRPr="002262EF" w:rsidRDefault="00233103" w:rsidP="00027B7B">
      <w:pPr>
        <w:pStyle w:val="EndNoteBibliography"/>
        <w:ind w:left="720" w:hanging="720"/>
        <w:rPr>
          <w:lang w:val="it-IT"/>
        </w:rPr>
      </w:pPr>
      <w:r w:rsidRPr="001B633B">
        <w:rPr>
          <w:sz w:val="24"/>
          <w:szCs w:val="24"/>
        </w:rPr>
        <w:fldChar w:fldCharType="begin"/>
      </w:r>
      <w:r w:rsidRPr="001B633B">
        <w:rPr>
          <w:sz w:val="24"/>
          <w:szCs w:val="24"/>
        </w:rPr>
        <w:instrText xml:space="preserve"> ADDIN EN.REFLIST </w:instrText>
      </w:r>
      <w:r w:rsidRPr="001B633B">
        <w:rPr>
          <w:sz w:val="24"/>
          <w:szCs w:val="24"/>
        </w:rPr>
        <w:fldChar w:fldCharType="separate"/>
      </w:r>
      <w:r w:rsidR="00027B7B" w:rsidRPr="00027B7B">
        <w:t xml:space="preserve">Adams, J. H., Graham, D. I., &amp; Jennett, B. (2000). The neuropathology of the vegetative state after an acute brain insult. </w:t>
      </w:r>
      <w:r w:rsidR="00027B7B" w:rsidRPr="002262EF">
        <w:rPr>
          <w:i/>
          <w:lang w:val="it-IT"/>
        </w:rPr>
        <w:t>Brain</w:t>
      </w:r>
      <w:r w:rsidR="00027B7B" w:rsidRPr="002262EF">
        <w:rPr>
          <w:lang w:val="it-IT"/>
        </w:rPr>
        <w:t>,</w:t>
      </w:r>
      <w:r w:rsidR="00027B7B" w:rsidRPr="002262EF">
        <w:rPr>
          <w:i/>
          <w:lang w:val="it-IT"/>
        </w:rPr>
        <w:t xml:space="preserve"> 123 ( Pt 7)</w:t>
      </w:r>
      <w:r w:rsidR="00027B7B" w:rsidRPr="002262EF">
        <w:rPr>
          <w:lang w:val="it-IT"/>
        </w:rPr>
        <w:t xml:space="preserve">, 1327-1338. </w:t>
      </w:r>
      <w:hyperlink r:id="rId9" w:history="1">
        <w:r w:rsidR="00027B7B" w:rsidRPr="002262EF">
          <w:rPr>
            <w:rStyle w:val="Collegamentoipertestuale"/>
            <w:lang w:val="it-IT"/>
          </w:rPr>
          <w:t>https://doi.org/10.1093/brain/123.7.1327</w:t>
        </w:r>
      </w:hyperlink>
      <w:r w:rsidR="00027B7B" w:rsidRPr="002262EF">
        <w:rPr>
          <w:lang w:val="it-IT"/>
        </w:rPr>
        <w:t xml:space="preserve"> </w:t>
      </w:r>
    </w:p>
    <w:p w14:paraId="0C7F8523" w14:textId="739AE183" w:rsidR="00027B7B" w:rsidRPr="00027B7B" w:rsidRDefault="00027B7B" w:rsidP="00027B7B">
      <w:pPr>
        <w:pStyle w:val="EndNoteBibliography"/>
        <w:ind w:left="720" w:hanging="720"/>
      </w:pPr>
      <w:r w:rsidRPr="002262EF">
        <w:rPr>
          <w:lang w:val="it-IT"/>
        </w:rPr>
        <w:t xml:space="preserve">Bagnato, S., Boccagni, C., Prestandrea, C., Sant'Angelo, A., Castiglione, A., &amp; Galardi, G. (2010). </w:t>
      </w:r>
      <w:r w:rsidRPr="00027B7B">
        <w:t xml:space="preserve">Prognostic value of standard EEG in traumatic and non-traumatic disorders of consciousness following coma. </w:t>
      </w:r>
      <w:r w:rsidRPr="00027B7B">
        <w:rPr>
          <w:i/>
        </w:rPr>
        <w:t>Clinical Neurophysiology</w:t>
      </w:r>
      <w:r w:rsidRPr="00027B7B">
        <w:t>,</w:t>
      </w:r>
      <w:r w:rsidRPr="00027B7B">
        <w:rPr>
          <w:i/>
        </w:rPr>
        <w:t xml:space="preserve"> 121</w:t>
      </w:r>
      <w:r w:rsidRPr="00027B7B">
        <w:t xml:space="preserve">(3), 274-280. </w:t>
      </w:r>
      <w:hyperlink r:id="rId10" w:history="1">
        <w:r w:rsidRPr="00027B7B">
          <w:rPr>
            <w:rStyle w:val="Collegamentoipertestuale"/>
          </w:rPr>
          <w:t>https://doi.org/10.1016/j.clinph.2009.11.008</w:t>
        </w:r>
      </w:hyperlink>
      <w:r w:rsidRPr="00027B7B">
        <w:t xml:space="preserve"> </w:t>
      </w:r>
    </w:p>
    <w:p w14:paraId="71AF9299" w14:textId="0C5E91B7" w:rsidR="00027B7B" w:rsidRPr="00027B7B" w:rsidRDefault="00027B7B" w:rsidP="00027B7B">
      <w:pPr>
        <w:pStyle w:val="EndNoteBibliography"/>
        <w:ind w:left="720" w:hanging="720"/>
      </w:pPr>
      <w:r w:rsidRPr="00027B7B">
        <w:t xml:space="preserve">Brenner, R. P. (2005). The interpretation of the EEG in stupor and coma. </w:t>
      </w:r>
      <w:r w:rsidRPr="00027B7B">
        <w:rPr>
          <w:i/>
        </w:rPr>
        <w:t>Neurologist</w:t>
      </w:r>
      <w:r w:rsidRPr="00027B7B">
        <w:t>,</w:t>
      </w:r>
      <w:r w:rsidRPr="00027B7B">
        <w:rPr>
          <w:i/>
        </w:rPr>
        <w:t xml:space="preserve"> 11</w:t>
      </w:r>
      <w:r w:rsidRPr="00027B7B">
        <w:t xml:space="preserve">(5), 271-284. </w:t>
      </w:r>
      <w:hyperlink r:id="rId11" w:history="1">
        <w:r w:rsidRPr="00027B7B">
          <w:rPr>
            <w:rStyle w:val="Collegamentoipertestuale"/>
          </w:rPr>
          <w:t>https://doi.org/10.1097/01.nrl.0000178756.44055.f6</w:t>
        </w:r>
      </w:hyperlink>
      <w:r w:rsidRPr="00027B7B">
        <w:t xml:space="preserve"> </w:t>
      </w:r>
    </w:p>
    <w:p w14:paraId="369C0DF6" w14:textId="6CD134DF" w:rsidR="00027B7B" w:rsidRPr="00027B7B" w:rsidRDefault="00027B7B" w:rsidP="00027B7B">
      <w:pPr>
        <w:pStyle w:val="EndNoteBibliography"/>
        <w:ind w:left="720" w:hanging="720"/>
      </w:pPr>
      <w:r w:rsidRPr="00027B7B">
        <w:t xml:space="preserve">Bruno, M. A., Vanhaudenhuyse, A., Thibaut, A., Moonen, G., &amp; Laureys, S. (2011). From unresponsive wakefulness to minimally conscious PLUS and functional locked-in syndromes: recent advances in our understanding of disorders of consciousness. </w:t>
      </w:r>
      <w:r w:rsidRPr="00027B7B">
        <w:rPr>
          <w:i/>
        </w:rPr>
        <w:t>Journal of Neurology</w:t>
      </w:r>
      <w:r w:rsidRPr="00027B7B">
        <w:t>,</w:t>
      </w:r>
      <w:r w:rsidRPr="00027B7B">
        <w:rPr>
          <w:i/>
        </w:rPr>
        <w:t xml:space="preserve"> 258</w:t>
      </w:r>
      <w:r w:rsidRPr="00027B7B">
        <w:t xml:space="preserve">(7), 1373-1384. </w:t>
      </w:r>
      <w:hyperlink r:id="rId12" w:history="1">
        <w:r w:rsidRPr="00027B7B">
          <w:rPr>
            <w:rStyle w:val="Collegamentoipertestuale"/>
          </w:rPr>
          <w:t>https://doi.org/10.1007/s00415-011-6114-x</w:t>
        </w:r>
      </w:hyperlink>
      <w:r w:rsidRPr="00027B7B">
        <w:t xml:space="preserve"> </w:t>
      </w:r>
    </w:p>
    <w:p w14:paraId="23467E46" w14:textId="294EA84A" w:rsidR="00027B7B" w:rsidRPr="00027B7B" w:rsidRDefault="00027B7B" w:rsidP="00027B7B">
      <w:pPr>
        <w:pStyle w:val="EndNoteBibliography"/>
        <w:ind w:left="720" w:hanging="720"/>
      </w:pPr>
      <w:r w:rsidRPr="00027B7B">
        <w:t xml:space="preserve">Chennu, S., Finoia, P., Kamau, E., Monti, M. M., Allanson, J., Pickard, J. D., . . . Bekinschtein, T. A. (2013). Dissociable endogenous and exogenous attention in disorders of consciousness. </w:t>
      </w:r>
      <w:r w:rsidRPr="00027B7B">
        <w:rPr>
          <w:i/>
        </w:rPr>
        <w:t>Neuroimage Clin</w:t>
      </w:r>
      <w:r w:rsidRPr="00027B7B">
        <w:t>,</w:t>
      </w:r>
      <w:r w:rsidRPr="00027B7B">
        <w:rPr>
          <w:i/>
        </w:rPr>
        <w:t xml:space="preserve"> 3</w:t>
      </w:r>
      <w:r w:rsidRPr="00027B7B">
        <w:t xml:space="preserve">, 450-461. </w:t>
      </w:r>
      <w:hyperlink r:id="rId13" w:history="1">
        <w:r w:rsidRPr="00027B7B">
          <w:rPr>
            <w:rStyle w:val="Collegamentoipertestuale"/>
          </w:rPr>
          <w:t>https://doi.org/10.1016/j.nicl.2013.10.008</w:t>
        </w:r>
      </w:hyperlink>
      <w:r w:rsidRPr="00027B7B">
        <w:t xml:space="preserve"> </w:t>
      </w:r>
    </w:p>
    <w:p w14:paraId="6BC145F7" w14:textId="3607ADC2" w:rsidR="00027B7B" w:rsidRPr="002262EF" w:rsidRDefault="00027B7B" w:rsidP="00027B7B">
      <w:pPr>
        <w:pStyle w:val="EndNoteBibliography"/>
        <w:ind w:left="720" w:hanging="720"/>
        <w:rPr>
          <w:lang w:val="it-IT"/>
        </w:rPr>
      </w:pPr>
      <w:r w:rsidRPr="00027B7B">
        <w:t xml:space="preserve">Coleman, M. R., Bekinschtein, T., Monti, M. M., Owen, A. M., &amp; Pickard, J. D. (2009). A multimodal approach to the assessment of patients with disorders of consciousness. </w:t>
      </w:r>
      <w:r w:rsidRPr="002262EF">
        <w:rPr>
          <w:i/>
          <w:lang w:val="it-IT"/>
        </w:rPr>
        <w:t>Progress in Brain Research</w:t>
      </w:r>
      <w:r w:rsidRPr="002262EF">
        <w:rPr>
          <w:lang w:val="it-IT"/>
        </w:rPr>
        <w:t>,</w:t>
      </w:r>
      <w:r w:rsidRPr="002262EF">
        <w:rPr>
          <w:i/>
          <w:lang w:val="it-IT"/>
        </w:rPr>
        <w:t xml:space="preserve"> 177</w:t>
      </w:r>
      <w:r w:rsidRPr="002262EF">
        <w:rPr>
          <w:lang w:val="it-IT"/>
        </w:rPr>
        <w:t xml:space="preserve">, 231-248. </w:t>
      </w:r>
      <w:hyperlink r:id="rId14" w:history="1">
        <w:r w:rsidRPr="002262EF">
          <w:rPr>
            <w:rStyle w:val="Collegamentoipertestuale"/>
            <w:lang w:val="it-IT"/>
          </w:rPr>
          <w:t>https://doi.org/10.1016/S0079-6123(09)17716-6</w:t>
        </w:r>
      </w:hyperlink>
      <w:r w:rsidRPr="002262EF">
        <w:rPr>
          <w:lang w:val="it-IT"/>
        </w:rPr>
        <w:t xml:space="preserve"> </w:t>
      </w:r>
    </w:p>
    <w:p w14:paraId="38E03B3E" w14:textId="61B87340" w:rsidR="00027B7B" w:rsidRPr="00027B7B" w:rsidRDefault="00027B7B" w:rsidP="00027B7B">
      <w:pPr>
        <w:pStyle w:val="EndNoteBibliography"/>
        <w:ind w:left="720" w:hanging="720"/>
      </w:pPr>
      <w:r w:rsidRPr="002262EF">
        <w:rPr>
          <w:lang w:val="it-IT"/>
        </w:rPr>
        <w:t xml:space="preserve">Corchs, S., Chioma, G., Dondi, R., Gasparini, F., Manzoni, S., Markowska-Kacznar, U., . . . </w:t>
      </w:r>
      <w:r w:rsidRPr="00027B7B">
        <w:t xml:space="preserve">Morreale, A. (2019). Computational Methods for Resting-State EEG of Patients With Disorders of Consciousness. </w:t>
      </w:r>
      <w:r w:rsidRPr="00027B7B">
        <w:rPr>
          <w:i/>
        </w:rPr>
        <w:t>Frontiers in Neuroscience</w:t>
      </w:r>
      <w:r w:rsidRPr="00027B7B">
        <w:t>,</w:t>
      </w:r>
      <w:r w:rsidRPr="00027B7B">
        <w:rPr>
          <w:i/>
        </w:rPr>
        <w:t xml:space="preserve"> 13</w:t>
      </w:r>
      <w:r w:rsidRPr="00027B7B">
        <w:t xml:space="preserve">, 807. </w:t>
      </w:r>
      <w:hyperlink r:id="rId15" w:history="1">
        <w:r w:rsidRPr="00027B7B">
          <w:rPr>
            <w:rStyle w:val="Collegamentoipertestuale"/>
          </w:rPr>
          <w:t>https://doi.org/10.3389/fnins.2019.00807</w:t>
        </w:r>
      </w:hyperlink>
      <w:r w:rsidRPr="00027B7B">
        <w:t xml:space="preserve"> </w:t>
      </w:r>
    </w:p>
    <w:p w14:paraId="41A1D8A3" w14:textId="5E6B9CF1" w:rsidR="00027B7B" w:rsidRPr="00027B7B" w:rsidRDefault="00027B7B" w:rsidP="00027B7B">
      <w:pPr>
        <w:pStyle w:val="EndNoteBibliography"/>
        <w:ind w:left="720" w:hanging="720"/>
      </w:pPr>
      <w:r w:rsidRPr="00027B7B">
        <w:t xml:space="preserve">Crone, J. S., Bio, B. J., Vespa, P. M., Lutkenhoff, E. S., &amp; Monti, M. M. (2018). Restoration of thalamo-cortical connectivity after brain injury: recovery of consciousness, complex behavior, or passage of time? </w:t>
      </w:r>
      <w:r w:rsidRPr="00027B7B">
        <w:rPr>
          <w:i/>
        </w:rPr>
        <w:t>Journal of Neuroscience Research</w:t>
      </w:r>
      <w:r w:rsidRPr="00027B7B">
        <w:t>,</w:t>
      </w:r>
      <w:r w:rsidRPr="00027B7B">
        <w:rPr>
          <w:i/>
        </w:rPr>
        <w:t xml:space="preserve"> 96</w:t>
      </w:r>
      <w:r w:rsidRPr="00027B7B">
        <w:t xml:space="preserve">(4), 671-687. </w:t>
      </w:r>
      <w:hyperlink r:id="rId16" w:history="1">
        <w:r w:rsidRPr="00027B7B">
          <w:rPr>
            <w:rStyle w:val="Collegamentoipertestuale"/>
          </w:rPr>
          <w:t>https://doi.org/10.1002/jnr.24115</w:t>
        </w:r>
      </w:hyperlink>
      <w:r w:rsidRPr="00027B7B">
        <w:t xml:space="preserve"> </w:t>
      </w:r>
    </w:p>
    <w:p w14:paraId="4D58273E" w14:textId="5668E461" w:rsidR="00027B7B" w:rsidRPr="00027B7B" w:rsidRDefault="00027B7B" w:rsidP="00027B7B">
      <w:pPr>
        <w:pStyle w:val="EndNoteBibliography"/>
        <w:ind w:left="720" w:hanging="720"/>
      </w:pPr>
      <w:r w:rsidRPr="00027B7B">
        <w:t xml:space="preserve">Crone, J. S., Schurz, M., Holler, Y., Bergmann, J., Monti, M., Schmid, E., . . . Kronbichler, M. (2015). Impaired consciousness is linked to changes in effective connectivity of the posterior cingulate cortex within the default mode network. </w:t>
      </w:r>
      <w:r w:rsidRPr="00027B7B">
        <w:rPr>
          <w:i/>
        </w:rPr>
        <w:t>Neuroimage</w:t>
      </w:r>
      <w:r w:rsidRPr="00027B7B">
        <w:t>,</w:t>
      </w:r>
      <w:r w:rsidRPr="00027B7B">
        <w:rPr>
          <w:i/>
        </w:rPr>
        <w:t xml:space="preserve"> 110</w:t>
      </w:r>
      <w:r w:rsidRPr="00027B7B">
        <w:t xml:space="preserve">, 101-109. </w:t>
      </w:r>
      <w:hyperlink r:id="rId17" w:history="1">
        <w:r w:rsidRPr="00027B7B">
          <w:rPr>
            <w:rStyle w:val="Collegamentoipertestuale"/>
          </w:rPr>
          <w:t>https://doi.org/10.1016/j.neuroimage.2015.01.037</w:t>
        </w:r>
      </w:hyperlink>
      <w:r w:rsidRPr="00027B7B">
        <w:t xml:space="preserve"> </w:t>
      </w:r>
    </w:p>
    <w:p w14:paraId="1EE96429" w14:textId="0991C819" w:rsidR="00027B7B" w:rsidRPr="00027B7B" w:rsidRDefault="00027B7B" w:rsidP="00027B7B">
      <w:pPr>
        <w:pStyle w:val="EndNoteBibliography"/>
        <w:ind w:left="720" w:hanging="720"/>
      </w:pPr>
      <w:r w:rsidRPr="00027B7B">
        <w:t xml:space="preserve">Crunelli, V., Lorincz, M. L., Connelly, W. M., David, F., Hughes, S. W., Lambert, R. C., . . . Errington, A. C. (2018). Dual function of thalamic low-vigilance state oscillations: rhythm-regulation and plasticity. </w:t>
      </w:r>
      <w:r w:rsidRPr="00027B7B">
        <w:rPr>
          <w:i/>
        </w:rPr>
        <w:t>Nature Reviews: Neuroscience</w:t>
      </w:r>
      <w:r w:rsidRPr="00027B7B">
        <w:t>,</w:t>
      </w:r>
      <w:r w:rsidRPr="00027B7B">
        <w:rPr>
          <w:i/>
        </w:rPr>
        <w:t xml:space="preserve"> 19</w:t>
      </w:r>
      <w:r w:rsidRPr="00027B7B">
        <w:t xml:space="preserve">(2), 107-118. </w:t>
      </w:r>
      <w:hyperlink r:id="rId18" w:history="1">
        <w:r w:rsidRPr="00027B7B">
          <w:rPr>
            <w:rStyle w:val="Collegamentoipertestuale"/>
          </w:rPr>
          <w:t>https://doi.org/10.1038/nrn.2017.151</w:t>
        </w:r>
      </w:hyperlink>
      <w:r w:rsidRPr="00027B7B">
        <w:t xml:space="preserve"> </w:t>
      </w:r>
    </w:p>
    <w:p w14:paraId="707D88C0" w14:textId="658AFBB4" w:rsidR="00027B7B" w:rsidRPr="00027B7B" w:rsidRDefault="00027B7B" w:rsidP="00027B7B">
      <w:pPr>
        <w:pStyle w:val="EndNoteBibliography"/>
        <w:ind w:left="720" w:hanging="720"/>
      </w:pPr>
      <w:r w:rsidRPr="00027B7B">
        <w:t xml:space="preserve">Demertzi, A., Antonopoulos, G., Heine, L., Voss, H. U., Crone, J. S., de Los Angeles, C., . . . Laureys, S. (2015). Intrinsic functional connectivity differentiates minimally conscious from unresponsive patients. </w:t>
      </w:r>
      <w:r w:rsidRPr="00027B7B">
        <w:rPr>
          <w:i/>
        </w:rPr>
        <w:t>Brain</w:t>
      </w:r>
      <w:r w:rsidRPr="00027B7B">
        <w:t>,</w:t>
      </w:r>
      <w:r w:rsidRPr="00027B7B">
        <w:rPr>
          <w:i/>
        </w:rPr>
        <w:t xml:space="preserve"> 138</w:t>
      </w:r>
      <w:r w:rsidRPr="00027B7B">
        <w:t xml:space="preserve">(Pt 9), 2619-2631. </w:t>
      </w:r>
      <w:hyperlink r:id="rId19" w:history="1">
        <w:r w:rsidRPr="00027B7B">
          <w:rPr>
            <w:rStyle w:val="Collegamentoipertestuale"/>
          </w:rPr>
          <w:t>https://doi.org/10.1093/brain/awv169</w:t>
        </w:r>
      </w:hyperlink>
      <w:r w:rsidRPr="00027B7B">
        <w:t xml:space="preserve"> </w:t>
      </w:r>
    </w:p>
    <w:p w14:paraId="4D506D8F" w14:textId="0217BC2F" w:rsidR="00027B7B" w:rsidRPr="00027B7B" w:rsidRDefault="00027B7B" w:rsidP="00027B7B">
      <w:pPr>
        <w:pStyle w:val="EndNoteBibliography"/>
        <w:ind w:left="720" w:hanging="720"/>
      </w:pPr>
      <w:r w:rsidRPr="002262EF">
        <w:rPr>
          <w:lang w:val="it-IT"/>
        </w:rPr>
        <w:t xml:space="preserve">Demertzi, A., Tagliazucchi, E., Dehaene, S., Deco, G., Barttfeld, P., Raimondo, F., . . . </w:t>
      </w:r>
      <w:r w:rsidRPr="00027B7B">
        <w:t xml:space="preserve">Sitt, J. D. (2019). Human consciousness is supported by dynamic complex patterns of brain signal coordination. </w:t>
      </w:r>
      <w:r w:rsidRPr="00027B7B">
        <w:rPr>
          <w:i/>
        </w:rPr>
        <w:t>Sci Adv</w:t>
      </w:r>
      <w:r w:rsidRPr="00027B7B">
        <w:t>,</w:t>
      </w:r>
      <w:r w:rsidRPr="00027B7B">
        <w:rPr>
          <w:i/>
        </w:rPr>
        <w:t xml:space="preserve"> 5</w:t>
      </w:r>
      <w:r w:rsidRPr="00027B7B">
        <w:t xml:space="preserve">(2), eaat7603. </w:t>
      </w:r>
      <w:hyperlink r:id="rId20" w:history="1">
        <w:r w:rsidRPr="00027B7B">
          <w:rPr>
            <w:rStyle w:val="Collegamentoipertestuale"/>
          </w:rPr>
          <w:t>https://doi.org/10.1126/sciadv.aat7603</w:t>
        </w:r>
      </w:hyperlink>
      <w:r w:rsidRPr="00027B7B">
        <w:t xml:space="preserve"> </w:t>
      </w:r>
    </w:p>
    <w:p w14:paraId="46A259B2" w14:textId="5D2A8F05" w:rsidR="00027B7B" w:rsidRPr="00027B7B" w:rsidRDefault="00027B7B" w:rsidP="00027B7B">
      <w:pPr>
        <w:pStyle w:val="EndNoteBibliography"/>
        <w:ind w:left="720" w:hanging="720"/>
      </w:pPr>
      <w:r w:rsidRPr="00027B7B">
        <w:t xml:space="preserve">Edlow, B. L., Chatelle, C., Spencer, C. A., Chu, C. J., Bodien, Y. G., O'Connor, K. L., . . . Wu, O. (2017). Early detection of consciousness in patients with acute severe traumatic brain injury. </w:t>
      </w:r>
      <w:r w:rsidRPr="00027B7B">
        <w:rPr>
          <w:i/>
        </w:rPr>
        <w:t>Brain</w:t>
      </w:r>
      <w:r w:rsidRPr="00027B7B">
        <w:t>,</w:t>
      </w:r>
      <w:r w:rsidRPr="00027B7B">
        <w:rPr>
          <w:i/>
        </w:rPr>
        <w:t xml:space="preserve"> 140</w:t>
      </w:r>
      <w:r w:rsidRPr="00027B7B">
        <w:t xml:space="preserve">(9), 2399-2414. </w:t>
      </w:r>
      <w:hyperlink r:id="rId21" w:history="1">
        <w:r w:rsidRPr="00027B7B">
          <w:rPr>
            <w:rStyle w:val="Collegamentoipertestuale"/>
          </w:rPr>
          <w:t>https://doi.org/10.1093/brain/awx176</w:t>
        </w:r>
      </w:hyperlink>
      <w:r w:rsidRPr="00027B7B">
        <w:t xml:space="preserve"> </w:t>
      </w:r>
    </w:p>
    <w:p w14:paraId="22014C18" w14:textId="08EEE07C" w:rsidR="00027B7B" w:rsidRPr="002262EF" w:rsidRDefault="00027B7B" w:rsidP="00027B7B">
      <w:pPr>
        <w:pStyle w:val="EndNoteBibliography"/>
        <w:ind w:left="720" w:hanging="720"/>
        <w:rPr>
          <w:lang w:val="it-IT"/>
        </w:rPr>
      </w:pPr>
      <w:r w:rsidRPr="00027B7B">
        <w:t xml:space="preserve">Engemann, D. A., Kozynets, O., Sabbagh, D., Lemaitre, G., Varoquaux, G., Liem, F., &amp; Gramfort, A. (2020). Combining magnetoencephalography with magnetic resonance imaging enhances learning of surrogate-biomarkers. </w:t>
      </w:r>
      <w:r w:rsidRPr="002262EF">
        <w:rPr>
          <w:i/>
          <w:lang w:val="it-IT"/>
        </w:rPr>
        <w:t>Elife</w:t>
      </w:r>
      <w:r w:rsidRPr="002262EF">
        <w:rPr>
          <w:lang w:val="it-IT"/>
        </w:rPr>
        <w:t>,</w:t>
      </w:r>
      <w:r w:rsidRPr="002262EF">
        <w:rPr>
          <w:i/>
          <w:lang w:val="it-IT"/>
        </w:rPr>
        <w:t xml:space="preserve"> 9</w:t>
      </w:r>
      <w:r w:rsidRPr="002262EF">
        <w:rPr>
          <w:lang w:val="it-IT"/>
        </w:rPr>
        <w:t xml:space="preserve">. </w:t>
      </w:r>
      <w:hyperlink r:id="rId22" w:history="1">
        <w:r w:rsidRPr="002262EF">
          <w:rPr>
            <w:rStyle w:val="Collegamentoipertestuale"/>
            <w:lang w:val="it-IT"/>
          </w:rPr>
          <w:t>https://doi.org/10.7554/eLife.54055</w:t>
        </w:r>
      </w:hyperlink>
      <w:r w:rsidRPr="002262EF">
        <w:rPr>
          <w:lang w:val="it-IT"/>
        </w:rPr>
        <w:t xml:space="preserve"> </w:t>
      </w:r>
    </w:p>
    <w:p w14:paraId="5E100AC6" w14:textId="4021D98D" w:rsidR="00027B7B" w:rsidRPr="00027B7B" w:rsidRDefault="00027B7B" w:rsidP="00027B7B">
      <w:pPr>
        <w:pStyle w:val="EndNoteBibliography"/>
        <w:ind w:left="720" w:hanging="720"/>
      </w:pPr>
      <w:r w:rsidRPr="002262EF">
        <w:rPr>
          <w:lang w:val="it-IT"/>
        </w:rPr>
        <w:t xml:space="preserve">Estraneo, A., Loreto, V., Guarino, I., Boemia, V., Paone, G., Moretta, P., &amp; Trojano, L. (2016). </w:t>
      </w:r>
      <w:r w:rsidRPr="00027B7B">
        <w:t xml:space="preserve">Standard EEG in diagnostic process of prolonged disorders of consciousness. </w:t>
      </w:r>
      <w:r w:rsidRPr="00027B7B">
        <w:rPr>
          <w:i/>
        </w:rPr>
        <w:t>Clinical Neurophysiology</w:t>
      </w:r>
      <w:r w:rsidRPr="00027B7B">
        <w:t>,</w:t>
      </w:r>
      <w:r w:rsidRPr="00027B7B">
        <w:rPr>
          <w:i/>
        </w:rPr>
        <w:t xml:space="preserve"> 127</w:t>
      </w:r>
      <w:r w:rsidRPr="00027B7B">
        <w:t xml:space="preserve">(6), 2379-2385. </w:t>
      </w:r>
      <w:hyperlink r:id="rId23" w:history="1">
        <w:r w:rsidRPr="00027B7B">
          <w:rPr>
            <w:rStyle w:val="Collegamentoipertestuale"/>
          </w:rPr>
          <w:t>https://doi.org/10.1016/j.clinph.2016.03.021</w:t>
        </w:r>
      </w:hyperlink>
      <w:r w:rsidRPr="00027B7B">
        <w:t xml:space="preserve"> </w:t>
      </w:r>
    </w:p>
    <w:p w14:paraId="16D671B6" w14:textId="12111313" w:rsidR="00027B7B" w:rsidRPr="00027B7B" w:rsidRDefault="00027B7B" w:rsidP="00027B7B">
      <w:pPr>
        <w:pStyle w:val="EndNoteBibliography"/>
        <w:ind w:left="720" w:hanging="720"/>
      </w:pPr>
      <w:r w:rsidRPr="00027B7B">
        <w:t xml:space="preserve">Fingelkurts, A. A., Fingelkurts, A. A., Bagnato, S., Boccagni, C., &amp; Galardi, G. (2013). The value of spontaneous EEG oscillations in distinguishing patients in vegetative and minimally conscious states. </w:t>
      </w:r>
      <w:r w:rsidRPr="00027B7B">
        <w:rPr>
          <w:i/>
        </w:rPr>
        <w:t>Supplements to Clinical Neurophysiology</w:t>
      </w:r>
      <w:r w:rsidRPr="00027B7B">
        <w:t>,</w:t>
      </w:r>
      <w:r w:rsidRPr="00027B7B">
        <w:rPr>
          <w:i/>
        </w:rPr>
        <w:t xml:space="preserve"> 62</w:t>
      </w:r>
      <w:r w:rsidRPr="00027B7B">
        <w:t xml:space="preserve">, 81-99. </w:t>
      </w:r>
      <w:hyperlink r:id="rId24" w:history="1">
        <w:r w:rsidRPr="00027B7B">
          <w:rPr>
            <w:rStyle w:val="Collegamentoipertestuale"/>
          </w:rPr>
          <w:t>https://doi.org/10.1016/b978-0-7020-5307-8.00005-3</w:t>
        </w:r>
      </w:hyperlink>
      <w:r w:rsidRPr="00027B7B">
        <w:t xml:space="preserve"> </w:t>
      </w:r>
    </w:p>
    <w:p w14:paraId="7AC761DA" w14:textId="0DAFCC66" w:rsidR="00027B7B" w:rsidRPr="00027B7B" w:rsidRDefault="00027B7B" w:rsidP="00027B7B">
      <w:pPr>
        <w:pStyle w:val="EndNoteBibliography"/>
        <w:ind w:left="720" w:hanging="720"/>
      </w:pPr>
      <w:r w:rsidRPr="00027B7B">
        <w:t xml:space="preserve">Giacino, J. T., Kalmar, K., &amp; Whyte, J. (2004). The JFK Coma Recovery Scale-Revised: measurement characteristics and diagnostic utility. </w:t>
      </w:r>
      <w:r w:rsidRPr="00027B7B">
        <w:rPr>
          <w:i/>
        </w:rPr>
        <w:t>Archives of Physical Medicine and Rehabilitation</w:t>
      </w:r>
      <w:r w:rsidRPr="00027B7B">
        <w:t>,</w:t>
      </w:r>
      <w:r w:rsidRPr="00027B7B">
        <w:rPr>
          <w:i/>
        </w:rPr>
        <w:t xml:space="preserve"> 85</w:t>
      </w:r>
      <w:r w:rsidRPr="00027B7B">
        <w:t xml:space="preserve">(12), 2020-2029. </w:t>
      </w:r>
      <w:hyperlink r:id="rId25" w:history="1">
        <w:r w:rsidRPr="00027B7B">
          <w:rPr>
            <w:rStyle w:val="Collegamentoipertestuale"/>
          </w:rPr>
          <w:t>https://doi.org/10.1016/j.apmr.2004.02.033</w:t>
        </w:r>
      </w:hyperlink>
      <w:r w:rsidRPr="00027B7B">
        <w:t xml:space="preserve"> </w:t>
      </w:r>
    </w:p>
    <w:p w14:paraId="6A4155CA" w14:textId="0E321835" w:rsidR="00027B7B" w:rsidRPr="00027B7B" w:rsidRDefault="00027B7B" w:rsidP="00027B7B">
      <w:pPr>
        <w:pStyle w:val="EndNoteBibliography"/>
        <w:ind w:left="720" w:hanging="720"/>
      </w:pPr>
      <w:r w:rsidRPr="00027B7B">
        <w:t xml:space="preserve">Koelman, L. A., &amp; Lowery, M. M. (2019). Beta-Band Resonance and Intrinsic Oscillations in a Biophysically Detailed Model of the Subthalamic Nucleus-Globus Pallidus Network. </w:t>
      </w:r>
      <w:r w:rsidRPr="00027B7B">
        <w:rPr>
          <w:i/>
        </w:rPr>
        <w:t>Frontiers in Computational Neuroscience</w:t>
      </w:r>
      <w:r w:rsidRPr="00027B7B">
        <w:t>,</w:t>
      </w:r>
      <w:r w:rsidRPr="00027B7B">
        <w:rPr>
          <w:i/>
        </w:rPr>
        <w:t xml:space="preserve"> 13</w:t>
      </w:r>
      <w:r w:rsidRPr="00027B7B">
        <w:t xml:space="preserve">, 77. </w:t>
      </w:r>
      <w:hyperlink r:id="rId26" w:history="1">
        <w:r w:rsidRPr="00027B7B">
          <w:rPr>
            <w:rStyle w:val="Collegamentoipertestuale"/>
          </w:rPr>
          <w:t>https://doi.org/10.3389/fncom.2019.00077</w:t>
        </w:r>
      </w:hyperlink>
      <w:r w:rsidRPr="00027B7B">
        <w:t xml:space="preserve"> </w:t>
      </w:r>
    </w:p>
    <w:p w14:paraId="2D343CC1" w14:textId="117349E7" w:rsidR="00027B7B" w:rsidRPr="00027B7B" w:rsidRDefault="00027B7B" w:rsidP="00027B7B">
      <w:pPr>
        <w:pStyle w:val="EndNoteBibliography"/>
        <w:ind w:left="720" w:hanging="720"/>
      </w:pPr>
      <w:r w:rsidRPr="00027B7B">
        <w:t xml:space="preserve">Kumral, D., Sansal, F., Cesnaite, E., Mahjoory, K., Al, E., Gaebler, M., . . . Villringer, A. (2020). BOLD and EEG signal variability at rest differently relate to aging in the human brain. </w:t>
      </w:r>
      <w:r w:rsidRPr="00027B7B">
        <w:rPr>
          <w:i/>
        </w:rPr>
        <w:t>Neuroimage</w:t>
      </w:r>
      <w:r w:rsidRPr="00027B7B">
        <w:t>,</w:t>
      </w:r>
      <w:r w:rsidRPr="00027B7B">
        <w:rPr>
          <w:i/>
        </w:rPr>
        <w:t xml:space="preserve"> 207</w:t>
      </w:r>
      <w:r w:rsidRPr="00027B7B">
        <w:t xml:space="preserve">, 116373. </w:t>
      </w:r>
      <w:hyperlink r:id="rId27" w:history="1">
        <w:r w:rsidRPr="00027B7B">
          <w:rPr>
            <w:rStyle w:val="Collegamentoipertestuale"/>
          </w:rPr>
          <w:t>https://doi.org/10.1016/j.neuroimage.2019.116373</w:t>
        </w:r>
      </w:hyperlink>
      <w:r w:rsidRPr="00027B7B">
        <w:t xml:space="preserve"> </w:t>
      </w:r>
    </w:p>
    <w:p w14:paraId="7BEE71B6" w14:textId="176DDD35" w:rsidR="00027B7B" w:rsidRPr="00027B7B" w:rsidRDefault="00027B7B" w:rsidP="00027B7B">
      <w:pPr>
        <w:pStyle w:val="EndNoteBibliography"/>
        <w:ind w:left="720" w:hanging="720"/>
      </w:pPr>
      <w:r w:rsidRPr="00027B7B">
        <w:t xml:space="preserve">Laureys, S. (2005). The neural correlate of (un)awareness: lessons from the vegetative state. </w:t>
      </w:r>
      <w:r w:rsidRPr="00027B7B">
        <w:rPr>
          <w:i/>
        </w:rPr>
        <w:t>Trends in Cognitive Sciences</w:t>
      </w:r>
      <w:r w:rsidRPr="00027B7B">
        <w:t>,</w:t>
      </w:r>
      <w:r w:rsidRPr="00027B7B">
        <w:rPr>
          <w:i/>
        </w:rPr>
        <w:t xml:space="preserve"> 9</w:t>
      </w:r>
      <w:r w:rsidRPr="00027B7B">
        <w:t xml:space="preserve">(12), 556-559. </w:t>
      </w:r>
      <w:hyperlink r:id="rId28" w:history="1">
        <w:r w:rsidRPr="00027B7B">
          <w:rPr>
            <w:rStyle w:val="Collegamentoipertestuale"/>
          </w:rPr>
          <w:t>https://doi.org/10.1016/j.tics.2005.10.010</w:t>
        </w:r>
      </w:hyperlink>
      <w:r w:rsidRPr="00027B7B">
        <w:t xml:space="preserve"> </w:t>
      </w:r>
    </w:p>
    <w:p w14:paraId="4EE2BA9E" w14:textId="0E8B72E9" w:rsidR="00027B7B" w:rsidRPr="00027B7B" w:rsidRDefault="00027B7B" w:rsidP="00027B7B">
      <w:pPr>
        <w:pStyle w:val="EndNoteBibliography"/>
        <w:ind w:left="720" w:hanging="720"/>
      </w:pPr>
      <w:r w:rsidRPr="00027B7B">
        <w:t xml:space="preserve">Lechinger, J., Bothe, K., Pichler, G., Michitsch, G., Donis, J., Klimesch, W., &amp; Schabus, M. (2013). CRS-R score in disorders of consciousness is strongly related to spectral EEG at rest. </w:t>
      </w:r>
      <w:r w:rsidRPr="00027B7B">
        <w:rPr>
          <w:i/>
        </w:rPr>
        <w:t>Journal of Neurology</w:t>
      </w:r>
      <w:r w:rsidRPr="00027B7B">
        <w:t>,</w:t>
      </w:r>
      <w:r w:rsidRPr="00027B7B">
        <w:rPr>
          <w:i/>
        </w:rPr>
        <w:t xml:space="preserve"> 260</w:t>
      </w:r>
      <w:r w:rsidRPr="00027B7B">
        <w:t xml:space="preserve">(9), 2348-2356. </w:t>
      </w:r>
      <w:hyperlink r:id="rId29" w:history="1">
        <w:r w:rsidRPr="00027B7B">
          <w:rPr>
            <w:rStyle w:val="Collegamentoipertestuale"/>
          </w:rPr>
          <w:t>https://doi.org/10.1007/s00415-013-6982-3</w:t>
        </w:r>
      </w:hyperlink>
      <w:r w:rsidRPr="00027B7B">
        <w:t xml:space="preserve"> </w:t>
      </w:r>
    </w:p>
    <w:p w14:paraId="422AEBA3" w14:textId="77777777" w:rsidR="00027B7B" w:rsidRPr="00027B7B" w:rsidRDefault="00027B7B" w:rsidP="00027B7B">
      <w:pPr>
        <w:pStyle w:val="EndNoteBibliography"/>
        <w:ind w:left="720" w:hanging="720"/>
      </w:pPr>
      <w:r w:rsidRPr="00027B7B">
        <w:t xml:space="preserve">Lehembre, R., Bruno, M. A., Vanhaudenhuyse, A., Chatelle, C., Cologan, V., Leclercq, Y., . . . Noirhomme, Q. (2012). Resting-state EEG study of comatose patients: a connectivity and frequency analysis to find differences between vegetative and minimally conscious states. </w:t>
      </w:r>
      <w:r w:rsidRPr="00027B7B">
        <w:rPr>
          <w:i/>
        </w:rPr>
        <w:t>Functional Neurology</w:t>
      </w:r>
      <w:r w:rsidRPr="00027B7B">
        <w:t>,</w:t>
      </w:r>
      <w:r w:rsidRPr="00027B7B">
        <w:rPr>
          <w:i/>
        </w:rPr>
        <w:t xml:space="preserve"> 27</w:t>
      </w:r>
      <w:r w:rsidRPr="00027B7B">
        <w:t xml:space="preserve">(1), 41-47. </w:t>
      </w:r>
      <w:r w:rsidRPr="00027B7B">
        <w:rPr>
          <w:u w:val="single"/>
        </w:rPr>
        <w:t>&lt;Go to ISI&gt;://WOS:000307137200007</w:t>
      </w:r>
      <w:r w:rsidRPr="00027B7B">
        <w:t xml:space="preserve"> </w:t>
      </w:r>
    </w:p>
    <w:p w14:paraId="4B3B691D" w14:textId="3CCE9AD4" w:rsidR="00027B7B" w:rsidRPr="00027B7B" w:rsidRDefault="00027B7B" w:rsidP="00027B7B">
      <w:pPr>
        <w:pStyle w:val="EndNoteBibliography"/>
        <w:ind w:left="720" w:hanging="720"/>
      </w:pPr>
      <w:r w:rsidRPr="00027B7B">
        <w:t xml:space="preserve">Leon-Carrion, J., Martin-Rodriguez, J. F., Damas-Lopez, J., Barroso y Martin, J. M., &amp; Dominguez-Morales, M. R. (2008). Brain function in the minimally conscious state: a quantitative neurophysiological study. </w:t>
      </w:r>
      <w:r w:rsidRPr="00027B7B">
        <w:rPr>
          <w:i/>
        </w:rPr>
        <w:t>Clinical Neurophysiology</w:t>
      </w:r>
      <w:r w:rsidRPr="00027B7B">
        <w:t>,</w:t>
      </w:r>
      <w:r w:rsidRPr="00027B7B">
        <w:rPr>
          <w:i/>
        </w:rPr>
        <w:t xml:space="preserve"> 119</w:t>
      </w:r>
      <w:r w:rsidRPr="00027B7B">
        <w:t xml:space="preserve">(7), 1506-1514. </w:t>
      </w:r>
      <w:hyperlink r:id="rId30" w:history="1">
        <w:r w:rsidRPr="00027B7B">
          <w:rPr>
            <w:rStyle w:val="Collegamentoipertestuale"/>
          </w:rPr>
          <w:t>https://doi.org/10.1016/j.clinph.2008.03.030</w:t>
        </w:r>
      </w:hyperlink>
      <w:r w:rsidRPr="00027B7B">
        <w:t xml:space="preserve"> </w:t>
      </w:r>
    </w:p>
    <w:p w14:paraId="7FCBD658" w14:textId="3D7DA711" w:rsidR="00027B7B" w:rsidRPr="00027B7B" w:rsidRDefault="00027B7B" w:rsidP="00027B7B">
      <w:pPr>
        <w:pStyle w:val="EndNoteBibliography"/>
        <w:ind w:left="720" w:hanging="720"/>
      </w:pPr>
      <w:r w:rsidRPr="00027B7B">
        <w:t xml:space="preserve">Lutkenhoff, E. S., Chiang, J., Tshibanda, L., Kamau, E., Kirsch, M., Pickard, J. D., . . . Monti, M. M. (2015). Thalamic and extrathalamic mechanisms of consciousness after severe brain injury. </w:t>
      </w:r>
      <w:r w:rsidRPr="00027B7B">
        <w:rPr>
          <w:i/>
        </w:rPr>
        <w:t>Annals of Neurology</w:t>
      </w:r>
      <w:r w:rsidRPr="00027B7B">
        <w:t>,</w:t>
      </w:r>
      <w:r w:rsidRPr="00027B7B">
        <w:rPr>
          <w:i/>
        </w:rPr>
        <w:t xml:space="preserve"> 78</w:t>
      </w:r>
      <w:r w:rsidRPr="00027B7B">
        <w:t xml:space="preserve">(1), 68-76. </w:t>
      </w:r>
      <w:hyperlink r:id="rId31" w:history="1">
        <w:r w:rsidRPr="00027B7B">
          <w:rPr>
            <w:rStyle w:val="Collegamentoipertestuale"/>
          </w:rPr>
          <w:t>https://doi.org/10.1002/ana.24423</w:t>
        </w:r>
      </w:hyperlink>
      <w:r w:rsidRPr="00027B7B">
        <w:t xml:space="preserve"> </w:t>
      </w:r>
    </w:p>
    <w:p w14:paraId="34CBEF95" w14:textId="7108CDC5" w:rsidR="00027B7B" w:rsidRPr="00027B7B" w:rsidRDefault="00027B7B" w:rsidP="00027B7B">
      <w:pPr>
        <w:pStyle w:val="EndNoteBibliography"/>
        <w:ind w:left="720" w:hanging="720"/>
      </w:pPr>
      <w:r w:rsidRPr="00027B7B">
        <w:t xml:space="preserve">Lutkenhoff, E. S., McArthur, D. L., Hua, X., Thompson, P. M., Vespa, P. M., &amp; Monti, M. M. (2013). Thalamic atrophy in antero-medial and dorsal nuclei correlates with six-month outcome after severe brain injury. </w:t>
      </w:r>
      <w:r w:rsidRPr="00027B7B">
        <w:rPr>
          <w:i/>
        </w:rPr>
        <w:t>Neuroimage Clin</w:t>
      </w:r>
      <w:r w:rsidRPr="00027B7B">
        <w:t>,</w:t>
      </w:r>
      <w:r w:rsidRPr="00027B7B">
        <w:rPr>
          <w:i/>
        </w:rPr>
        <w:t xml:space="preserve"> 3</w:t>
      </w:r>
      <w:r w:rsidRPr="00027B7B">
        <w:t xml:space="preserve">, 396-404. </w:t>
      </w:r>
      <w:hyperlink r:id="rId32" w:history="1">
        <w:r w:rsidRPr="00027B7B">
          <w:rPr>
            <w:rStyle w:val="Collegamentoipertestuale"/>
          </w:rPr>
          <w:t>https://doi.org/10.1016/j.nicl.2013.09.010</w:t>
        </w:r>
      </w:hyperlink>
      <w:r w:rsidRPr="00027B7B">
        <w:t xml:space="preserve"> </w:t>
      </w:r>
    </w:p>
    <w:p w14:paraId="272A52AF" w14:textId="20803487" w:rsidR="00027B7B" w:rsidRPr="00027B7B" w:rsidRDefault="00027B7B" w:rsidP="00027B7B">
      <w:pPr>
        <w:pStyle w:val="EndNoteBibliography"/>
        <w:ind w:left="720" w:hanging="720"/>
      </w:pPr>
      <w:r w:rsidRPr="00027B7B">
        <w:t xml:space="preserve">Lutkenhoff, E. S., Rosenberg, M., Chiang, J., Zhang, K., Pickard, J. D., Owen, A. M., &amp; Monti, M. M. (2014). Optimized brain extraction for pathological brains (optiBET). </w:t>
      </w:r>
      <w:r w:rsidRPr="00027B7B">
        <w:rPr>
          <w:i/>
        </w:rPr>
        <w:t>PloS One</w:t>
      </w:r>
      <w:r w:rsidRPr="00027B7B">
        <w:t>,</w:t>
      </w:r>
      <w:r w:rsidRPr="00027B7B">
        <w:rPr>
          <w:i/>
        </w:rPr>
        <w:t xml:space="preserve"> 9</w:t>
      </w:r>
      <w:r w:rsidRPr="00027B7B">
        <w:t xml:space="preserve">(12), e115551. </w:t>
      </w:r>
      <w:hyperlink r:id="rId33" w:history="1">
        <w:r w:rsidRPr="00027B7B">
          <w:rPr>
            <w:rStyle w:val="Collegamentoipertestuale"/>
          </w:rPr>
          <w:t>https://doi.org/10.1371/journal.pone.0115551</w:t>
        </w:r>
      </w:hyperlink>
      <w:r w:rsidRPr="00027B7B">
        <w:t xml:space="preserve"> </w:t>
      </w:r>
    </w:p>
    <w:p w14:paraId="0AAC61CF" w14:textId="77777777" w:rsidR="00027B7B" w:rsidRPr="00027B7B" w:rsidRDefault="00027B7B" w:rsidP="00027B7B">
      <w:pPr>
        <w:pStyle w:val="EndNoteBibliography"/>
        <w:ind w:left="720" w:hanging="720"/>
      </w:pPr>
      <w:r w:rsidRPr="00027B7B">
        <w:t xml:space="preserve">Lutkenhoff, E. S., Wright, M. J., Shrestha, V., Real, C., McArthur, D. L., Buitrago-Blanco, M., . . . Monti, M. M. (In press). The subcortical basis of outcome and cognitive impairment in TBI: A longitudinal cohort study. </w:t>
      </w:r>
      <w:r w:rsidRPr="00027B7B">
        <w:rPr>
          <w:i/>
        </w:rPr>
        <w:t>Neurology</w:t>
      </w:r>
      <w:r w:rsidRPr="00027B7B">
        <w:t xml:space="preserve">, 669390. </w:t>
      </w:r>
    </w:p>
    <w:p w14:paraId="52BC7077" w14:textId="533AC428" w:rsidR="00027B7B" w:rsidRPr="00027B7B" w:rsidRDefault="00027B7B" w:rsidP="00027B7B">
      <w:pPr>
        <w:pStyle w:val="EndNoteBibliography"/>
        <w:ind w:left="720" w:hanging="720"/>
      </w:pPr>
      <w:r w:rsidRPr="00027B7B">
        <w:t xml:space="preserve">Masel, B. E., &amp; DeWitt, D. S. (2010). Traumatic brain injury: a disease process, not an event. </w:t>
      </w:r>
      <w:r w:rsidRPr="00027B7B">
        <w:rPr>
          <w:i/>
        </w:rPr>
        <w:t>Journal of Neurotrauma</w:t>
      </w:r>
      <w:r w:rsidRPr="00027B7B">
        <w:t>,</w:t>
      </w:r>
      <w:r w:rsidRPr="00027B7B">
        <w:rPr>
          <w:i/>
        </w:rPr>
        <w:t xml:space="preserve"> 27</w:t>
      </w:r>
      <w:r w:rsidRPr="00027B7B">
        <w:t xml:space="preserve">(8), 1529-1540. </w:t>
      </w:r>
      <w:hyperlink r:id="rId34" w:history="1">
        <w:r w:rsidRPr="00027B7B">
          <w:rPr>
            <w:rStyle w:val="Collegamentoipertestuale"/>
          </w:rPr>
          <w:t>https://doi.org/10.1089/neu.2010.1358</w:t>
        </w:r>
      </w:hyperlink>
      <w:r w:rsidRPr="00027B7B">
        <w:t xml:space="preserve"> </w:t>
      </w:r>
    </w:p>
    <w:p w14:paraId="5FD5959A" w14:textId="567036EF" w:rsidR="00027B7B" w:rsidRPr="00027B7B" w:rsidRDefault="00027B7B" w:rsidP="00027B7B">
      <w:pPr>
        <w:pStyle w:val="EndNoteBibliography"/>
        <w:ind w:left="720" w:hanging="720"/>
      </w:pPr>
      <w:r w:rsidRPr="00027B7B">
        <w:t xml:space="preserve">Mirzaei, A., Kumar, A., Leventhal, D., Mallet, N., Aertsen, A., Berke, J., &amp; Schmidt, R. (2017). Sensorimotor Processing in the Basal Ganglia Leads to Transient Beta Oscillations during Behavior. </w:t>
      </w:r>
      <w:r w:rsidRPr="00027B7B">
        <w:rPr>
          <w:i/>
        </w:rPr>
        <w:t>Journal of Neuroscience</w:t>
      </w:r>
      <w:r w:rsidRPr="00027B7B">
        <w:t>,</w:t>
      </w:r>
      <w:r w:rsidRPr="00027B7B">
        <w:rPr>
          <w:i/>
        </w:rPr>
        <w:t xml:space="preserve"> 37</w:t>
      </w:r>
      <w:r w:rsidRPr="00027B7B">
        <w:t xml:space="preserve">(46), 11220-11232. </w:t>
      </w:r>
      <w:hyperlink r:id="rId35" w:history="1">
        <w:r w:rsidRPr="00027B7B">
          <w:rPr>
            <w:rStyle w:val="Collegamentoipertestuale"/>
          </w:rPr>
          <w:t>https://doi.org/10.1523/JNEUROSCI.1289-17.2017</w:t>
        </w:r>
      </w:hyperlink>
      <w:r w:rsidRPr="00027B7B">
        <w:t xml:space="preserve"> </w:t>
      </w:r>
    </w:p>
    <w:p w14:paraId="6497AC82" w14:textId="0452AE75" w:rsidR="00027B7B" w:rsidRPr="00027B7B" w:rsidRDefault="00027B7B" w:rsidP="00027B7B">
      <w:pPr>
        <w:pStyle w:val="EndNoteBibliography"/>
        <w:ind w:left="720" w:hanging="720"/>
      </w:pPr>
      <w:r w:rsidRPr="00027B7B">
        <w:t xml:space="preserve">Monti, M. M. (2012). Cognition in the vegetative state. </w:t>
      </w:r>
      <w:r w:rsidRPr="00027B7B">
        <w:rPr>
          <w:i/>
        </w:rPr>
        <w:t>Annual Review of Clinical Psychology</w:t>
      </w:r>
      <w:r w:rsidRPr="00027B7B">
        <w:t>,</w:t>
      </w:r>
      <w:r w:rsidRPr="00027B7B">
        <w:rPr>
          <w:i/>
        </w:rPr>
        <w:t xml:space="preserve"> 8</w:t>
      </w:r>
      <w:r w:rsidRPr="00027B7B">
        <w:t xml:space="preserve">, 431-454. </w:t>
      </w:r>
      <w:hyperlink r:id="rId36" w:history="1">
        <w:r w:rsidRPr="00027B7B">
          <w:rPr>
            <w:rStyle w:val="Collegamentoipertestuale"/>
          </w:rPr>
          <w:t>https://doi.org/10.1146/annurev-clinpsy-032511-143050</w:t>
        </w:r>
      </w:hyperlink>
      <w:r w:rsidRPr="00027B7B">
        <w:t xml:space="preserve"> </w:t>
      </w:r>
    </w:p>
    <w:p w14:paraId="60D66430" w14:textId="74937BF3" w:rsidR="00027B7B" w:rsidRPr="00027B7B" w:rsidRDefault="00027B7B" w:rsidP="00027B7B">
      <w:pPr>
        <w:pStyle w:val="EndNoteBibliography"/>
        <w:ind w:left="720" w:hanging="720"/>
      </w:pPr>
      <w:r w:rsidRPr="00027B7B">
        <w:t xml:space="preserve">Monti, M. M., Laureys, S., &amp; Owen, A. M. (2010). The vegetative state. </w:t>
      </w:r>
      <w:r w:rsidRPr="00027B7B">
        <w:rPr>
          <w:i/>
        </w:rPr>
        <w:t>BMJ</w:t>
      </w:r>
      <w:r w:rsidRPr="00027B7B">
        <w:t>,</w:t>
      </w:r>
      <w:r w:rsidRPr="00027B7B">
        <w:rPr>
          <w:i/>
        </w:rPr>
        <w:t xml:space="preserve"> 341</w:t>
      </w:r>
      <w:r w:rsidRPr="00027B7B">
        <w:t xml:space="preserve">(aug02 1), c3765. </w:t>
      </w:r>
      <w:hyperlink r:id="rId37" w:history="1">
        <w:r w:rsidRPr="00027B7B">
          <w:rPr>
            <w:rStyle w:val="Collegamentoipertestuale"/>
          </w:rPr>
          <w:t>https://doi.org/10.1136/bmj.c3765</w:t>
        </w:r>
      </w:hyperlink>
      <w:r w:rsidRPr="00027B7B">
        <w:t xml:space="preserve"> </w:t>
      </w:r>
    </w:p>
    <w:p w14:paraId="560D055A" w14:textId="005D2D49" w:rsidR="00027B7B" w:rsidRPr="00027B7B" w:rsidRDefault="00027B7B" w:rsidP="00027B7B">
      <w:pPr>
        <w:pStyle w:val="EndNoteBibliography"/>
        <w:ind w:left="720" w:hanging="720"/>
      </w:pPr>
      <w:r w:rsidRPr="00027B7B">
        <w:t xml:space="preserve">Monti, M. M., &amp; Owen, A. M. (2010). Behavior in the Brain Using Functional Neuroimaging to Assess Residual Cognition and Awareness After Severe Brain Injury. </w:t>
      </w:r>
      <w:r w:rsidRPr="00027B7B">
        <w:rPr>
          <w:i/>
        </w:rPr>
        <w:t>Journal of Psychophysiology</w:t>
      </w:r>
      <w:r w:rsidRPr="00027B7B">
        <w:t>,</w:t>
      </w:r>
      <w:r w:rsidRPr="00027B7B">
        <w:rPr>
          <w:i/>
        </w:rPr>
        <w:t xml:space="preserve"> 24</w:t>
      </w:r>
      <w:r w:rsidRPr="00027B7B">
        <w:t xml:space="preserve">(2), 76-82. </w:t>
      </w:r>
      <w:hyperlink r:id="rId38" w:history="1">
        <w:r w:rsidRPr="00027B7B">
          <w:rPr>
            <w:rStyle w:val="Collegamentoipertestuale"/>
          </w:rPr>
          <w:t>https://doi.org/10.1027/0269-8803/a000016</w:t>
        </w:r>
      </w:hyperlink>
      <w:r w:rsidRPr="00027B7B">
        <w:t xml:space="preserve"> </w:t>
      </w:r>
    </w:p>
    <w:p w14:paraId="08048101" w14:textId="634498C6" w:rsidR="00027B7B" w:rsidRPr="00027B7B" w:rsidRDefault="00027B7B" w:rsidP="00027B7B">
      <w:pPr>
        <w:pStyle w:val="EndNoteBibliography"/>
        <w:ind w:left="720" w:hanging="720"/>
      </w:pPr>
      <w:r w:rsidRPr="00027B7B">
        <w:t xml:space="preserve">Monti, M. M., Rosenberg, M., Finoia, P., Kamau, E., Pickard, J. D., &amp; Owen, A. M. (2015). Thalamo-frontal connectivity mediates top-down cognitive functions in disorders of consciousness. </w:t>
      </w:r>
      <w:r w:rsidRPr="00027B7B">
        <w:rPr>
          <w:i/>
        </w:rPr>
        <w:t>Neurology</w:t>
      </w:r>
      <w:r w:rsidRPr="00027B7B">
        <w:t>,</w:t>
      </w:r>
      <w:r w:rsidRPr="00027B7B">
        <w:rPr>
          <w:i/>
        </w:rPr>
        <w:t xml:space="preserve"> 84</w:t>
      </w:r>
      <w:r w:rsidRPr="00027B7B">
        <w:t xml:space="preserve">(2), 167-173. </w:t>
      </w:r>
      <w:hyperlink r:id="rId39" w:history="1">
        <w:r w:rsidRPr="00027B7B">
          <w:rPr>
            <w:rStyle w:val="Collegamentoipertestuale"/>
          </w:rPr>
          <w:t>https://doi.org/10.1212/WNL.0000000000001123</w:t>
        </w:r>
      </w:hyperlink>
      <w:r w:rsidRPr="00027B7B">
        <w:t xml:space="preserve"> </w:t>
      </w:r>
    </w:p>
    <w:p w14:paraId="2A233861" w14:textId="049538B8" w:rsidR="00027B7B" w:rsidRPr="00027B7B" w:rsidRDefault="00027B7B" w:rsidP="00027B7B">
      <w:pPr>
        <w:pStyle w:val="EndNoteBibliography"/>
        <w:ind w:left="720" w:hanging="720"/>
      </w:pPr>
      <w:r w:rsidRPr="00027B7B">
        <w:t xml:space="preserve">Monti, M. M., Vanhaudenhuyse, A., Coleman, M. R., Boly, M., Pickard, J. D., Tshibanda, L., . . . Laureys, S. (2010). Willful modulation of brain activity in disorders of consciousness. </w:t>
      </w:r>
      <w:r w:rsidRPr="00027B7B">
        <w:rPr>
          <w:i/>
        </w:rPr>
        <w:t>New England Journal of Medicine</w:t>
      </w:r>
      <w:r w:rsidRPr="00027B7B">
        <w:t>,</w:t>
      </w:r>
      <w:r w:rsidRPr="00027B7B">
        <w:rPr>
          <w:i/>
        </w:rPr>
        <w:t xml:space="preserve"> 362</w:t>
      </w:r>
      <w:r w:rsidRPr="00027B7B">
        <w:t xml:space="preserve">(7), 579-589. </w:t>
      </w:r>
      <w:hyperlink r:id="rId40" w:history="1">
        <w:r w:rsidRPr="00027B7B">
          <w:rPr>
            <w:rStyle w:val="Collegamentoipertestuale"/>
          </w:rPr>
          <w:t>https://doi.org/10.1056/NEJMoa0905370</w:t>
        </w:r>
      </w:hyperlink>
      <w:r w:rsidRPr="00027B7B">
        <w:t xml:space="preserve"> </w:t>
      </w:r>
    </w:p>
    <w:p w14:paraId="271B6EF7" w14:textId="67065A16" w:rsidR="00027B7B" w:rsidRPr="00027B7B" w:rsidRDefault="00027B7B" w:rsidP="00027B7B">
      <w:pPr>
        <w:pStyle w:val="EndNoteBibliography"/>
        <w:ind w:left="720" w:hanging="720"/>
      </w:pPr>
      <w:r w:rsidRPr="00027B7B">
        <w:t xml:space="preserve">Nentwich, M., Ai, L., Madsen, J., Telesford, Q. K., Haufe, S., Milham, M. P., &amp; Parra, L. C. (2020). Functional connectivity of EEG is subject-specific, associated with phenotype, and different from fMRI. </w:t>
      </w:r>
      <w:r w:rsidRPr="00027B7B">
        <w:rPr>
          <w:i/>
        </w:rPr>
        <w:t>Neuroimage</w:t>
      </w:r>
      <w:r w:rsidRPr="00027B7B">
        <w:t>,</w:t>
      </w:r>
      <w:r w:rsidRPr="00027B7B">
        <w:rPr>
          <w:i/>
        </w:rPr>
        <w:t xml:space="preserve"> 218</w:t>
      </w:r>
      <w:r w:rsidRPr="00027B7B">
        <w:t xml:space="preserve">, 117001. </w:t>
      </w:r>
      <w:hyperlink r:id="rId41" w:history="1">
        <w:r w:rsidRPr="00027B7B">
          <w:rPr>
            <w:rStyle w:val="Collegamentoipertestuale"/>
          </w:rPr>
          <w:t>https://doi.org/10.1016/j.neuroimage.2020.117001</w:t>
        </w:r>
      </w:hyperlink>
      <w:r w:rsidRPr="00027B7B">
        <w:t xml:space="preserve"> </w:t>
      </w:r>
    </w:p>
    <w:p w14:paraId="597E4865" w14:textId="514ACD05" w:rsidR="00027B7B" w:rsidRPr="00027B7B" w:rsidRDefault="00027B7B" w:rsidP="00027B7B">
      <w:pPr>
        <w:pStyle w:val="EndNoteBibliography"/>
        <w:ind w:left="720" w:hanging="720"/>
      </w:pPr>
      <w:r w:rsidRPr="00027B7B">
        <w:t xml:space="preserve">Nigri, A., Catricala, E., Ferraro, S., Bruzzone, M. G., D'Incerti, L., Sattin, D., . . . C.R.C. members. (2017). The neural correlates of lexical processing in disorders of consciousness. </w:t>
      </w:r>
      <w:r w:rsidRPr="00027B7B">
        <w:rPr>
          <w:i/>
        </w:rPr>
        <w:t>Brain Imaging and Behavior</w:t>
      </w:r>
      <w:r w:rsidRPr="00027B7B">
        <w:t>,</w:t>
      </w:r>
      <w:r w:rsidRPr="00027B7B">
        <w:rPr>
          <w:i/>
        </w:rPr>
        <w:t xml:space="preserve"> 11</w:t>
      </w:r>
      <w:r w:rsidRPr="00027B7B">
        <w:t xml:space="preserve">(5), 1526-1537. </w:t>
      </w:r>
      <w:hyperlink r:id="rId42" w:history="1">
        <w:r w:rsidRPr="00027B7B">
          <w:rPr>
            <w:rStyle w:val="Collegamentoipertestuale"/>
          </w:rPr>
          <w:t>https://doi.org/10.1007/s11682-016-9613-7</w:t>
        </w:r>
      </w:hyperlink>
      <w:r w:rsidRPr="00027B7B">
        <w:t xml:space="preserve"> </w:t>
      </w:r>
    </w:p>
    <w:p w14:paraId="36909226" w14:textId="4278AB25" w:rsidR="00027B7B" w:rsidRPr="00027B7B" w:rsidRDefault="00027B7B" w:rsidP="00027B7B">
      <w:pPr>
        <w:pStyle w:val="EndNoteBibliography"/>
        <w:ind w:left="720" w:hanging="720"/>
      </w:pPr>
      <w:r w:rsidRPr="00027B7B">
        <w:t xml:space="preserve">Owen, A. M., Coleman, M. R., Boly, M., Davis, M. H., Laureys, S., &amp; Pickard, J. D. (2006). Detecting awareness in the vegetative state. </w:t>
      </w:r>
      <w:r w:rsidRPr="00027B7B">
        <w:rPr>
          <w:i/>
        </w:rPr>
        <w:t>Science</w:t>
      </w:r>
      <w:r w:rsidRPr="00027B7B">
        <w:t>,</w:t>
      </w:r>
      <w:r w:rsidRPr="00027B7B">
        <w:rPr>
          <w:i/>
        </w:rPr>
        <w:t xml:space="preserve"> 313</w:t>
      </w:r>
      <w:r w:rsidRPr="00027B7B">
        <w:t xml:space="preserve">(5792), 1402. </w:t>
      </w:r>
      <w:hyperlink r:id="rId43" w:history="1">
        <w:r w:rsidRPr="00027B7B">
          <w:rPr>
            <w:rStyle w:val="Collegamentoipertestuale"/>
          </w:rPr>
          <w:t>https://doi.org/10.1126/science.1130197</w:t>
        </w:r>
      </w:hyperlink>
      <w:r w:rsidRPr="00027B7B">
        <w:t xml:space="preserve"> </w:t>
      </w:r>
    </w:p>
    <w:p w14:paraId="3DDFD7CC" w14:textId="4830776D" w:rsidR="00027B7B" w:rsidRPr="00027B7B" w:rsidRDefault="00027B7B" w:rsidP="00027B7B">
      <w:pPr>
        <w:pStyle w:val="EndNoteBibliography"/>
        <w:ind w:left="720" w:hanging="720"/>
      </w:pPr>
      <w:r w:rsidRPr="00027B7B">
        <w:t xml:space="preserve">Patenaude, B., Smith, S. M., Kennedy, D. N., &amp; Jenkinson, M. (2011). A Bayesian model of shape and appearance for subcortical brain segmentation. </w:t>
      </w:r>
      <w:r w:rsidRPr="00027B7B">
        <w:rPr>
          <w:i/>
        </w:rPr>
        <w:t>Neuroimage</w:t>
      </w:r>
      <w:r w:rsidRPr="00027B7B">
        <w:t>,</w:t>
      </w:r>
      <w:r w:rsidRPr="00027B7B">
        <w:rPr>
          <w:i/>
        </w:rPr>
        <w:t xml:space="preserve"> 56</w:t>
      </w:r>
      <w:r w:rsidRPr="00027B7B">
        <w:t xml:space="preserve">(3), 907-922. </w:t>
      </w:r>
      <w:hyperlink r:id="rId44" w:history="1">
        <w:r w:rsidRPr="00027B7B">
          <w:rPr>
            <w:rStyle w:val="Collegamentoipertestuale"/>
          </w:rPr>
          <w:t>https://doi.org/10.1016/j.neuroimage.2011.02.046</w:t>
        </w:r>
      </w:hyperlink>
      <w:r w:rsidRPr="00027B7B">
        <w:t xml:space="preserve"> </w:t>
      </w:r>
    </w:p>
    <w:p w14:paraId="166D7C7E" w14:textId="5352774D" w:rsidR="00027B7B" w:rsidRPr="00027B7B" w:rsidRDefault="00027B7B" w:rsidP="00027B7B">
      <w:pPr>
        <w:pStyle w:val="EndNoteBibliography"/>
        <w:ind w:left="720" w:hanging="720"/>
      </w:pPr>
      <w:r w:rsidRPr="00027B7B">
        <w:t xml:space="preserve">Qiu, M. H., Vetrivelan, R., Fuller, P. M., &amp; Lu, J. (2010). Basal ganglia control of sleep-wake behavior and cortical activation. </w:t>
      </w:r>
      <w:r w:rsidRPr="00027B7B">
        <w:rPr>
          <w:i/>
        </w:rPr>
        <w:t>European Journal of Neuroscience</w:t>
      </w:r>
      <w:r w:rsidRPr="00027B7B">
        <w:t>,</w:t>
      </w:r>
      <w:r w:rsidRPr="00027B7B">
        <w:rPr>
          <w:i/>
        </w:rPr>
        <w:t xml:space="preserve"> 31</w:t>
      </w:r>
      <w:r w:rsidRPr="00027B7B">
        <w:t xml:space="preserve">(3), 499-507. </w:t>
      </w:r>
      <w:hyperlink r:id="rId45" w:history="1">
        <w:r w:rsidRPr="00027B7B">
          <w:rPr>
            <w:rStyle w:val="Collegamentoipertestuale"/>
          </w:rPr>
          <w:t>https://doi.org/10.1111/j.1460-9568.2009.07062.x</w:t>
        </w:r>
      </w:hyperlink>
      <w:r w:rsidRPr="00027B7B">
        <w:t xml:space="preserve"> </w:t>
      </w:r>
    </w:p>
    <w:p w14:paraId="7D6EBE38" w14:textId="38D39C91" w:rsidR="00027B7B" w:rsidRPr="00027B7B" w:rsidRDefault="00027B7B" w:rsidP="00027B7B">
      <w:pPr>
        <w:pStyle w:val="EndNoteBibliography"/>
        <w:ind w:left="720" w:hanging="720"/>
      </w:pPr>
      <w:r w:rsidRPr="00027B7B">
        <w:t xml:space="preserve">Rosazza, C., Andronache, A., Sattin, D., Bruzzone, M. G., Marotta, G., Nigri, A., . . . Coma Research Center, B. I. (2016). Multimodal study of default-mode network integrity in disorders of consciousness. </w:t>
      </w:r>
      <w:r w:rsidRPr="00027B7B">
        <w:rPr>
          <w:i/>
        </w:rPr>
        <w:t>Annals of Neurology</w:t>
      </w:r>
      <w:r w:rsidRPr="00027B7B">
        <w:t>,</w:t>
      </w:r>
      <w:r w:rsidRPr="00027B7B">
        <w:rPr>
          <w:i/>
        </w:rPr>
        <w:t xml:space="preserve"> 79</w:t>
      </w:r>
      <w:r w:rsidRPr="00027B7B">
        <w:t xml:space="preserve">(5), 841-853. </w:t>
      </w:r>
      <w:hyperlink r:id="rId46" w:history="1">
        <w:r w:rsidRPr="00027B7B">
          <w:rPr>
            <w:rStyle w:val="Collegamentoipertestuale"/>
          </w:rPr>
          <w:t>https://doi.org/10.1002/ana.24634</w:t>
        </w:r>
      </w:hyperlink>
      <w:r w:rsidRPr="00027B7B">
        <w:t xml:space="preserve"> </w:t>
      </w:r>
    </w:p>
    <w:p w14:paraId="52F1485B" w14:textId="2587D487" w:rsidR="00027B7B" w:rsidRPr="00027B7B" w:rsidRDefault="00027B7B" w:rsidP="00027B7B">
      <w:pPr>
        <w:pStyle w:val="EndNoteBibliography"/>
        <w:ind w:left="720" w:hanging="720"/>
      </w:pPr>
      <w:r w:rsidRPr="00027B7B">
        <w:t xml:space="preserve">Rossi Sebastiano, D., Panzica, F., Visani, E., Rotondi, F., Scaioli, V., Leonardi, M., . . . Franceschetti, S. (2015). Significance of multiple neurophysiological measures in patients with chronic disorders of consciousness. </w:t>
      </w:r>
      <w:r w:rsidRPr="00027B7B">
        <w:rPr>
          <w:i/>
        </w:rPr>
        <w:t>Clinical Neurophysiology</w:t>
      </w:r>
      <w:r w:rsidRPr="00027B7B">
        <w:t>,</w:t>
      </w:r>
      <w:r w:rsidRPr="00027B7B">
        <w:rPr>
          <w:i/>
        </w:rPr>
        <w:t xml:space="preserve"> 126</w:t>
      </w:r>
      <w:r w:rsidRPr="00027B7B">
        <w:t xml:space="preserve">(3), 558-564. </w:t>
      </w:r>
      <w:hyperlink r:id="rId47" w:history="1">
        <w:r w:rsidRPr="00027B7B">
          <w:rPr>
            <w:rStyle w:val="Collegamentoipertestuale"/>
          </w:rPr>
          <w:t>https://doi.org/10.1016/j.clinph.2014.07.004</w:t>
        </w:r>
      </w:hyperlink>
      <w:r w:rsidRPr="00027B7B">
        <w:t xml:space="preserve"> </w:t>
      </w:r>
    </w:p>
    <w:p w14:paraId="1F653095" w14:textId="50A500F6" w:rsidR="00027B7B" w:rsidRPr="00027B7B" w:rsidRDefault="00027B7B" w:rsidP="00027B7B">
      <w:pPr>
        <w:pStyle w:val="EndNoteBibliography"/>
        <w:ind w:left="720" w:hanging="720"/>
      </w:pPr>
      <w:r w:rsidRPr="00027B7B">
        <w:t xml:space="preserve">Rossi Sebastiano, D., Visani, E., Panzica, F., Sattin, D., Bersano, A., Nigri, A., . . . Franceschetti, S. (2018). Sleep patterns associated with the severity of impairment in a large cohort of patients with chronic disorders of consciousness. </w:t>
      </w:r>
      <w:r w:rsidRPr="00027B7B">
        <w:rPr>
          <w:i/>
        </w:rPr>
        <w:t>Clinical Neurophysiology</w:t>
      </w:r>
      <w:r w:rsidRPr="00027B7B">
        <w:t>,</w:t>
      </w:r>
      <w:r w:rsidRPr="00027B7B">
        <w:rPr>
          <w:i/>
        </w:rPr>
        <w:t xml:space="preserve"> 129</w:t>
      </w:r>
      <w:r w:rsidRPr="00027B7B">
        <w:t xml:space="preserve">(3), 687-693. </w:t>
      </w:r>
      <w:hyperlink r:id="rId48" w:history="1">
        <w:r w:rsidRPr="00027B7B">
          <w:rPr>
            <w:rStyle w:val="Collegamentoipertestuale"/>
          </w:rPr>
          <w:t>https://doi.org/10.1016/j.clinph.2017.12.012</w:t>
        </w:r>
      </w:hyperlink>
      <w:r w:rsidRPr="00027B7B">
        <w:t xml:space="preserve"> </w:t>
      </w:r>
    </w:p>
    <w:p w14:paraId="4F0F2929" w14:textId="40C2D0BF" w:rsidR="00027B7B" w:rsidRPr="00027B7B" w:rsidRDefault="00027B7B" w:rsidP="00027B7B">
      <w:pPr>
        <w:pStyle w:val="EndNoteBibliography"/>
        <w:ind w:left="720" w:hanging="720"/>
      </w:pPr>
      <w:r w:rsidRPr="00027B7B">
        <w:t xml:space="preserve">Sacco, S., Altobelli, E., Pistarini, C., Cerone, D., Cazzulani, B., &amp; Carolei, A. (2011). Validation of the Italian version of the Coma Recovery Scale-Revised (CRS-R). </w:t>
      </w:r>
      <w:r w:rsidRPr="00027B7B">
        <w:rPr>
          <w:i/>
        </w:rPr>
        <w:t>Brain Injury</w:t>
      </w:r>
      <w:r w:rsidRPr="00027B7B">
        <w:t>,</w:t>
      </w:r>
      <w:r w:rsidRPr="00027B7B">
        <w:rPr>
          <w:i/>
        </w:rPr>
        <w:t xml:space="preserve"> 25</w:t>
      </w:r>
      <w:r w:rsidRPr="00027B7B">
        <w:t xml:space="preserve">(5), 488-495. </w:t>
      </w:r>
      <w:hyperlink r:id="rId49" w:history="1">
        <w:r w:rsidRPr="00027B7B">
          <w:rPr>
            <w:rStyle w:val="Collegamentoipertestuale"/>
          </w:rPr>
          <w:t>https://doi.org/10.3109/02699052.2011.558043</w:t>
        </w:r>
      </w:hyperlink>
      <w:r w:rsidRPr="00027B7B">
        <w:t xml:space="preserve"> </w:t>
      </w:r>
    </w:p>
    <w:p w14:paraId="080FD156" w14:textId="1E1C122E" w:rsidR="00027B7B" w:rsidRPr="00027B7B" w:rsidRDefault="00027B7B" w:rsidP="00027B7B">
      <w:pPr>
        <w:pStyle w:val="EndNoteBibliography"/>
        <w:ind w:left="720" w:hanging="720"/>
      </w:pPr>
      <w:r w:rsidRPr="00027B7B">
        <w:t xml:space="preserve">Schiff, N. D. (2006). Multimodal neuroimaging approaches to disorders of consciousness. </w:t>
      </w:r>
      <w:r w:rsidRPr="00027B7B">
        <w:rPr>
          <w:i/>
        </w:rPr>
        <w:t>Journal of Head Trauma Rehabilitation</w:t>
      </w:r>
      <w:r w:rsidRPr="00027B7B">
        <w:t>,</w:t>
      </w:r>
      <w:r w:rsidRPr="00027B7B">
        <w:rPr>
          <w:i/>
        </w:rPr>
        <w:t xml:space="preserve"> 21</w:t>
      </w:r>
      <w:r w:rsidRPr="00027B7B">
        <w:t xml:space="preserve">(5), 388-397. </w:t>
      </w:r>
      <w:hyperlink r:id="rId50" w:history="1">
        <w:r w:rsidRPr="00027B7B">
          <w:rPr>
            <w:rStyle w:val="Collegamentoipertestuale"/>
          </w:rPr>
          <w:t>https://doi.org/10.1097/00001199-200609000-00003</w:t>
        </w:r>
      </w:hyperlink>
      <w:r w:rsidRPr="00027B7B">
        <w:t xml:space="preserve"> </w:t>
      </w:r>
    </w:p>
    <w:p w14:paraId="09E63C86" w14:textId="7E261C82" w:rsidR="00027B7B" w:rsidRPr="00027B7B" w:rsidRDefault="00027B7B" w:rsidP="00027B7B">
      <w:pPr>
        <w:pStyle w:val="EndNoteBibliography"/>
        <w:ind w:left="720" w:hanging="720"/>
      </w:pPr>
      <w:r w:rsidRPr="00027B7B">
        <w:t xml:space="preserve">Schiff, N. D. (2010). Recovery of consciousness after brain injury: a mesocircuit hypothesis. </w:t>
      </w:r>
      <w:r w:rsidRPr="00027B7B">
        <w:rPr>
          <w:i/>
        </w:rPr>
        <w:t>Trends in Neurosciences</w:t>
      </w:r>
      <w:r w:rsidRPr="00027B7B">
        <w:t>,</w:t>
      </w:r>
      <w:r w:rsidRPr="00027B7B">
        <w:rPr>
          <w:i/>
        </w:rPr>
        <w:t xml:space="preserve"> 33</w:t>
      </w:r>
      <w:r w:rsidRPr="00027B7B">
        <w:t xml:space="preserve">(1), 1-9. </w:t>
      </w:r>
      <w:hyperlink r:id="rId51" w:history="1">
        <w:r w:rsidRPr="00027B7B">
          <w:rPr>
            <w:rStyle w:val="Collegamentoipertestuale"/>
          </w:rPr>
          <w:t>https://doi.org/10.1016/j.tins.2009.11.002</w:t>
        </w:r>
      </w:hyperlink>
      <w:r w:rsidRPr="00027B7B">
        <w:t xml:space="preserve"> </w:t>
      </w:r>
    </w:p>
    <w:p w14:paraId="3943A019" w14:textId="77777777" w:rsidR="00027B7B" w:rsidRPr="00027B7B" w:rsidRDefault="00027B7B" w:rsidP="00027B7B">
      <w:pPr>
        <w:pStyle w:val="EndNoteBibliography"/>
        <w:ind w:left="720" w:hanging="720"/>
      </w:pPr>
      <w:r w:rsidRPr="00027B7B">
        <w:t xml:space="preserve">Schiff, N. D. (2016). Mesocircuit mechanisms underlying recovery of consciousness following severe brain injuries: model and predictions. In </w:t>
      </w:r>
      <w:r w:rsidRPr="00027B7B">
        <w:rPr>
          <w:i/>
        </w:rPr>
        <w:t>Brain Function and Responsiveness in Disorders of Consciousness</w:t>
      </w:r>
      <w:r w:rsidRPr="00027B7B">
        <w:t xml:space="preserve"> (pp. 195-204). Springer. </w:t>
      </w:r>
    </w:p>
    <w:p w14:paraId="2AD1DDF8" w14:textId="465FD7FA" w:rsidR="00027B7B" w:rsidRPr="00027B7B" w:rsidRDefault="00027B7B" w:rsidP="00027B7B">
      <w:pPr>
        <w:pStyle w:val="EndNoteBibliography"/>
        <w:ind w:left="720" w:hanging="720"/>
      </w:pPr>
      <w:r w:rsidRPr="00027B7B">
        <w:t xml:space="preserve">Schiff, N. D., Nauvel, T., &amp; Victor, J. D. (2014). Large-scale brain dynamics in disorders of consciousness. </w:t>
      </w:r>
      <w:r w:rsidRPr="00027B7B">
        <w:rPr>
          <w:i/>
        </w:rPr>
        <w:t>Current Opinion in Neurobiology</w:t>
      </w:r>
      <w:r w:rsidRPr="00027B7B">
        <w:t>,</w:t>
      </w:r>
      <w:r w:rsidRPr="00027B7B">
        <w:rPr>
          <w:i/>
        </w:rPr>
        <w:t xml:space="preserve"> 25</w:t>
      </w:r>
      <w:r w:rsidRPr="00027B7B">
        <w:t xml:space="preserve">, 7-14. </w:t>
      </w:r>
      <w:hyperlink r:id="rId52" w:history="1">
        <w:r w:rsidRPr="00027B7B">
          <w:rPr>
            <w:rStyle w:val="Collegamentoipertestuale"/>
          </w:rPr>
          <w:t>https://doi.org/10.1016/j.conb.2013.10.007</w:t>
        </w:r>
      </w:hyperlink>
      <w:r w:rsidRPr="00027B7B">
        <w:t xml:space="preserve"> </w:t>
      </w:r>
    </w:p>
    <w:p w14:paraId="59270F32" w14:textId="77777777" w:rsidR="00027B7B" w:rsidRPr="00027B7B" w:rsidRDefault="00027B7B" w:rsidP="00027B7B">
      <w:pPr>
        <w:pStyle w:val="EndNoteBibliography"/>
        <w:ind w:left="720" w:hanging="720"/>
      </w:pPr>
      <w:r w:rsidRPr="00027B7B">
        <w:t xml:space="preserve">Schnakers, C., Giacino, J., Kalmar, K., Piret, S., &amp; Lopez, E. (2006). Does the FOUR Score Correctly Diagnose the Vegetative and Minimally Conscious States ? Tomographic Visualization of Cholinesterase. </w:t>
      </w:r>
      <w:r w:rsidRPr="00027B7B">
        <w:rPr>
          <w:i/>
        </w:rPr>
        <w:t>Annals of Neurology</w:t>
      </w:r>
      <w:r w:rsidRPr="00027B7B">
        <w:t>,</w:t>
      </w:r>
      <w:r w:rsidRPr="00027B7B">
        <w:rPr>
          <w:i/>
        </w:rPr>
        <w:t xml:space="preserve"> 60</w:t>
      </w:r>
      <w:r w:rsidRPr="00027B7B">
        <w:t xml:space="preserve">(6), 2005-2006. </w:t>
      </w:r>
    </w:p>
    <w:p w14:paraId="55E3BF0F" w14:textId="4462DA39" w:rsidR="00027B7B" w:rsidRPr="00027B7B" w:rsidRDefault="00027B7B" w:rsidP="00027B7B">
      <w:pPr>
        <w:pStyle w:val="EndNoteBibliography"/>
        <w:ind w:left="720" w:hanging="720"/>
      </w:pPr>
      <w:r w:rsidRPr="00027B7B">
        <w:t xml:space="preserve">Schnakers, C., Lutkenhoff, E. S., Bio, B. J., McArthur, D. L., Vespa, P. M., &amp; Monti, M. M. (2019). Acute EEG spectra characteristics predict thalamic atrophy after severe TBI. </w:t>
      </w:r>
      <w:r w:rsidRPr="00027B7B">
        <w:rPr>
          <w:i/>
        </w:rPr>
        <w:t>Journal of Neurology, Neurosurgery and Psychiatry</w:t>
      </w:r>
      <w:r w:rsidRPr="00027B7B">
        <w:t>,</w:t>
      </w:r>
      <w:r w:rsidRPr="00027B7B">
        <w:rPr>
          <w:i/>
        </w:rPr>
        <w:t xml:space="preserve"> 90</w:t>
      </w:r>
      <w:r w:rsidRPr="00027B7B">
        <w:t xml:space="preserve">(5), 617-619. </w:t>
      </w:r>
      <w:hyperlink r:id="rId53" w:history="1">
        <w:r w:rsidRPr="00027B7B">
          <w:rPr>
            <w:rStyle w:val="Collegamentoipertestuale"/>
          </w:rPr>
          <w:t>https://doi.org/10.1136/jnnp-2017-317829</w:t>
        </w:r>
      </w:hyperlink>
      <w:r w:rsidRPr="00027B7B">
        <w:t xml:space="preserve"> </w:t>
      </w:r>
    </w:p>
    <w:p w14:paraId="2BEE42AA" w14:textId="7CFADADC" w:rsidR="00027B7B" w:rsidRPr="00027B7B" w:rsidRDefault="00027B7B" w:rsidP="00027B7B">
      <w:pPr>
        <w:pStyle w:val="EndNoteBibliography"/>
        <w:ind w:left="720" w:hanging="720"/>
      </w:pPr>
      <w:r w:rsidRPr="00027B7B">
        <w:t xml:space="preserve">Schnakers, C., &amp; Monti, M. M. (2017). Disorders of consciousness after severe brain injury: therapeutic options. </w:t>
      </w:r>
      <w:r w:rsidRPr="00027B7B">
        <w:rPr>
          <w:i/>
        </w:rPr>
        <w:t>Current Opinion in Neurology</w:t>
      </w:r>
      <w:r w:rsidRPr="00027B7B">
        <w:t>,</w:t>
      </w:r>
      <w:r w:rsidRPr="00027B7B">
        <w:rPr>
          <w:i/>
        </w:rPr>
        <w:t xml:space="preserve"> 30</w:t>
      </w:r>
      <w:r w:rsidRPr="00027B7B">
        <w:t xml:space="preserve">(6), 573-579. </w:t>
      </w:r>
      <w:hyperlink r:id="rId54" w:history="1">
        <w:r w:rsidRPr="00027B7B">
          <w:rPr>
            <w:rStyle w:val="Collegamentoipertestuale"/>
          </w:rPr>
          <w:t>https://doi.org/10.1097/WCO.0000000000000495</w:t>
        </w:r>
      </w:hyperlink>
      <w:r w:rsidRPr="00027B7B">
        <w:t xml:space="preserve"> </w:t>
      </w:r>
    </w:p>
    <w:p w14:paraId="6FDCC673" w14:textId="015E6F42" w:rsidR="00027B7B" w:rsidRPr="00027B7B" w:rsidRDefault="00027B7B" w:rsidP="00027B7B">
      <w:pPr>
        <w:pStyle w:val="EndNoteBibliography"/>
        <w:ind w:left="720" w:hanging="720"/>
      </w:pPr>
      <w:r w:rsidRPr="00027B7B">
        <w:t xml:space="preserve">Schnakers, C., Perrin, F., Schabus, M., Majerus, S., Ledoux, D., Damas, P., . . . Laureys, S. (2008). Voluntary brain processing in disorders of consciousness. </w:t>
      </w:r>
      <w:r w:rsidRPr="00027B7B">
        <w:rPr>
          <w:i/>
        </w:rPr>
        <w:t>Neurology</w:t>
      </w:r>
      <w:r w:rsidRPr="00027B7B">
        <w:t>,</w:t>
      </w:r>
      <w:r w:rsidRPr="00027B7B">
        <w:rPr>
          <w:i/>
        </w:rPr>
        <w:t xml:space="preserve"> 71</w:t>
      </w:r>
      <w:r w:rsidRPr="00027B7B">
        <w:t xml:space="preserve">(20), 1614-1620. </w:t>
      </w:r>
      <w:hyperlink r:id="rId55" w:history="1">
        <w:r w:rsidRPr="00027B7B">
          <w:rPr>
            <w:rStyle w:val="Collegamentoipertestuale"/>
          </w:rPr>
          <w:t>https://doi.org/10.1212/01.wnl.0000334754.15330.69</w:t>
        </w:r>
      </w:hyperlink>
      <w:r w:rsidRPr="00027B7B">
        <w:t xml:space="preserve"> </w:t>
      </w:r>
    </w:p>
    <w:p w14:paraId="1FA9C16C" w14:textId="41FF3CDE" w:rsidR="00027B7B" w:rsidRPr="00027B7B" w:rsidRDefault="00027B7B" w:rsidP="00027B7B">
      <w:pPr>
        <w:pStyle w:val="EndNoteBibliography"/>
        <w:ind w:left="720" w:hanging="720"/>
      </w:pPr>
      <w:r w:rsidRPr="00027B7B">
        <w:t xml:space="preserve">Schnakers, C., Vanhaudenhuyse, A., Giacino, J., Ventura, M., Boly, M., Majerus, S., . . . Laureys, S. (2009). Diagnostic accuracy of the vegetative and minimally conscious state: clinical consensus versus standardized neurobehavioral assessment. </w:t>
      </w:r>
      <w:r w:rsidRPr="00027B7B">
        <w:rPr>
          <w:i/>
        </w:rPr>
        <w:t>BMC Neurology</w:t>
      </w:r>
      <w:r w:rsidRPr="00027B7B">
        <w:t>,</w:t>
      </w:r>
      <w:r w:rsidRPr="00027B7B">
        <w:rPr>
          <w:i/>
        </w:rPr>
        <w:t xml:space="preserve"> 9</w:t>
      </w:r>
      <w:r w:rsidRPr="00027B7B">
        <w:t xml:space="preserve">, 35. </w:t>
      </w:r>
      <w:hyperlink r:id="rId56" w:history="1">
        <w:r w:rsidRPr="00027B7B">
          <w:rPr>
            <w:rStyle w:val="Collegamentoipertestuale"/>
          </w:rPr>
          <w:t>https://doi.org/10.1186/1471-2377-9-35</w:t>
        </w:r>
      </w:hyperlink>
      <w:r w:rsidRPr="00027B7B">
        <w:t xml:space="preserve"> </w:t>
      </w:r>
    </w:p>
    <w:p w14:paraId="15B0663A" w14:textId="42D8E444" w:rsidR="00027B7B" w:rsidRPr="00027B7B" w:rsidRDefault="00027B7B" w:rsidP="00027B7B">
      <w:pPr>
        <w:pStyle w:val="EndNoteBibliography"/>
        <w:ind w:left="720" w:hanging="720"/>
      </w:pPr>
      <w:r w:rsidRPr="00027B7B">
        <w:t xml:space="preserve">Smith, S. M., &amp; Nichols, T. E. (2009). Threshold-free cluster enhancement: addressing problems of smoothing, threshold dependence and localisation in cluster inference. </w:t>
      </w:r>
      <w:r w:rsidRPr="00027B7B">
        <w:rPr>
          <w:i/>
        </w:rPr>
        <w:t>Neuroimage</w:t>
      </w:r>
      <w:r w:rsidRPr="00027B7B">
        <w:t>,</w:t>
      </w:r>
      <w:r w:rsidRPr="00027B7B">
        <w:rPr>
          <w:i/>
        </w:rPr>
        <w:t xml:space="preserve"> 44</w:t>
      </w:r>
      <w:r w:rsidRPr="00027B7B">
        <w:t xml:space="preserve">(1), 83-98. </w:t>
      </w:r>
      <w:hyperlink r:id="rId57" w:history="1">
        <w:r w:rsidRPr="00027B7B">
          <w:rPr>
            <w:rStyle w:val="Collegamentoipertestuale"/>
          </w:rPr>
          <w:t>https://doi.org/10.1016/j.neuroimage.2008.03.061</w:t>
        </w:r>
      </w:hyperlink>
      <w:r w:rsidRPr="00027B7B">
        <w:t xml:space="preserve"> </w:t>
      </w:r>
    </w:p>
    <w:p w14:paraId="113058D3" w14:textId="369BD6A2" w:rsidR="00027B7B" w:rsidRPr="00027B7B" w:rsidRDefault="00027B7B" w:rsidP="00027B7B">
      <w:pPr>
        <w:pStyle w:val="EndNoteBibliography"/>
        <w:ind w:left="720" w:hanging="720"/>
      </w:pPr>
      <w:r w:rsidRPr="00027B7B">
        <w:t xml:space="preserve">Smith, S. M., Zhang, Y., Jenkinson, M., Chen, J., Matthews, P. M., Federico, A., &amp; De Stefano, N. (2002). Accurate, robust, and automated longitudinal and cross-sectional brain change analysis. </w:t>
      </w:r>
      <w:r w:rsidRPr="00027B7B">
        <w:rPr>
          <w:i/>
        </w:rPr>
        <w:t>Neuroimage</w:t>
      </w:r>
      <w:r w:rsidRPr="00027B7B">
        <w:t>,</w:t>
      </w:r>
      <w:r w:rsidRPr="00027B7B">
        <w:rPr>
          <w:i/>
        </w:rPr>
        <w:t xml:space="preserve"> 17</w:t>
      </w:r>
      <w:r w:rsidRPr="00027B7B">
        <w:t xml:space="preserve">(1), 479-489. </w:t>
      </w:r>
      <w:hyperlink r:id="rId58" w:history="1">
        <w:r w:rsidRPr="00027B7B">
          <w:rPr>
            <w:rStyle w:val="Collegamentoipertestuale"/>
          </w:rPr>
          <w:t>https://doi.org/10.1006/nimg.2002.1040</w:t>
        </w:r>
      </w:hyperlink>
      <w:r w:rsidRPr="00027B7B">
        <w:t xml:space="preserve"> </w:t>
      </w:r>
    </w:p>
    <w:p w14:paraId="56ABB721" w14:textId="7957CE94" w:rsidR="00027B7B" w:rsidRPr="00027B7B" w:rsidRDefault="00027B7B" w:rsidP="00027B7B">
      <w:pPr>
        <w:pStyle w:val="EndNoteBibliography"/>
        <w:ind w:left="720" w:hanging="720"/>
      </w:pPr>
      <w:r w:rsidRPr="00027B7B">
        <w:t xml:space="preserve">Stender, J., Gosseries, O., Bruno, M. A., Charland-Verville, V., Vanhaudenhuyse, A., Demertzi, A., . . . Laureys, S. (2014). Diagnostic precision of PET imaging and functional MRI in disorders of consciousness: a clinical validation study. </w:t>
      </w:r>
      <w:r w:rsidRPr="00027B7B">
        <w:rPr>
          <w:i/>
        </w:rPr>
        <w:t>Lancet</w:t>
      </w:r>
      <w:r w:rsidRPr="00027B7B">
        <w:t>,</w:t>
      </w:r>
      <w:r w:rsidRPr="00027B7B">
        <w:rPr>
          <w:i/>
        </w:rPr>
        <w:t xml:space="preserve"> 384</w:t>
      </w:r>
      <w:r w:rsidRPr="00027B7B">
        <w:t xml:space="preserve">(9942), 514-522. </w:t>
      </w:r>
      <w:hyperlink r:id="rId59" w:history="1">
        <w:r w:rsidRPr="00027B7B">
          <w:rPr>
            <w:rStyle w:val="Collegamentoipertestuale"/>
          </w:rPr>
          <w:t>https://doi.org/10.1016/S0140-6736(14)60042-8</w:t>
        </w:r>
      </w:hyperlink>
      <w:r w:rsidRPr="00027B7B">
        <w:t xml:space="preserve"> </w:t>
      </w:r>
    </w:p>
    <w:p w14:paraId="7B1646E4" w14:textId="3E54D602" w:rsidR="00027B7B" w:rsidRPr="00027B7B" w:rsidRDefault="00027B7B" w:rsidP="00027B7B">
      <w:pPr>
        <w:pStyle w:val="EndNoteBibliography"/>
        <w:ind w:left="720" w:hanging="720"/>
      </w:pPr>
      <w:r w:rsidRPr="00027B7B">
        <w:t xml:space="preserve">Vanhaudenhuyse, A., Noirhomme, Q., Tshibanda, L. J., Bruno, M. A., Boveroux, P., Schnakers, C., . . . Boly, M. (2010). Default network connectivity reflects the level of consciousness in non-communicative brain-damaged patients. </w:t>
      </w:r>
      <w:r w:rsidRPr="00027B7B">
        <w:rPr>
          <w:i/>
        </w:rPr>
        <w:t>Brain</w:t>
      </w:r>
      <w:r w:rsidRPr="00027B7B">
        <w:t>,</w:t>
      </w:r>
      <w:r w:rsidRPr="00027B7B">
        <w:rPr>
          <w:i/>
        </w:rPr>
        <w:t xml:space="preserve"> 133</w:t>
      </w:r>
      <w:r w:rsidRPr="00027B7B">
        <w:t xml:space="preserve">(Pt 1), 161-171. </w:t>
      </w:r>
      <w:hyperlink r:id="rId60" w:history="1">
        <w:r w:rsidRPr="00027B7B">
          <w:rPr>
            <w:rStyle w:val="Collegamentoipertestuale"/>
          </w:rPr>
          <w:t>https://doi.org/10.1093/brain/awp313</w:t>
        </w:r>
      </w:hyperlink>
      <w:r w:rsidRPr="00027B7B">
        <w:t xml:space="preserve"> </w:t>
      </w:r>
    </w:p>
    <w:p w14:paraId="2E1600AF" w14:textId="58067E9B" w:rsidR="00027B7B" w:rsidRPr="00027B7B" w:rsidRDefault="00027B7B" w:rsidP="00027B7B">
      <w:pPr>
        <w:pStyle w:val="EndNoteBibliography"/>
        <w:ind w:left="720" w:hanging="720"/>
      </w:pPr>
      <w:r w:rsidRPr="00027B7B">
        <w:t xml:space="preserve">Zheng, Z. S., Reggente, N., Lutkenhoff, E., Owen, A. M., &amp; Monti, M. M. (2017). Disentangling disorders of consciousness: Insights from diffusion tensor imaging and machine learning. </w:t>
      </w:r>
      <w:r w:rsidRPr="00027B7B">
        <w:rPr>
          <w:i/>
        </w:rPr>
        <w:t>Human Brain Mapping</w:t>
      </w:r>
      <w:r w:rsidRPr="00027B7B">
        <w:t>,</w:t>
      </w:r>
      <w:r w:rsidRPr="00027B7B">
        <w:rPr>
          <w:i/>
        </w:rPr>
        <w:t xml:space="preserve"> 38</w:t>
      </w:r>
      <w:r w:rsidRPr="00027B7B">
        <w:t xml:space="preserve">(1), 431-443. </w:t>
      </w:r>
      <w:hyperlink r:id="rId61" w:history="1">
        <w:r w:rsidRPr="00027B7B">
          <w:rPr>
            <w:rStyle w:val="Collegamentoipertestuale"/>
          </w:rPr>
          <w:t>https://doi.org/10.1002/hbm.23370</w:t>
        </w:r>
      </w:hyperlink>
      <w:r w:rsidRPr="00027B7B">
        <w:t xml:space="preserve"> </w:t>
      </w:r>
    </w:p>
    <w:p w14:paraId="6F413BEB" w14:textId="4BAC5A6E" w:rsidR="0062646D" w:rsidRPr="001B633B" w:rsidRDefault="00233103" w:rsidP="00D21E62">
      <w:pPr>
        <w:pStyle w:val="EndNoteBibliography"/>
        <w:jc w:val="both"/>
        <w:rPr>
          <w:sz w:val="24"/>
          <w:szCs w:val="24"/>
        </w:rPr>
        <w:sectPr w:rsidR="0062646D" w:rsidRPr="001B633B" w:rsidSect="007017F0">
          <w:footerReference w:type="default" r:id="rId62"/>
          <w:pgSz w:w="12240" w:h="15840" w:code="1"/>
          <w:pgMar w:top="1500" w:right="1720" w:bottom="1960" w:left="1720" w:header="1134" w:footer="1777" w:gutter="0"/>
          <w:lnNumType w:countBy="1"/>
          <w:pgNumType w:start="1"/>
          <w:cols w:space="720"/>
          <w:docGrid w:linePitch="299"/>
        </w:sectPr>
      </w:pPr>
      <w:r w:rsidRPr="001B633B">
        <w:rPr>
          <w:sz w:val="24"/>
          <w:szCs w:val="24"/>
        </w:rPr>
        <w:fldChar w:fldCharType="end"/>
      </w:r>
    </w:p>
    <w:p w14:paraId="34A4A2E7" w14:textId="77777777" w:rsidR="0062646D" w:rsidRPr="00493EC4" w:rsidRDefault="00456EF0" w:rsidP="00F9433E">
      <w:pPr>
        <w:pStyle w:val="Corpotesto"/>
        <w:spacing w:line="480" w:lineRule="auto"/>
        <w:rPr>
          <w:b/>
        </w:rPr>
      </w:pPr>
      <w:r w:rsidRPr="00493EC4">
        <w:rPr>
          <w:b/>
        </w:rPr>
        <w:t>Tables</w:t>
      </w:r>
    </w:p>
    <w:p w14:paraId="7296C627" w14:textId="3EBF96F4" w:rsidR="00D3164C" w:rsidRDefault="00FF4211" w:rsidP="00F9433E">
      <w:pPr>
        <w:pStyle w:val="Corpotesto"/>
        <w:spacing w:line="480" w:lineRule="auto"/>
      </w:pPr>
      <w:r w:rsidRPr="001B633B">
        <w:rPr>
          <w:b/>
        </w:rPr>
        <w:t>Table 1:</w:t>
      </w:r>
      <w:r w:rsidRPr="001B633B">
        <w:t xml:space="preserve"> </w:t>
      </w:r>
      <w:bookmarkStart w:id="20" w:name="_bookmark67"/>
      <w:bookmarkEnd w:id="20"/>
      <w:r w:rsidRPr="001B633B">
        <w:t>Analyzed sample summary statistics of demographic, clinical, and electroencephalographic data per diagnostic group.</w:t>
      </w:r>
      <w:r w:rsidR="00590CEA" w:rsidRPr="001B633B">
        <w:t xml:space="preserve"> </w:t>
      </w:r>
      <w:r w:rsidRPr="001B633B">
        <w:t>(Abbreviations:</w:t>
      </w:r>
      <w:r w:rsidR="00590CEA" w:rsidRPr="001B633B">
        <w:t xml:space="preserve"> </w:t>
      </w:r>
      <w:r w:rsidRPr="001B633B">
        <w:t>VS, Vegetative State; MCS-</w:t>
      </w:r>
      <w:r w:rsidR="00456EF0" w:rsidRPr="001B633B">
        <w:t xml:space="preserve"> Minimally conscious State “minus”; MCS+, Minimally Conscious State “plus”; MPI, months post-injury; T, traumatic; NT, non-traumatic; H, hemorrhagic </w:t>
      </w:r>
      <w:r w:rsidR="00FD6CED" w:rsidRPr="001B633B">
        <w:t>injury, I, ischemic injury, A, anoxic; Orom/Verb, oromotor/verbal; Commun</w:t>
      </w:r>
      <w:r w:rsidR="00570099" w:rsidRPr="001B633B">
        <w:t>i</w:t>
      </w:r>
      <w:r w:rsidR="00FD6CED" w:rsidRPr="001B633B">
        <w:t xml:space="preserve">c, communication.) </w:t>
      </w:r>
      <w:r w:rsidR="005C2876">
        <w:t xml:space="preserve"> (See Table S1 for a summary</w:t>
      </w:r>
      <w:r w:rsidR="00F55AD0" w:rsidRPr="00F55AD0">
        <w:t xml:space="preserve"> </w:t>
      </w:r>
      <w:r w:rsidR="00F55AD0">
        <w:t>of demographic and clinical variables for the excluded datasets</w:t>
      </w:r>
      <w:r w:rsidR="006C0071">
        <w:t xml:space="preserve"> and comparison with the analyzed sample</w:t>
      </w:r>
      <w:r w:rsidR="00F55AD0">
        <w:t>.)</w:t>
      </w:r>
    </w:p>
    <w:tbl>
      <w:tblPr>
        <w:tblpPr w:leftFromText="180" w:rightFromText="180" w:vertAnchor="text" w:horzAnchor="page" w:tblpX="991" w:tblpY="-28"/>
        <w:tblW w:w="9782"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2315"/>
        <w:gridCol w:w="2645"/>
        <w:gridCol w:w="2411"/>
        <w:gridCol w:w="2411"/>
      </w:tblGrid>
      <w:tr w:rsidR="00D3164C" w:rsidRPr="001B633B" w14:paraId="5902E568" w14:textId="77777777" w:rsidTr="00D3164C">
        <w:trPr>
          <w:trHeight w:hRule="exact" w:val="377"/>
        </w:trPr>
        <w:tc>
          <w:tcPr>
            <w:tcW w:w="2315" w:type="dxa"/>
            <w:tcBorders>
              <w:top w:val="single" w:sz="7" w:space="0" w:color="000000"/>
              <w:bottom w:val="single" w:sz="5" w:space="0" w:color="000000"/>
            </w:tcBorders>
          </w:tcPr>
          <w:p w14:paraId="1D3CB716" w14:textId="77777777" w:rsidR="00D3164C" w:rsidRPr="001B633B" w:rsidRDefault="00D3164C" w:rsidP="00D3164C">
            <w:pPr>
              <w:pStyle w:val="Corpotesto"/>
              <w:spacing w:line="480" w:lineRule="auto"/>
            </w:pPr>
          </w:p>
          <w:p w14:paraId="3D4896A4" w14:textId="77777777" w:rsidR="00D3164C" w:rsidRPr="001B633B" w:rsidRDefault="00D3164C" w:rsidP="00D3164C">
            <w:pPr>
              <w:pStyle w:val="Corpotesto"/>
              <w:spacing w:line="480" w:lineRule="auto"/>
            </w:pPr>
          </w:p>
        </w:tc>
        <w:tc>
          <w:tcPr>
            <w:tcW w:w="2645" w:type="dxa"/>
            <w:tcBorders>
              <w:top w:val="single" w:sz="7" w:space="0" w:color="000000"/>
              <w:bottom w:val="single" w:sz="5" w:space="0" w:color="000000"/>
            </w:tcBorders>
          </w:tcPr>
          <w:p w14:paraId="24C7EEA4" w14:textId="77777777" w:rsidR="00D3164C" w:rsidRPr="001B633B" w:rsidRDefault="00D3164C" w:rsidP="00D3164C">
            <w:pPr>
              <w:pStyle w:val="Corpotesto"/>
              <w:spacing w:line="480" w:lineRule="auto"/>
            </w:pPr>
            <w:r w:rsidRPr="001B633B">
              <w:t>VS</w:t>
            </w:r>
          </w:p>
        </w:tc>
        <w:tc>
          <w:tcPr>
            <w:tcW w:w="2411" w:type="dxa"/>
            <w:tcBorders>
              <w:top w:val="single" w:sz="7" w:space="0" w:color="000000"/>
              <w:bottom w:val="single" w:sz="5" w:space="0" w:color="000000"/>
            </w:tcBorders>
          </w:tcPr>
          <w:p w14:paraId="251AD3FC" w14:textId="77777777" w:rsidR="00D3164C" w:rsidRPr="001B633B" w:rsidRDefault="00D3164C" w:rsidP="00D3164C">
            <w:pPr>
              <w:pStyle w:val="Corpotesto"/>
              <w:spacing w:line="480" w:lineRule="auto"/>
            </w:pPr>
            <w:r w:rsidRPr="001B633B">
              <w:t>MCS-</w:t>
            </w:r>
          </w:p>
        </w:tc>
        <w:tc>
          <w:tcPr>
            <w:tcW w:w="2411" w:type="dxa"/>
            <w:tcBorders>
              <w:top w:val="single" w:sz="7" w:space="0" w:color="000000"/>
              <w:bottom w:val="single" w:sz="5" w:space="0" w:color="000000"/>
            </w:tcBorders>
          </w:tcPr>
          <w:p w14:paraId="11432C30" w14:textId="77777777" w:rsidR="00D3164C" w:rsidRPr="001B633B" w:rsidRDefault="00D3164C" w:rsidP="00D3164C">
            <w:pPr>
              <w:pStyle w:val="Corpotesto"/>
              <w:spacing w:line="480" w:lineRule="auto"/>
            </w:pPr>
            <w:r w:rsidRPr="001B633B">
              <w:t>MCS+</w:t>
            </w:r>
          </w:p>
        </w:tc>
      </w:tr>
      <w:tr w:rsidR="00D3164C" w:rsidRPr="001B633B" w14:paraId="2335B41A" w14:textId="77777777" w:rsidTr="00D3164C">
        <w:trPr>
          <w:trHeight w:hRule="exact" w:val="533"/>
        </w:trPr>
        <w:tc>
          <w:tcPr>
            <w:tcW w:w="2315" w:type="dxa"/>
            <w:tcBorders>
              <w:top w:val="single" w:sz="5" w:space="0" w:color="000000"/>
            </w:tcBorders>
          </w:tcPr>
          <w:p w14:paraId="5F27BAEB" w14:textId="77777777" w:rsidR="00D3164C" w:rsidRPr="001B633B" w:rsidRDefault="00D3164C" w:rsidP="00D3164C">
            <w:pPr>
              <w:pStyle w:val="Corpotesto"/>
              <w:spacing w:line="480" w:lineRule="auto"/>
            </w:pPr>
            <w:r w:rsidRPr="001B633B">
              <w:t>Age (mean, SD, y)</w:t>
            </w:r>
          </w:p>
        </w:tc>
        <w:tc>
          <w:tcPr>
            <w:tcW w:w="2645" w:type="dxa"/>
            <w:tcBorders>
              <w:top w:val="single" w:sz="5" w:space="0" w:color="000000"/>
            </w:tcBorders>
          </w:tcPr>
          <w:p w14:paraId="123AB80B" w14:textId="77777777" w:rsidR="00D3164C" w:rsidRPr="001B633B" w:rsidRDefault="00D3164C" w:rsidP="00D3164C">
            <w:pPr>
              <w:pStyle w:val="Corpotesto"/>
              <w:spacing w:line="480" w:lineRule="auto"/>
            </w:pPr>
            <w:r w:rsidRPr="001B633B">
              <w:t>53 (±14.21)</w:t>
            </w:r>
          </w:p>
        </w:tc>
        <w:tc>
          <w:tcPr>
            <w:tcW w:w="2411" w:type="dxa"/>
            <w:tcBorders>
              <w:top w:val="single" w:sz="5" w:space="0" w:color="000000"/>
            </w:tcBorders>
          </w:tcPr>
          <w:p w14:paraId="71B33C55" w14:textId="77777777" w:rsidR="00D3164C" w:rsidRPr="001B633B" w:rsidRDefault="00D3164C" w:rsidP="00D3164C">
            <w:pPr>
              <w:pStyle w:val="Corpotesto"/>
              <w:spacing w:line="480" w:lineRule="auto"/>
            </w:pPr>
            <w:r w:rsidRPr="001B633B">
              <w:t>54 (±18.77)</w:t>
            </w:r>
          </w:p>
        </w:tc>
        <w:tc>
          <w:tcPr>
            <w:tcW w:w="2411" w:type="dxa"/>
            <w:tcBorders>
              <w:top w:val="single" w:sz="5" w:space="0" w:color="000000"/>
            </w:tcBorders>
          </w:tcPr>
          <w:p w14:paraId="041E8DE1" w14:textId="77777777" w:rsidR="00D3164C" w:rsidRPr="001B633B" w:rsidRDefault="00D3164C" w:rsidP="00D3164C">
            <w:pPr>
              <w:pStyle w:val="Corpotesto"/>
              <w:spacing w:line="480" w:lineRule="auto"/>
            </w:pPr>
            <w:r w:rsidRPr="001B633B">
              <w:t>46 (±16.77)</w:t>
            </w:r>
          </w:p>
        </w:tc>
      </w:tr>
      <w:tr w:rsidR="00D3164C" w:rsidRPr="001B633B" w14:paraId="63AEC816" w14:textId="77777777" w:rsidTr="00D3164C">
        <w:trPr>
          <w:trHeight w:hRule="exact" w:val="433"/>
        </w:trPr>
        <w:tc>
          <w:tcPr>
            <w:tcW w:w="2315" w:type="dxa"/>
          </w:tcPr>
          <w:p w14:paraId="5E4B083C" w14:textId="77777777" w:rsidR="00D3164C" w:rsidRPr="001B633B" w:rsidRDefault="00D3164C" w:rsidP="00D3164C">
            <w:pPr>
              <w:pStyle w:val="Corpotesto"/>
              <w:spacing w:line="480" w:lineRule="auto"/>
            </w:pPr>
            <w:r w:rsidRPr="001B633B">
              <w:t>MPI (mean, SD, mo)</w:t>
            </w:r>
          </w:p>
        </w:tc>
        <w:tc>
          <w:tcPr>
            <w:tcW w:w="2645" w:type="dxa"/>
          </w:tcPr>
          <w:p w14:paraId="7F87C7E0" w14:textId="77777777" w:rsidR="00D3164C" w:rsidRPr="001B633B" w:rsidRDefault="00D3164C" w:rsidP="00D3164C">
            <w:pPr>
              <w:pStyle w:val="Corpotesto"/>
              <w:spacing w:line="480" w:lineRule="auto"/>
            </w:pPr>
            <w:r w:rsidRPr="001B633B">
              <w:t>23 (±16.05)</w:t>
            </w:r>
          </w:p>
        </w:tc>
        <w:tc>
          <w:tcPr>
            <w:tcW w:w="2411" w:type="dxa"/>
          </w:tcPr>
          <w:p w14:paraId="170BD3AA" w14:textId="77777777" w:rsidR="00D3164C" w:rsidRPr="001B633B" w:rsidRDefault="00D3164C" w:rsidP="00D3164C">
            <w:pPr>
              <w:pStyle w:val="Corpotesto"/>
              <w:spacing w:line="480" w:lineRule="auto"/>
            </w:pPr>
            <w:r w:rsidRPr="001B633B">
              <w:t>44 (±37.17)</w:t>
            </w:r>
          </w:p>
        </w:tc>
        <w:tc>
          <w:tcPr>
            <w:tcW w:w="2411" w:type="dxa"/>
          </w:tcPr>
          <w:p w14:paraId="3BC3DAD4" w14:textId="77777777" w:rsidR="00D3164C" w:rsidRPr="001B633B" w:rsidRDefault="00D3164C" w:rsidP="00D3164C">
            <w:pPr>
              <w:pStyle w:val="Corpotesto"/>
              <w:spacing w:line="480" w:lineRule="auto"/>
            </w:pPr>
            <w:r w:rsidRPr="001B633B">
              <w:t>53 (±64.97)</w:t>
            </w:r>
          </w:p>
        </w:tc>
      </w:tr>
      <w:tr w:rsidR="00D3164C" w:rsidRPr="001B633B" w14:paraId="00B18FB4" w14:textId="77777777" w:rsidTr="00D3164C">
        <w:trPr>
          <w:trHeight w:hRule="exact" w:val="433"/>
        </w:trPr>
        <w:tc>
          <w:tcPr>
            <w:tcW w:w="2315" w:type="dxa"/>
          </w:tcPr>
          <w:p w14:paraId="433EE25D" w14:textId="77777777" w:rsidR="00D3164C" w:rsidRPr="001B633B" w:rsidRDefault="00D3164C" w:rsidP="00D3164C">
            <w:pPr>
              <w:pStyle w:val="Corpotesto"/>
              <w:spacing w:line="480" w:lineRule="auto"/>
            </w:pPr>
            <w:r w:rsidRPr="001B633B">
              <w:t>Sex</w:t>
            </w:r>
          </w:p>
        </w:tc>
        <w:tc>
          <w:tcPr>
            <w:tcW w:w="2645" w:type="dxa"/>
          </w:tcPr>
          <w:p w14:paraId="5E7ED29D" w14:textId="77777777" w:rsidR="00D3164C" w:rsidRPr="001B633B" w:rsidRDefault="00D3164C" w:rsidP="00D3164C">
            <w:pPr>
              <w:pStyle w:val="Corpotesto"/>
              <w:spacing w:line="480" w:lineRule="auto"/>
            </w:pPr>
            <w:r w:rsidRPr="001B633B">
              <w:t>14F, 23M</w:t>
            </w:r>
          </w:p>
        </w:tc>
        <w:tc>
          <w:tcPr>
            <w:tcW w:w="2411" w:type="dxa"/>
          </w:tcPr>
          <w:p w14:paraId="4262C027" w14:textId="77777777" w:rsidR="00D3164C" w:rsidRPr="001B633B" w:rsidRDefault="00D3164C" w:rsidP="00D3164C">
            <w:pPr>
              <w:pStyle w:val="Corpotesto"/>
              <w:spacing w:line="480" w:lineRule="auto"/>
            </w:pPr>
            <w:r w:rsidRPr="001B633B">
              <w:t>11F, 6M</w:t>
            </w:r>
          </w:p>
        </w:tc>
        <w:tc>
          <w:tcPr>
            <w:tcW w:w="2411" w:type="dxa"/>
          </w:tcPr>
          <w:p w14:paraId="61728051" w14:textId="77777777" w:rsidR="00D3164C" w:rsidRPr="001B633B" w:rsidRDefault="00D3164C" w:rsidP="00D3164C">
            <w:pPr>
              <w:pStyle w:val="Corpotesto"/>
              <w:spacing w:line="480" w:lineRule="auto"/>
            </w:pPr>
            <w:r w:rsidRPr="001B633B">
              <w:t>0F, 7M</w:t>
            </w:r>
          </w:p>
        </w:tc>
      </w:tr>
      <w:tr w:rsidR="00D3164C" w:rsidRPr="001B633B" w14:paraId="3C3C7137" w14:textId="77777777" w:rsidTr="00D3164C">
        <w:trPr>
          <w:trHeight w:hRule="exact" w:val="453"/>
        </w:trPr>
        <w:tc>
          <w:tcPr>
            <w:tcW w:w="2315" w:type="dxa"/>
            <w:tcBorders>
              <w:bottom w:val="single" w:sz="5" w:space="0" w:color="000000"/>
            </w:tcBorders>
          </w:tcPr>
          <w:p w14:paraId="36E28B90" w14:textId="77777777" w:rsidR="00D3164C" w:rsidRPr="001B633B" w:rsidRDefault="00D3164C" w:rsidP="00D3164C">
            <w:pPr>
              <w:pStyle w:val="Corpotesto"/>
              <w:spacing w:line="480" w:lineRule="auto"/>
            </w:pPr>
            <w:r w:rsidRPr="001B633B">
              <w:t>Etiology</w:t>
            </w:r>
          </w:p>
        </w:tc>
        <w:tc>
          <w:tcPr>
            <w:tcW w:w="2645" w:type="dxa"/>
            <w:tcBorders>
              <w:bottom w:val="single" w:sz="5" w:space="0" w:color="000000"/>
            </w:tcBorders>
          </w:tcPr>
          <w:p w14:paraId="2C10DC5F" w14:textId="77777777" w:rsidR="00D3164C" w:rsidRPr="001B633B" w:rsidRDefault="00D3164C" w:rsidP="00D3164C">
            <w:pPr>
              <w:pStyle w:val="Corpotesto"/>
              <w:spacing w:line="480" w:lineRule="auto"/>
            </w:pPr>
            <w:r w:rsidRPr="001B633B">
              <w:t>12T, 9H, 1I, 1HI, 14TA</w:t>
            </w:r>
          </w:p>
        </w:tc>
        <w:tc>
          <w:tcPr>
            <w:tcW w:w="2411" w:type="dxa"/>
            <w:tcBorders>
              <w:bottom w:val="single" w:sz="5" w:space="0" w:color="000000"/>
            </w:tcBorders>
          </w:tcPr>
          <w:p w14:paraId="1DE2EB46" w14:textId="77777777" w:rsidR="00D3164C" w:rsidRPr="001B633B" w:rsidRDefault="00D3164C" w:rsidP="00D3164C">
            <w:pPr>
              <w:pStyle w:val="Corpotesto"/>
              <w:spacing w:line="480" w:lineRule="auto"/>
            </w:pPr>
            <w:r w:rsidRPr="001B633B">
              <w:t>5T, 7H, 1I, 0HI, 4TA</w:t>
            </w:r>
          </w:p>
        </w:tc>
        <w:tc>
          <w:tcPr>
            <w:tcW w:w="2411" w:type="dxa"/>
            <w:tcBorders>
              <w:bottom w:val="single" w:sz="5" w:space="0" w:color="000000"/>
            </w:tcBorders>
          </w:tcPr>
          <w:p w14:paraId="2568B034" w14:textId="77777777" w:rsidR="00D3164C" w:rsidRPr="001B633B" w:rsidRDefault="00D3164C" w:rsidP="00D3164C">
            <w:pPr>
              <w:pStyle w:val="Corpotesto"/>
              <w:spacing w:line="480" w:lineRule="auto"/>
            </w:pPr>
            <w:r w:rsidRPr="001B633B">
              <w:t>3T, 3H, 1I, 0HI, 0TA</w:t>
            </w:r>
          </w:p>
        </w:tc>
      </w:tr>
      <w:tr w:rsidR="00D3164C" w:rsidRPr="001B633B" w14:paraId="4B585286" w14:textId="77777777" w:rsidTr="00D3164C">
        <w:trPr>
          <w:trHeight w:hRule="exact" w:val="533"/>
        </w:trPr>
        <w:tc>
          <w:tcPr>
            <w:tcW w:w="9782" w:type="dxa"/>
            <w:gridSpan w:val="4"/>
          </w:tcPr>
          <w:p w14:paraId="75D018E7" w14:textId="77777777" w:rsidR="00D3164C" w:rsidRPr="001B633B" w:rsidRDefault="00D3164C" w:rsidP="00D3164C">
            <w:pPr>
              <w:pStyle w:val="Corpotesto"/>
              <w:spacing w:line="480" w:lineRule="auto"/>
            </w:pPr>
            <w:r w:rsidRPr="001B633B">
              <w:t>Coma Recovery Scale Revised (CRS-R)</w:t>
            </w:r>
          </w:p>
        </w:tc>
      </w:tr>
      <w:tr w:rsidR="00D3164C" w:rsidRPr="001B633B" w14:paraId="58E8BF90" w14:textId="77777777" w:rsidTr="00D3164C">
        <w:trPr>
          <w:trHeight w:hRule="exact" w:val="433"/>
        </w:trPr>
        <w:tc>
          <w:tcPr>
            <w:tcW w:w="2315" w:type="dxa"/>
          </w:tcPr>
          <w:p w14:paraId="1662BB38" w14:textId="77777777" w:rsidR="00D3164C" w:rsidRPr="001B633B" w:rsidRDefault="00D3164C" w:rsidP="00D3164C">
            <w:pPr>
              <w:pStyle w:val="Corpotesto"/>
              <w:spacing w:line="480" w:lineRule="auto"/>
            </w:pPr>
            <w:r w:rsidRPr="001B633B">
              <w:t>Total score</w:t>
            </w:r>
          </w:p>
        </w:tc>
        <w:tc>
          <w:tcPr>
            <w:tcW w:w="2645" w:type="dxa"/>
          </w:tcPr>
          <w:p w14:paraId="64B51355" w14:textId="77777777" w:rsidR="00D3164C" w:rsidRPr="001B633B" w:rsidRDefault="00D3164C" w:rsidP="00D3164C">
            <w:pPr>
              <w:pStyle w:val="Corpotesto"/>
              <w:spacing w:line="480" w:lineRule="auto"/>
            </w:pPr>
            <w:r w:rsidRPr="001B633B">
              <w:t>6.24 (1.01)</w:t>
            </w:r>
          </w:p>
        </w:tc>
        <w:tc>
          <w:tcPr>
            <w:tcW w:w="2411" w:type="dxa"/>
          </w:tcPr>
          <w:p w14:paraId="11B3825E" w14:textId="77777777" w:rsidR="00D3164C" w:rsidRPr="001B633B" w:rsidRDefault="00D3164C" w:rsidP="00D3164C">
            <w:pPr>
              <w:pStyle w:val="Corpotesto"/>
              <w:spacing w:line="480" w:lineRule="auto"/>
            </w:pPr>
            <w:r w:rsidRPr="001B633B">
              <w:t>9.24 (1.25)</w:t>
            </w:r>
          </w:p>
        </w:tc>
        <w:tc>
          <w:tcPr>
            <w:tcW w:w="2411" w:type="dxa"/>
          </w:tcPr>
          <w:p w14:paraId="2E9D0580" w14:textId="77777777" w:rsidR="00D3164C" w:rsidRPr="001B633B" w:rsidRDefault="00D3164C" w:rsidP="00D3164C">
            <w:pPr>
              <w:pStyle w:val="Corpotesto"/>
              <w:spacing w:line="480" w:lineRule="auto"/>
            </w:pPr>
            <w:r w:rsidRPr="001B633B">
              <w:t>10.43 (1.90)</w:t>
            </w:r>
          </w:p>
        </w:tc>
      </w:tr>
      <w:tr w:rsidR="00D3164C" w:rsidRPr="001B633B" w14:paraId="218790A0" w14:textId="77777777" w:rsidTr="00D3164C">
        <w:trPr>
          <w:trHeight w:hRule="exact" w:val="433"/>
        </w:trPr>
        <w:tc>
          <w:tcPr>
            <w:tcW w:w="2315" w:type="dxa"/>
          </w:tcPr>
          <w:p w14:paraId="7409DCC3" w14:textId="77777777" w:rsidR="00D3164C" w:rsidRPr="001B633B" w:rsidRDefault="00D3164C" w:rsidP="00D3164C">
            <w:pPr>
              <w:pStyle w:val="Corpotesto"/>
              <w:spacing w:line="480" w:lineRule="auto"/>
            </w:pPr>
            <w:r w:rsidRPr="001B633B">
              <w:t>Auditory</w:t>
            </w:r>
          </w:p>
        </w:tc>
        <w:tc>
          <w:tcPr>
            <w:tcW w:w="2645" w:type="dxa"/>
          </w:tcPr>
          <w:p w14:paraId="396722CC" w14:textId="77777777" w:rsidR="00D3164C" w:rsidRPr="001B633B" w:rsidRDefault="00D3164C" w:rsidP="00D3164C">
            <w:pPr>
              <w:pStyle w:val="Corpotesto"/>
              <w:spacing w:line="480" w:lineRule="auto"/>
            </w:pPr>
            <w:r w:rsidRPr="001B633B">
              <w:t>1.03 (0.50)</w:t>
            </w:r>
          </w:p>
        </w:tc>
        <w:tc>
          <w:tcPr>
            <w:tcW w:w="2411" w:type="dxa"/>
          </w:tcPr>
          <w:p w14:paraId="44AEAC9F" w14:textId="77777777" w:rsidR="00D3164C" w:rsidRPr="001B633B" w:rsidRDefault="00D3164C" w:rsidP="00D3164C">
            <w:pPr>
              <w:pStyle w:val="Corpotesto"/>
              <w:spacing w:line="480" w:lineRule="auto"/>
            </w:pPr>
            <w:r w:rsidRPr="001B633B">
              <w:t>1.41 (0.51)</w:t>
            </w:r>
          </w:p>
        </w:tc>
        <w:tc>
          <w:tcPr>
            <w:tcW w:w="2411" w:type="dxa"/>
          </w:tcPr>
          <w:p w14:paraId="7C2138A8" w14:textId="77777777" w:rsidR="00D3164C" w:rsidRPr="001B633B" w:rsidRDefault="00D3164C" w:rsidP="00D3164C">
            <w:pPr>
              <w:pStyle w:val="Corpotesto"/>
              <w:spacing w:line="480" w:lineRule="auto"/>
            </w:pPr>
            <w:r w:rsidRPr="001B633B">
              <w:t>2.00 (1.15)</w:t>
            </w:r>
          </w:p>
        </w:tc>
      </w:tr>
      <w:tr w:rsidR="00D3164C" w:rsidRPr="001B633B" w14:paraId="3BCAEEB3" w14:textId="77777777" w:rsidTr="00D3164C">
        <w:trPr>
          <w:trHeight w:hRule="exact" w:val="433"/>
        </w:trPr>
        <w:tc>
          <w:tcPr>
            <w:tcW w:w="2315" w:type="dxa"/>
          </w:tcPr>
          <w:p w14:paraId="68C40CE2" w14:textId="77777777" w:rsidR="00D3164C" w:rsidRPr="001B633B" w:rsidRDefault="00D3164C" w:rsidP="00D3164C">
            <w:pPr>
              <w:pStyle w:val="Corpotesto"/>
              <w:spacing w:line="480" w:lineRule="auto"/>
            </w:pPr>
            <w:r w:rsidRPr="001B633B">
              <w:t>Visual</w:t>
            </w:r>
          </w:p>
        </w:tc>
        <w:tc>
          <w:tcPr>
            <w:tcW w:w="2645" w:type="dxa"/>
          </w:tcPr>
          <w:p w14:paraId="442F343C" w14:textId="77777777" w:rsidR="00D3164C" w:rsidRPr="001B633B" w:rsidRDefault="00D3164C" w:rsidP="00D3164C">
            <w:pPr>
              <w:pStyle w:val="Corpotesto"/>
              <w:spacing w:line="480" w:lineRule="auto"/>
            </w:pPr>
            <w:r w:rsidRPr="001B633B">
              <w:t>0.76 (0.43)</w:t>
            </w:r>
          </w:p>
        </w:tc>
        <w:tc>
          <w:tcPr>
            <w:tcW w:w="2411" w:type="dxa"/>
          </w:tcPr>
          <w:p w14:paraId="61F3BE7B" w14:textId="77777777" w:rsidR="00D3164C" w:rsidRPr="001B633B" w:rsidRDefault="00D3164C" w:rsidP="00D3164C">
            <w:pPr>
              <w:pStyle w:val="Corpotesto"/>
              <w:spacing w:line="480" w:lineRule="auto"/>
            </w:pPr>
            <w:r w:rsidRPr="001B633B">
              <w:t>2.59 (0.71)</w:t>
            </w:r>
          </w:p>
        </w:tc>
        <w:tc>
          <w:tcPr>
            <w:tcW w:w="2411" w:type="dxa"/>
          </w:tcPr>
          <w:p w14:paraId="5EDF68F9" w14:textId="77777777" w:rsidR="00D3164C" w:rsidRPr="001B633B" w:rsidRDefault="00D3164C" w:rsidP="00D3164C">
            <w:pPr>
              <w:pStyle w:val="Corpotesto"/>
              <w:spacing w:line="480" w:lineRule="auto"/>
            </w:pPr>
            <w:r w:rsidRPr="001B633B">
              <w:t>2.43 (1.40)</w:t>
            </w:r>
          </w:p>
        </w:tc>
      </w:tr>
      <w:tr w:rsidR="00D3164C" w:rsidRPr="001B633B" w14:paraId="18EFF3C0" w14:textId="77777777" w:rsidTr="00D3164C">
        <w:trPr>
          <w:trHeight w:hRule="exact" w:val="433"/>
        </w:trPr>
        <w:tc>
          <w:tcPr>
            <w:tcW w:w="2315" w:type="dxa"/>
          </w:tcPr>
          <w:p w14:paraId="7334257C" w14:textId="77777777" w:rsidR="00D3164C" w:rsidRPr="001B633B" w:rsidRDefault="00D3164C" w:rsidP="00D3164C">
            <w:pPr>
              <w:pStyle w:val="Corpotesto"/>
              <w:spacing w:line="480" w:lineRule="auto"/>
            </w:pPr>
            <w:r w:rsidRPr="001B633B">
              <w:t>Motor</w:t>
            </w:r>
          </w:p>
        </w:tc>
        <w:tc>
          <w:tcPr>
            <w:tcW w:w="2645" w:type="dxa"/>
          </w:tcPr>
          <w:p w14:paraId="328F0BCC" w14:textId="77777777" w:rsidR="00D3164C" w:rsidRPr="001B633B" w:rsidRDefault="00D3164C" w:rsidP="00D3164C">
            <w:pPr>
              <w:pStyle w:val="Corpotesto"/>
              <w:spacing w:line="480" w:lineRule="auto"/>
            </w:pPr>
            <w:r w:rsidRPr="001B633B">
              <w:t>1.92 (0.28)</w:t>
            </w:r>
          </w:p>
        </w:tc>
        <w:tc>
          <w:tcPr>
            <w:tcW w:w="2411" w:type="dxa"/>
          </w:tcPr>
          <w:p w14:paraId="34C44D6D" w14:textId="77777777" w:rsidR="00D3164C" w:rsidRPr="001B633B" w:rsidRDefault="00D3164C" w:rsidP="00D3164C">
            <w:pPr>
              <w:pStyle w:val="Corpotesto"/>
              <w:spacing w:line="480" w:lineRule="auto"/>
            </w:pPr>
            <w:r w:rsidRPr="001B633B">
              <w:t>2.12 (0.33)</w:t>
            </w:r>
          </w:p>
        </w:tc>
        <w:tc>
          <w:tcPr>
            <w:tcW w:w="2411" w:type="dxa"/>
          </w:tcPr>
          <w:p w14:paraId="69DB30E7" w14:textId="77777777" w:rsidR="00D3164C" w:rsidRPr="001B633B" w:rsidRDefault="00D3164C" w:rsidP="00D3164C">
            <w:pPr>
              <w:pStyle w:val="Corpotesto"/>
              <w:spacing w:line="480" w:lineRule="auto"/>
            </w:pPr>
            <w:r w:rsidRPr="001B633B">
              <w:t>2.14 (0.90)</w:t>
            </w:r>
          </w:p>
        </w:tc>
      </w:tr>
      <w:tr w:rsidR="00D3164C" w:rsidRPr="001B633B" w14:paraId="296DCCB7" w14:textId="77777777" w:rsidTr="00D3164C">
        <w:trPr>
          <w:trHeight w:hRule="exact" w:val="433"/>
        </w:trPr>
        <w:tc>
          <w:tcPr>
            <w:tcW w:w="2315" w:type="dxa"/>
          </w:tcPr>
          <w:p w14:paraId="4866BA75" w14:textId="77777777" w:rsidR="00D3164C" w:rsidRPr="001B633B" w:rsidRDefault="00D3164C" w:rsidP="00D3164C">
            <w:pPr>
              <w:pStyle w:val="Corpotesto"/>
              <w:spacing w:line="480" w:lineRule="auto"/>
            </w:pPr>
            <w:r w:rsidRPr="001B633B">
              <w:t>Orom/Verb</w:t>
            </w:r>
          </w:p>
        </w:tc>
        <w:tc>
          <w:tcPr>
            <w:tcW w:w="2645" w:type="dxa"/>
          </w:tcPr>
          <w:p w14:paraId="280BECB4" w14:textId="77777777" w:rsidR="00D3164C" w:rsidRPr="001B633B" w:rsidRDefault="00D3164C" w:rsidP="00D3164C">
            <w:pPr>
              <w:pStyle w:val="Corpotesto"/>
              <w:spacing w:line="480" w:lineRule="auto"/>
            </w:pPr>
            <w:r w:rsidRPr="001B633B">
              <w:t>1.00 (0.33)</w:t>
            </w:r>
          </w:p>
        </w:tc>
        <w:tc>
          <w:tcPr>
            <w:tcW w:w="2411" w:type="dxa"/>
          </w:tcPr>
          <w:p w14:paraId="6C8472D4" w14:textId="77777777" w:rsidR="00D3164C" w:rsidRPr="001B633B" w:rsidRDefault="00D3164C" w:rsidP="00D3164C">
            <w:pPr>
              <w:pStyle w:val="Corpotesto"/>
              <w:spacing w:line="480" w:lineRule="auto"/>
            </w:pPr>
            <w:r w:rsidRPr="001B633B">
              <w:t>1.24 (0.56)</w:t>
            </w:r>
          </w:p>
        </w:tc>
        <w:tc>
          <w:tcPr>
            <w:tcW w:w="2411" w:type="dxa"/>
          </w:tcPr>
          <w:p w14:paraId="30362D1F" w14:textId="77777777" w:rsidR="00D3164C" w:rsidRPr="001B633B" w:rsidRDefault="00D3164C" w:rsidP="00D3164C">
            <w:pPr>
              <w:pStyle w:val="Corpotesto"/>
              <w:spacing w:line="480" w:lineRule="auto"/>
            </w:pPr>
            <w:r w:rsidRPr="001B633B">
              <w:t>1.43 (0.98)</w:t>
            </w:r>
          </w:p>
        </w:tc>
      </w:tr>
      <w:tr w:rsidR="00D3164C" w:rsidRPr="001B633B" w14:paraId="4FFACD30" w14:textId="77777777" w:rsidTr="00D3164C">
        <w:trPr>
          <w:trHeight w:hRule="exact" w:val="433"/>
        </w:trPr>
        <w:tc>
          <w:tcPr>
            <w:tcW w:w="2315" w:type="dxa"/>
          </w:tcPr>
          <w:p w14:paraId="745342C6" w14:textId="77777777" w:rsidR="00D3164C" w:rsidRPr="001B633B" w:rsidRDefault="00D3164C" w:rsidP="00D3164C">
            <w:pPr>
              <w:pStyle w:val="Corpotesto"/>
              <w:spacing w:line="480" w:lineRule="auto"/>
            </w:pPr>
            <w:r w:rsidRPr="001B633B">
              <w:t>Communic</w:t>
            </w:r>
          </w:p>
        </w:tc>
        <w:tc>
          <w:tcPr>
            <w:tcW w:w="2645" w:type="dxa"/>
          </w:tcPr>
          <w:p w14:paraId="39358BE8" w14:textId="77777777" w:rsidR="00D3164C" w:rsidRPr="001B633B" w:rsidRDefault="00D3164C" w:rsidP="00D3164C">
            <w:pPr>
              <w:pStyle w:val="Corpotesto"/>
              <w:spacing w:line="480" w:lineRule="auto"/>
            </w:pPr>
            <w:r w:rsidRPr="001B633B">
              <w:t>0.00 (0.00)</w:t>
            </w:r>
          </w:p>
        </w:tc>
        <w:tc>
          <w:tcPr>
            <w:tcW w:w="2411" w:type="dxa"/>
          </w:tcPr>
          <w:p w14:paraId="5645255D" w14:textId="77777777" w:rsidR="00D3164C" w:rsidRPr="001B633B" w:rsidRDefault="00D3164C" w:rsidP="00D3164C">
            <w:pPr>
              <w:pStyle w:val="Corpotesto"/>
              <w:spacing w:line="480" w:lineRule="auto"/>
            </w:pPr>
            <w:r w:rsidRPr="001B633B">
              <w:t>0.12 (0.33)</w:t>
            </w:r>
          </w:p>
        </w:tc>
        <w:tc>
          <w:tcPr>
            <w:tcW w:w="2411" w:type="dxa"/>
          </w:tcPr>
          <w:p w14:paraId="35B731B5" w14:textId="77777777" w:rsidR="00D3164C" w:rsidRPr="001B633B" w:rsidRDefault="00D3164C" w:rsidP="00D3164C">
            <w:pPr>
              <w:pStyle w:val="Corpotesto"/>
              <w:spacing w:line="480" w:lineRule="auto"/>
            </w:pPr>
            <w:r w:rsidRPr="001B633B">
              <w:t>0.57 (0.53)</w:t>
            </w:r>
          </w:p>
        </w:tc>
      </w:tr>
      <w:tr w:rsidR="00D3164C" w:rsidRPr="001B633B" w14:paraId="08D46F7E" w14:textId="77777777" w:rsidTr="00D3164C">
        <w:trPr>
          <w:trHeight w:hRule="exact" w:val="453"/>
        </w:trPr>
        <w:tc>
          <w:tcPr>
            <w:tcW w:w="2315" w:type="dxa"/>
            <w:tcBorders>
              <w:bottom w:val="single" w:sz="5" w:space="0" w:color="000000"/>
            </w:tcBorders>
          </w:tcPr>
          <w:p w14:paraId="639E7B82" w14:textId="77777777" w:rsidR="00D3164C" w:rsidRPr="001B633B" w:rsidRDefault="00D3164C" w:rsidP="00D3164C">
            <w:pPr>
              <w:pStyle w:val="Corpotesto"/>
              <w:spacing w:line="480" w:lineRule="auto"/>
            </w:pPr>
            <w:r w:rsidRPr="001B633B">
              <w:t>Arousal</w:t>
            </w:r>
          </w:p>
        </w:tc>
        <w:tc>
          <w:tcPr>
            <w:tcW w:w="2645" w:type="dxa"/>
            <w:tcBorders>
              <w:bottom w:val="single" w:sz="5" w:space="0" w:color="000000"/>
            </w:tcBorders>
          </w:tcPr>
          <w:p w14:paraId="51F51898" w14:textId="77777777" w:rsidR="00D3164C" w:rsidRPr="001B633B" w:rsidRDefault="00D3164C" w:rsidP="00D3164C">
            <w:pPr>
              <w:pStyle w:val="Corpotesto"/>
              <w:spacing w:line="480" w:lineRule="auto"/>
            </w:pPr>
            <w:r w:rsidRPr="001B633B">
              <w:t>1.54 (0.56)</w:t>
            </w:r>
          </w:p>
        </w:tc>
        <w:tc>
          <w:tcPr>
            <w:tcW w:w="2411" w:type="dxa"/>
            <w:tcBorders>
              <w:bottom w:val="single" w:sz="5" w:space="0" w:color="000000"/>
            </w:tcBorders>
          </w:tcPr>
          <w:p w14:paraId="42BD6E6A" w14:textId="77777777" w:rsidR="00D3164C" w:rsidRPr="001B633B" w:rsidRDefault="00D3164C" w:rsidP="00D3164C">
            <w:pPr>
              <w:pStyle w:val="Corpotesto"/>
              <w:spacing w:line="480" w:lineRule="auto"/>
            </w:pPr>
            <w:r w:rsidRPr="001B633B">
              <w:t>1.76 (0.56)</w:t>
            </w:r>
          </w:p>
        </w:tc>
        <w:tc>
          <w:tcPr>
            <w:tcW w:w="2411" w:type="dxa"/>
            <w:tcBorders>
              <w:bottom w:val="single" w:sz="5" w:space="0" w:color="000000"/>
            </w:tcBorders>
          </w:tcPr>
          <w:p w14:paraId="7841A143" w14:textId="77777777" w:rsidR="00D3164C" w:rsidRPr="001B633B" w:rsidRDefault="00D3164C" w:rsidP="00D3164C">
            <w:pPr>
              <w:pStyle w:val="Corpotesto"/>
              <w:spacing w:line="480" w:lineRule="auto"/>
            </w:pPr>
            <w:r w:rsidRPr="001B633B">
              <w:t>1.86 (0.90)</w:t>
            </w:r>
          </w:p>
        </w:tc>
      </w:tr>
      <w:tr w:rsidR="00D3164C" w:rsidRPr="001B633B" w14:paraId="3E3490D9" w14:textId="77777777" w:rsidTr="00D3164C">
        <w:trPr>
          <w:trHeight w:hRule="exact" w:val="533"/>
        </w:trPr>
        <w:tc>
          <w:tcPr>
            <w:tcW w:w="9782" w:type="dxa"/>
            <w:gridSpan w:val="4"/>
          </w:tcPr>
          <w:p w14:paraId="58C5FAD5" w14:textId="77777777" w:rsidR="00D3164C" w:rsidRPr="001B633B" w:rsidRDefault="00D3164C" w:rsidP="00D3164C">
            <w:pPr>
              <w:pStyle w:val="Corpotesto"/>
              <w:spacing w:line="480" w:lineRule="auto"/>
            </w:pPr>
            <w:r w:rsidRPr="001B633B">
              <w:t>Electroencephalography (Total power &amp; frequency relative power)</w:t>
            </w:r>
          </w:p>
        </w:tc>
      </w:tr>
      <w:tr w:rsidR="00D3164C" w:rsidRPr="001B633B" w14:paraId="0AECA905" w14:textId="77777777" w:rsidTr="00D3164C">
        <w:trPr>
          <w:trHeight w:hRule="exact" w:val="433"/>
        </w:trPr>
        <w:tc>
          <w:tcPr>
            <w:tcW w:w="2315" w:type="dxa"/>
          </w:tcPr>
          <w:p w14:paraId="01A5BC03" w14:textId="77777777" w:rsidR="00D3164C" w:rsidRPr="001B633B" w:rsidRDefault="00D3164C" w:rsidP="00D3164C">
            <w:pPr>
              <w:pStyle w:val="Corpotesto"/>
              <w:spacing w:line="480" w:lineRule="auto"/>
            </w:pPr>
            <w:r w:rsidRPr="001B633B">
              <w:t>Total power (</w:t>
            </w:r>
            <w:r w:rsidRPr="001B633B">
              <w:rPr>
                <w:bCs/>
              </w:rPr>
              <w:t>μV</w:t>
            </w:r>
            <w:r w:rsidRPr="001B633B">
              <w:rPr>
                <w:vertAlign w:val="superscript"/>
              </w:rPr>
              <w:t>2</w:t>
            </w:r>
            <w:r w:rsidRPr="001B633B">
              <w:t>)</w:t>
            </w:r>
          </w:p>
        </w:tc>
        <w:tc>
          <w:tcPr>
            <w:tcW w:w="2645" w:type="dxa"/>
          </w:tcPr>
          <w:p w14:paraId="4E2A7723" w14:textId="77777777" w:rsidR="00D3164C" w:rsidRPr="001B633B" w:rsidRDefault="00D3164C" w:rsidP="00D3164C">
            <w:pPr>
              <w:pStyle w:val="Corpotesto"/>
              <w:spacing w:line="480" w:lineRule="auto"/>
            </w:pPr>
            <w:r w:rsidRPr="001B633B">
              <w:t>138.22 (140.35)</w:t>
            </w:r>
          </w:p>
        </w:tc>
        <w:tc>
          <w:tcPr>
            <w:tcW w:w="2411" w:type="dxa"/>
          </w:tcPr>
          <w:p w14:paraId="4E294E76" w14:textId="77777777" w:rsidR="00D3164C" w:rsidRPr="001B633B" w:rsidRDefault="00D3164C" w:rsidP="00D3164C">
            <w:pPr>
              <w:pStyle w:val="Corpotesto"/>
              <w:spacing w:line="480" w:lineRule="auto"/>
            </w:pPr>
            <w:r w:rsidRPr="001B633B">
              <w:t>229.20 (261.81)</w:t>
            </w:r>
          </w:p>
        </w:tc>
        <w:tc>
          <w:tcPr>
            <w:tcW w:w="2411" w:type="dxa"/>
          </w:tcPr>
          <w:p w14:paraId="21B3D485" w14:textId="77777777" w:rsidR="00D3164C" w:rsidRPr="001B633B" w:rsidRDefault="00D3164C" w:rsidP="00D3164C">
            <w:pPr>
              <w:pStyle w:val="Corpotesto"/>
              <w:spacing w:line="480" w:lineRule="auto"/>
            </w:pPr>
            <w:r w:rsidRPr="001B633B">
              <w:t>178.96 (148.15)</w:t>
            </w:r>
          </w:p>
        </w:tc>
      </w:tr>
      <w:tr w:rsidR="00D3164C" w:rsidRPr="001B633B" w14:paraId="2859C2EB" w14:textId="77777777" w:rsidTr="00D3164C">
        <w:trPr>
          <w:trHeight w:hRule="exact" w:val="433"/>
        </w:trPr>
        <w:tc>
          <w:tcPr>
            <w:tcW w:w="2315" w:type="dxa"/>
          </w:tcPr>
          <w:p w14:paraId="341CC8DC" w14:textId="77777777" w:rsidR="00D3164C" w:rsidRPr="001B633B" w:rsidRDefault="00D3164C" w:rsidP="00D3164C">
            <w:pPr>
              <w:pStyle w:val="Corpotesto"/>
              <w:spacing w:line="480" w:lineRule="auto"/>
            </w:pPr>
            <w:r w:rsidRPr="001B633B">
              <w:t>Delta (1–4Hz)</w:t>
            </w:r>
          </w:p>
        </w:tc>
        <w:tc>
          <w:tcPr>
            <w:tcW w:w="2645" w:type="dxa"/>
          </w:tcPr>
          <w:p w14:paraId="4F52618F" w14:textId="77777777" w:rsidR="00D3164C" w:rsidRPr="001B633B" w:rsidRDefault="00D3164C" w:rsidP="00D3164C">
            <w:pPr>
              <w:pStyle w:val="Corpotesto"/>
              <w:spacing w:line="480" w:lineRule="auto"/>
            </w:pPr>
            <w:r w:rsidRPr="001B633B">
              <w:t>49.46% (13.46%)</w:t>
            </w:r>
          </w:p>
        </w:tc>
        <w:tc>
          <w:tcPr>
            <w:tcW w:w="2411" w:type="dxa"/>
          </w:tcPr>
          <w:p w14:paraId="26758949" w14:textId="77777777" w:rsidR="00D3164C" w:rsidRPr="001B633B" w:rsidRDefault="00D3164C" w:rsidP="00D3164C">
            <w:pPr>
              <w:pStyle w:val="Corpotesto"/>
              <w:spacing w:line="480" w:lineRule="auto"/>
            </w:pPr>
            <w:r w:rsidRPr="001B633B">
              <w:t>41.51% (14.35%)</w:t>
            </w:r>
          </w:p>
        </w:tc>
        <w:tc>
          <w:tcPr>
            <w:tcW w:w="2411" w:type="dxa"/>
          </w:tcPr>
          <w:p w14:paraId="0620834D" w14:textId="77777777" w:rsidR="00D3164C" w:rsidRPr="001B633B" w:rsidRDefault="00D3164C" w:rsidP="00D3164C">
            <w:pPr>
              <w:pStyle w:val="Corpotesto"/>
              <w:spacing w:line="480" w:lineRule="auto"/>
            </w:pPr>
            <w:r w:rsidRPr="001B633B">
              <w:t>42.57% (16.97%)</w:t>
            </w:r>
          </w:p>
        </w:tc>
      </w:tr>
      <w:tr w:rsidR="00D3164C" w:rsidRPr="001B633B" w14:paraId="1C3AEF5D" w14:textId="77777777" w:rsidTr="00D3164C">
        <w:trPr>
          <w:trHeight w:hRule="exact" w:val="433"/>
        </w:trPr>
        <w:tc>
          <w:tcPr>
            <w:tcW w:w="2315" w:type="dxa"/>
          </w:tcPr>
          <w:p w14:paraId="16976FB7" w14:textId="77777777" w:rsidR="00D3164C" w:rsidRPr="001B633B" w:rsidRDefault="00D3164C" w:rsidP="00D3164C">
            <w:pPr>
              <w:pStyle w:val="Corpotesto"/>
              <w:spacing w:line="480" w:lineRule="auto"/>
            </w:pPr>
            <w:r w:rsidRPr="001B633B">
              <w:t>Theta (4–8Hz)</w:t>
            </w:r>
          </w:p>
        </w:tc>
        <w:tc>
          <w:tcPr>
            <w:tcW w:w="2645" w:type="dxa"/>
          </w:tcPr>
          <w:p w14:paraId="4AA577C0" w14:textId="77777777" w:rsidR="00D3164C" w:rsidRPr="001B633B" w:rsidRDefault="00D3164C" w:rsidP="00D3164C">
            <w:pPr>
              <w:pStyle w:val="Corpotesto"/>
              <w:spacing w:line="480" w:lineRule="auto"/>
            </w:pPr>
            <w:r w:rsidRPr="001B633B">
              <w:t>30.21% (11.09%)</w:t>
            </w:r>
          </w:p>
        </w:tc>
        <w:tc>
          <w:tcPr>
            <w:tcW w:w="2411" w:type="dxa"/>
          </w:tcPr>
          <w:p w14:paraId="48EFEA66" w14:textId="77777777" w:rsidR="00D3164C" w:rsidRPr="001B633B" w:rsidRDefault="00D3164C" w:rsidP="00D3164C">
            <w:pPr>
              <w:pStyle w:val="Corpotesto"/>
              <w:spacing w:line="480" w:lineRule="auto"/>
            </w:pPr>
            <w:r w:rsidRPr="001B633B">
              <w:t>34.09% (9.73%)</w:t>
            </w:r>
          </w:p>
        </w:tc>
        <w:tc>
          <w:tcPr>
            <w:tcW w:w="2411" w:type="dxa"/>
          </w:tcPr>
          <w:p w14:paraId="3700293E" w14:textId="77777777" w:rsidR="00D3164C" w:rsidRPr="001B633B" w:rsidRDefault="00D3164C" w:rsidP="00D3164C">
            <w:pPr>
              <w:pStyle w:val="Corpotesto"/>
              <w:spacing w:line="480" w:lineRule="auto"/>
            </w:pPr>
            <w:r w:rsidRPr="001B633B">
              <w:t>33.23% (11.58%)</w:t>
            </w:r>
          </w:p>
        </w:tc>
      </w:tr>
      <w:tr w:rsidR="00D3164C" w:rsidRPr="001B633B" w14:paraId="327D3B92" w14:textId="77777777" w:rsidTr="00D3164C">
        <w:trPr>
          <w:trHeight w:hRule="exact" w:val="433"/>
        </w:trPr>
        <w:tc>
          <w:tcPr>
            <w:tcW w:w="2315" w:type="dxa"/>
          </w:tcPr>
          <w:p w14:paraId="1BFD9356" w14:textId="77777777" w:rsidR="00D3164C" w:rsidRPr="001B633B" w:rsidRDefault="00D3164C" w:rsidP="00D3164C">
            <w:pPr>
              <w:pStyle w:val="Corpotesto"/>
              <w:spacing w:line="480" w:lineRule="auto"/>
            </w:pPr>
            <w:r w:rsidRPr="001B633B">
              <w:t>Alpha (8–13Hz)</w:t>
            </w:r>
          </w:p>
        </w:tc>
        <w:tc>
          <w:tcPr>
            <w:tcW w:w="2645" w:type="dxa"/>
          </w:tcPr>
          <w:p w14:paraId="6A0A07D5" w14:textId="77777777" w:rsidR="00D3164C" w:rsidRPr="001B633B" w:rsidRDefault="00D3164C" w:rsidP="00D3164C">
            <w:pPr>
              <w:pStyle w:val="Corpotesto"/>
              <w:spacing w:line="480" w:lineRule="auto"/>
            </w:pPr>
            <w:r w:rsidRPr="001B633B">
              <w:t>9.71% (5.64%)</w:t>
            </w:r>
          </w:p>
        </w:tc>
        <w:tc>
          <w:tcPr>
            <w:tcW w:w="2411" w:type="dxa"/>
          </w:tcPr>
          <w:p w14:paraId="1DDB5C0F" w14:textId="77777777" w:rsidR="00D3164C" w:rsidRPr="001B633B" w:rsidRDefault="00D3164C" w:rsidP="00D3164C">
            <w:pPr>
              <w:pStyle w:val="Corpotesto"/>
              <w:spacing w:line="480" w:lineRule="auto"/>
            </w:pPr>
            <w:r w:rsidRPr="001B633B">
              <w:t>11.89% (6.08%)</w:t>
            </w:r>
          </w:p>
        </w:tc>
        <w:tc>
          <w:tcPr>
            <w:tcW w:w="2411" w:type="dxa"/>
          </w:tcPr>
          <w:p w14:paraId="03677196" w14:textId="77777777" w:rsidR="00D3164C" w:rsidRPr="001B633B" w:rsidRDefault="00D3164C" w:rsidP="00D3164C">
            <w:pPr>
              <w:pStyle w:val="Corpotesto"/>
              <w:spacing w:line="480" w:lineRule="auto"/>
            </w:pPr>
            <w:r w:rsidRPr="001B633B">
              <w:t>8.33% (4.48%)</w:t>
            </w:r>
          </w:p>
        </w:tc>
      </w:tr>
      <w:tr w:rsidR="00D3164C" w:rsidRPr="001B633B" w14:paraId="625BC3EC" w14:textId="77777777" w:rsidTr="00D3164C">
        <w:trPr>
          <w:trHeight w:hRule="exact" w:val="433"/>
        </w:trPr>
        <w:tc>
          <w:tcPr>
            <w:tcW w:w="2315" w:type="dxa"/>
          </w:tcPr>
          <w:p w14:paraId="09630CBC" w14:textId="77777777" w:rsidR="00D3164C" w:rsidRPr="001B633B" w:rsidRDefault="00D3164C" w:rsidP="00D3164C">
            <w:pPr>
              <w:pStyle w:val="Corpotesto"/>
              <w:spacing w:line="480" w:lineRule="auto"/>
            </w:pPr>
            <w:r w:rsidRPr="001B633B">
              <w:t>Beta (13–30Hz)</w:t>
            </w:r>
          </w:p>
        </w:tc>
        <w:tc>
          <w:tcPr>
            <w:tcW w:w="2645" w:type="dxa"/>
          </w:tcPr>
          <w:p w14:paraId="37EC40B8" w14:textId="77777777" w:rsidR="00D3164C" w:rsidRPr="001B633B" w:rsidRDefault="00D3164C" w:rsidP="00D3164C">
            <w:pPr>
              <w:pStyle w:val="Corpotesto"/>
              <w:spacing w:line="480" w:lineRule="auto"/>
            </w:pPr>
            <w:r w:rsidRPr="001B633B">
              <w:t>7.78% (7.09%)</w:t>
            </w:r>
          </w:p>
        </w:tc>
        <w:tc>
          <w:tcPr>
            <w:tcW w:w="2411" w:type="dxa"/>
          </w:tcPr>
          <w:p w14:paraId="7D7BA410" w14:textId="77777777" w:rsidR="00D3164C" w:rsidRPr="001B633B" w:rsidRDefault="00D3164C" w:rsidP="00D3164C">
            <w:pPr>
              <w:pStyle w:val="Corpotesto"/>
              <w:spacing w:line="480" w:lineRule="auto"/>
            </w:pPr>
            <w:r w:rsidRPr="001B633B">
              <w:t>9.59% (8.22%)</w:t>
            </w:r>
          </w:p>
        </w:tc>
        <w:tc>
          <w:tcPr>
            <w:tcW w:w="2411" w:type="dxa"/>
          </w:tcPr>
          <w:p w14:paraId="0B51F61F" w14:textId="77777777" w:rsidR="00D3164C" w:rsidRPr="001B633B" w:rsidRDefault="00D3164C" w:rsidP="00D3164C">
            <w:pPr>
              <w:pStyle w:val="Corpotesto"/>
              <w:spacing w:line="480" w:lineRule="auto"/>
            </w:pPr>
            <w:r w:rsidRPr="001B633B">
              <w:t>13.89% (17.23%)</w:t>
            </w:r>
          </w:p>
        </w:tc>
      </w:tr>
      <w:tr w:rsidR="00D3164C" w:rsidRPr="001B633B" w14:paraId="2C815767" w14:textId="77777777" w:rsidTr="00D3164C">
        <w:trPr>
          <w:trHeight w:hRule="exact" w:val="486"/>
        </w:trPr>
        <w:tc>
          <w:tcPr>
            <w:tcW w:w="2315" w:type="dxa"/>
            <w:tcBorders>
              <w:bottom w:val="double" w:sz="10" w:space="0" w:color="000000"/>
            </w:tcBorders>
          </w:tcPr>
          <w:p w14:paraId="75782B91" w14:textId="77777777" w:rsidR="00D3164C" w:rsidRPr="001B633B" w:rsidRDefault="00D3164C" w:rsidP="00D3164C">
            <w:pPr>
              <w:pStyle w:val="Corpotesto"/>
              <w:spacing w:line="480" w:lineRule="auto"/>
            </w:pPr>
            <w:r w:rsidRPr="001B633B">
              <w:t>Gamma (&gt;30Hz)</w:t>
            </w:r>
          </w:p>
        </w:tc>
        <w:tc>
          <w:tcPr>
            <w:tcW w:w="2645" w:type="dxa"/>
            <w:tcBorders>
              <w:bottom w:val="double" w:sz="10" w:space="0" w:color="000000"/>
            </w:tcBorders>
          </w:tcPr>
          <w:p w14:paraId="1E2C5D07" w14:textId="77777777" w:rsidR="00D3164C" w:rsidRPr="001B633B" w:rsidRDefault="00D3164C" w:rsidP="00D3164C">
            <w:pPr>
              <w:pStyle w:val="Corpotesto"/>
              <w:spacing w:line="480" w:lineRule="auto"/>
            </w:pPr>
            <w:r w:rsidRPr="001B633B">
              <w:t>2.84% (3.00%)</w:t>
            </w:r>
          </w:p>
        </w:tc>
        <w:tc>
          <w:tcPr>
            <w:tcW w:w="2411" w:type="dxa"/>
            <w:tcBorders>
              <w:bottom w:val="double" w:sz="10" w:space="0" w:color="000000"/>
            </w:tcBorders>
          </w:tcPr>
          <w:p w14:paraId="26F9990E" w14:textId="77777777" w:rsidR="00D3164C" w:rsidRPr="001B633B" w:rsidRDefault="00D3164C" w:rsidP="00D3164C">
            <w:pPr>
              <w:pStyle w:val="Corpotesto"/>
              <w:spacing w:line="480" w:lineRule="auto"/>
            </w:pPr>
            <w:r w:rsidRPr="001B633B">
              <w:t>2.91% (3.21%)</w:t>
            </w:r>
          </w:p>
        </w:tc>
        <w:tc>
          <w:tcPr>
            <w:tcW w:w="2411" w:type="dxa"/>
            <w:tcBorders>
              <w:bottom w:val="double" w:sz="10" w:space="0" w:color="000000"/>
            </w:tcBorders>
          </w:tcPr>
          <w:p w14:paraId="50717AD0" w14:textId="77777777" w:rsidR="00D3164C" w:rsidRPr="001B633B" w:rsidRDefault="00D3164C" w:rsidP="00D3164C">
            <w:pPr>
              <w:pStyle w:val="Corpotesto"/>
              <w:spacing w:line="480" w:lineRule="auto"/>
            </w:pPr>
            <w:r w:rsidRPr="001B633B">
              <w:t>1.98% (1.63%)</w:t>
            </w:r>
          </w:p>
        </w:tc>
      </w:tr>
    </w:tbl>
    <w:p w14:paraId="7FD74554" w14:textId="144012CF" w:rsidR="00FD6CED" w:rsidRPr="001B633B" w:rsidRDefault="00FD6CED" w:rsidP="00F9433E">
      <w:pPr>
        <w:pStyle w:val="Corpotesto"/>
        <w:spacing w:line="480" w:lineRule="auto"/>
      </w:pPr>
    </w:p>
    <w:p w14:paraId="548A2CB6" w14:textId="77777777" w:rsidR="004C4EDA" w:rsidRDefault="004C4EDA">
      <w:pPr>
        <w:rPr>
          <w:b/>
          <w:sz w:val="24"/>
          <w:szCs w:val="24"/>
        </w:rPr>
      </w:pPr>
      <w:r>
        <w:rPr>
          <w:b/>
        </w:rPr>
        <w:br w:type="page"/>
      </w:r>
    </w:p>
    <w:p w14:paraId="09044BB7" w14:textId="7E6B829A" w:rsidR="0062646D" w:rsidRPr="001B633B" w:rsidRDefault="00FF4211" w:rsidP="00F9433E">
      <w:pPr>
        <w:pStyle w:val="Corpotesto"/>
        <w:spacing w:line="480" w:lineRule="auto"/>
        <w:sectPr w:rsidR="0062646D" w:rsidRPr="001B633B" w:rsidSect="006D390B">
          <w:pgSz w:w="12240" w:h="15840" w:code="1"/>
          <w:pgMar w:top="1500" w:right="1080" w:bottom="1960" w:left="1720" w:header="1134" w:footer="1777" w:gutter="0"/>
          <w:cols w:space="720"/>
          <w:docGrid w:linePitch="299"/>
        </w:sectPr>
      </w:pPr>
      <w:r w:rsidRPr="001B633B">
        <w:rPr>
          <w:b/>
        </w:rPr>
        <w:t>Table 2</w:t>
      </w:r>
      <w:r w:rsidRPr="001B633B">
        <w:t xml:space="preserve">: </w:t>
      </w:r>
      <w:bookmarkStart w:id="21" w:name="_bookmark68"/>
      <w:bookmarkEnd w:id="21"/>
      <w:r w:rsidRPr="001B633B">
        <w:t xml:space="preserve">Binary logistic regression results. Top: comparison of the </w:t>
      </w:r>
      <w:r w:rsidR="00402C43">
        <w:t>area under the curve</w:t>
      </w:r>
      <w:r w:rsidRPr="001B633B">
        <w:t xml:space="preserve">, sensitivity, specificity, and precision of the model with </w:t>
      </w:r>
      <w:r w:rsidR="00A2082D">
        <w:t>demographic</w:t>
      </w:r>
      <w:r w:rsidR="00A2082D" w:rsidRPr="001B633B">
        <w:t xml:space="preserve"> </w:t>
      </w:r>
      <w:r w:rsidRPr="001B633B">
        <w:t xml:space="preserve">components only, the model with </w:t>
      </w:r>
      <w:r w:rsidR="00A2082D">
        <w:t>demographic</w:t>
      </w:r>
      <w:r w:rsidR="00A2082D" w:rsidRPr="001B633B">
        <w:t xml:space="preserve"> </w:t>
      </w:r>
      <w:r w:rsidRPr="001B633B">
        <w:t xml:space="preserve">components and the </w:t>
      </w:r>
      <w:r w:rsidR="00A2082D" w:rsidRPr="001B633B">
        <w:rPr>
          <w:w w:val="105"/>
        </w:rPr>
        <w:t xml:space="preserve">global </w:t>
      </w:r>
      <w:r w:rsidR="00A2082D">
        <w:rPr>
          <w:w w:val="105"/>
        </w:rPr>
        <w:t xml:space="preserve">brain </w:t>
      </w:r>
      <w:r w:rsidR="00A2082D" w:rsidRPr="001B633B">
        <w:rPr>
          <w:w w:val="105"/>
        </w:rPr>
        <w:t>atrophy</w:t>
      </w:r>
      <w:r w:rsidRPr="001B633B">
        <w:t xml:space="preserve"> f</w:t>
      </w:r>
      <w:r w:rsidR="00D74807" w:rsidRPr="001B633B">
        <w:t xml:space="preserve">actor, and the model with </w:t>
      </w:r>
      <w:r w:rsidR="00A2082D">
        <w:t>demographic</w:t>
      </w:r>
      <w:r w:rsidR="00A2082D" w:rsidRPr="001B633B">
        <w:t xml:space="preserve"> </w:t>
      </w:r>
      <w:r w:rsidRPr="001B633B">
        <w:t xml:space="preserve">components, </w:t>
      </w:r>
      <w:r w:rsidR="00A2082D" w:rsidRPr="001B633B">
        <w:rPr>
          <w:w w:val="105"/>
        </w:rPr>
        <w:t xml:space="preserve">global </w:t>
      </w:r>
      <w:r w:rsidR="00A2082D">
        <w:rPr>
          <w:w w:val="105"/>
        </w:rPr>
        <w:t xml:space="preserve">brain </w:t>
      </w:r>
      <w:r w:rsidR="00A2082D" w:rsidRPr="001B633B">
        <w:rPr>
          <w:w w:val="105"/>
        </w:rPr>
        <w:t>atrophy</w:t>
      </w:r>
      <w:r w:rsidR="00A2082D" w:rsidRPr="001B633B">
        <w:t xml:space="preserve"> factor</w:t>
      </w:r>
      <w:r w:rsidRPr="001B633B">
        <w:t>, and EEG components. Bottom: Individual predictors selected for the full model (i.e.,</w:t>
      </w:r>
      <w:r w:rsidR="00590CEA" w:rsidRPr="001B633B">
        <w:t xml:space="preserve"> </w:t>
      </w:r>
      <w:r w:rsidR="00A2082D">
        <w:t>DEM</w:t>
      </w:r>
      <w:r w:rsidRPr="001B633B">
        <w:t>+Brain+EEG).</w:t>
      </w:r>
      <w:r w:rsidR="00480E59">
        <w:t xml:space="preserve"> </w:t>
      </w:r>
      <w:r w:rsidR="00B510A3">
        <w:t>(Abbreviations: area under the curve, AUC; sensitivity, sens.; specificity, spec.; precision, prec.)</w:t>
      </w:r>
    </w:p>
    <w:tbl>
      <w:tblPr>
        <w:tblW w:w="10272" w:type="dxa"/>
        <w:tblLook w:val="04A0" w:firstRow="1" w:lastRow="0" w:firstColumn="1" w:lastColumn="0" w:noHBand="0" w:noVBand="1"/>
      </w:tblPr>
      <w:tblGrid>
        <w:gridCol w:w="960"/>
        <w:gridCol w:w="1196"/>
        <w:gridCol w:w="783"/>
        <w:gridCol w:w="960"/>
        <w:gridCol w:w="937"/>
        <w:gridCol w:w="716"/>
        <w:gridCol w:w="843"/>
        <w:gridCol w:w="1243"/>
        <w:gridCol w:w="1256"/>
        <w:gridCol w:w="1378"/>
      </w:tblGrid>
      <w:tr w:rsidR="00A562DD" w:rsidRPr="001B633B" w14:paraId="461EF7C0" w14:textId="77777777" w:rsidTr="001324E4">
        <w:trPr>
          <w:trHeight w:val="300"/>
        </w:trPr>
        <w:tc>
          <w:tcPr>
            <w:tcW w:w="2156" w:type="dxa"/>
            <w:gridSpan w:val="2"/>
            <w:tcBorders>
              <w:top w:val="single" w:sz="4" w:space="0" w:color="auto"/>
              <w:left w:val="nil"/>
              <w:bottom w:val="single" w:sz="4" w:space="0" w:color="auto"/>
              <w:right w:val="nil"/>
            </w:tcBorders>
            <w:shd w:val="clear" w:color="auto" w:fill="auto"/>
            <w:noWrap/>
            <w:vAlign w:val="bottom"/>
            <w:hideMark/>
          </w:tcPr>
          <w:p w14:paraId="04D95CF0" w14:textId="77777777" w:rsidR="003133A6" w:rsidRPr="001B633B" w:rsidRDefault="003133A6" w:rsidP="00F9433E">
            <w:pPr>
              <w:widowControl/>
              <w:autoSpaceDE/>
              <w:autoSpaceDN/>
              <w:spacing w:line="480" w:lineRule="auto"/>
              <w:rPr>
                <w:bCs/>
                <w:color w:val="000000"/>
                <w:sz w:val="24"/>
                <w:szCs w:val="24"/>
              </w:rPr>
            </w:pPr>
            <w:r w:rsidRPr="001B633B">
              <w:rPr>
                <w:bCs/>
                <w:color w:val="000000"/>
                <w:sz w:val="24"/>
                <w:szCs w:val="24"/>
              </w:rPr>
              <w:t>Model</w:t>
            </w:r>
          </w:p>
        </w:tc>
        <w:tc>
          <w:tcPr>
            <w:tcW w:w="783" w:type="dxa"/>
            <w:tcBorders>
              <w:top w:val="single" w:sz="4" w:space="0" w:color="auto"/>
              <w:left w:val="nil"/>
              <w:bottom w:val="single" w:sz="4" w:space="0" w:color="auto"/>
              <w:right w:val="nil"/>
            </w:tcBorders>
            <w:shd w:val="clear" w:color="auto" w:fill="auto"/>
            <w:noWrap/>
            <w:vAlign w:val="bottom"/>
            <w:hideMark/>
          </w:tcPr>
          <w:p w14:paraId="21CF1DAC"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df</w:t>
            </w:r>
          </w:p>
        </w:tc>
        <w:tc>
          <w:tcPr>
            <w:tcW w:w="960" w:type="dxa"/>
            <w:tcBorders>
              <w:top w:val="single" w:sz="4" w:space="0" w:color="auto"/>
              <w:left w:val="nil"/>
              <w:bottom w:val="single" w:sz="4" w:space="0" w:color="auto"/>
              <w:right w:val="nil"/>
            </w:tcBorders>
            <w:shd w:val="clear" w:color="auto" w:fill="auto"/>
            <w:noWrap/>
            <w:vAlign w:val="bottom"/>
            <w:hideMark/>
          </w:tcPr>
          <w:p w14:paraId="21B20D57"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ΔΧ²</w:t>
            </w:r>
          </w:p>
        </w:tc>
        <w:tc>
          <w:tcPr>
            <w:tcW w:w="937" w:type="dxa"/>
            <w:tcBorders>
              <w:top w:val="single" w:sz="4" w:space="0" w:color="auto"/>
              <w:left w:val="nil"/>
              <w:bottom w:val="single" w:sz="4" w:space="0" w:color="auto"/>
              <w:right w:val="nil"/>
            </w:tcBorders>
            <w:shd w:val="clear" w:color="auto" w:fill="auto"/>
            <w:noWrap/>
            <w:vAlign w:val="bottom"/>
            <w:hideMark/>
          </w:tcPr>
          <w:p w14:paraId="46B68721"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p</w:t>
            </w:r>
          </w:p>
        </w:tc>
        <w:tc>
          <w:tcPr>
            <w:tcW w:w="716" w:type="dxa"/>
            <w:tcBorders>
              <w:top w:val="single" w:sz="4" w:space="0" w:color="auto"/>
              <w:left w:val="nil"/>
              <w:bottom w:val="single" w:sz="4" w:space="0" w:color="auto"/>
              <w:right w:val="nil"/>
            </w:tcBorders>
            <w:shd w:val="clear" w:color="auto" w:fill="auto"/>
            <w:noWrap/>
            <w:vAlign w:val="bottom"/>
            <w:hideMark/>
          </w:tcPr>
          <w:p w14:paraId="636AC7E1"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R</w:t>
            </w:r>
            <w:r w:rsidRPr="001B633B">
              <w:rPr>
                <w:color w:val="000000"/>
                <w:sz w:val="24"/>
                <w:szCs w:val="24"/>
                <w:vertAlign w:val="superscript"/>
              </w:rPr>
              <w:t>2</w:t>
            </w:r>
          </w:p>
        </w:tc>
        <w:tc>
          <w:tcPr>
            <w:tcW w:w="843" w:type="dxa"/>
            <w:tcBorders>
              <w:top w:val="single" w:sz="4" w:space="0" w:color="auto"/>
              <w:left w:val="nil"/>
              <w:bottom w:val="single" w:sz="4" w:space="0" w:color="auto"/>
              <w:right w:val="nil"/>
            </w:tcBorders>
            <w:shd w:val="clear" w:color="auto" w:fill="auto"/>
            <w:noWrap/>
            <w:vAlign w:val="bottom"/>
            <w:hideMark/>
          </w:tcPr>
          <w:p w14:paraId="1282DE74"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AUC</w:t>
            </w:r>
          </w:p>
        </w:tc>
        <w:tc>
          <w:tcPr>
            <w:tcW w:w="1243" w:type="dxa"/>
            <w:tcBorders>
              <w:top w:val="single" w:sz="4" w:space="0" w:color="auto"/>
              <w:left w:val="nil"/>
              <w:bottom w:val="single" w:sz="4" w:space="0" w:color="auto"/>
              <w:right w:val="nil"/>
            </w:tcBorders>
            <w:shd w:val="clear" w:color="auto" w:fill="auto"/>
            <w:noWrap/>
            <w:vAlign w:val="bottom"/>
            <w:hideMark/>
          </w:tcPr>
          <w:p w14:paraId="419CC834" w14:textId="5134E191"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Sens</w:t>
            </w:r>
          </w:p>
        </w:tc>
        <w:tc>
          <w:tcPr>
            <w:tcW w:w="1256" w:type="dxa"/>
            <w:tcBorders>
              <w:top w:val="single" w:sz="4" w:space="0" w:color="auto"/>
              <w:left w:val="nil"/>
              <w:bottom w:val="single" w:sz="4" w:space="0" w:color="auto"/>
              <w:right w:val="nil"/>
            </w:tcBorders>
            <w:shd w:val="clear" w:color="auto" w:fill="auto"/>
            <w:noWrap/>
            <w:vAlign w:val="bottom"/>
            <w:hideMark/>
          </w:tcPr>
          <w:p w14:paraId="36B95858" w14:textId="74BE5974"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Spec</w:t>
            </w:r>
          </w:p>
        </w:tc>
        <w:tc>
          <w:tcPr>
            <w:tcW w:w="1378" w:type="dxa"/>
            <w:tcBorders>
              <w:top w:val="single" w:sz="4" w:space="0" w:color="auto"/>
              <w:left w:val="nil"/>
              <w:bottom w:val="single" w:sz="4" w:space="0" w:color="auto"/>
              <w:right w:val="nil"/>
            </w:tcBorders>
            <w:shd w:val="clear" w:color="auto" w:fill="auto"/>
            <w:noWrap/>
            <w:vAlign w:val="bottom"/>
            <w:hideMark/>
          </w:tcPr>
          <w:p w14:paraId="7F7EFF8E" w14:textId="457AB8EB"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Prec</w:t>
            </w:r>
          </w:p>
        </w:tc>
      </w:tr>
      <w:tr w:rsidR="00A562DD" w:rsidRPr="001B633B" w14:paraId="4A73531F" w14:textId="77777777" w:rsidTr="001324E4">
        <w:trPr>
          <w:trHeight w:val="300"/>
        </w:trPr>
        <w:tc>
          <w:tcPr>
            <w:tcW w:w="2156" w:type="dxa"/>
            <w:gridSpan w:val="2"/>
            <w:tcBorders>
              <w:top w:val="single" w:sz="4" w:space="0" w:color="auto"/>
              <w:left w:val="nil"/>
              <w:bottom w:val="nil"/>
              <w:right w:val="nil"/>
            </w:tcBorders>
            <w:shd w:val="clear" w:color="auto" w:fill="auto"/>
            <w:noWrap/>
            <w:vAlign w:val="bottom"/>
            <w:hideMark/>
          </w:tcPr>
          <w:p w14:paraId="2D1362AF" w14:textId="77777777" w:rsidR="003133A6" w:rsidRPr="001B633B" w:rsidRDefault="00040F77" w:rsidP="00F9433E">
            <w:pPr>
              <w:widowControl/>
              <w:autoSpaceDE/>
              <w:autoSpaceDN/>
              <w:spacing w:line="480" w:lineRule="auto"/>
              <w:rPr>
                <w:color w:val="000000"/>
                <w:sz w:val="24"/>
                <w:szCs w:val="24"/>
              </w:rPr>
            </w:pPr>
            <w:r w:rsidRPr="001B633B">
              <w:rPr>
                <w:color w:val="000000"/>
                <w:sz w:val="24"/>
                <w:szCs w:val="24"/>
              </w:rPr>
              <w:t>I</w:t>
            </w:r>
            <w:r w:rsidR="003133A6" w:rsidRPr="001B633B">
              <w:rPr>
                <w:color w:val="000000"/>
                <w:sz w:val="24"/>
                <w:szCs w:val="24"/>
              </w:rPr>
              <w:t>ntercept</w:t>
            </w:r>
          </w:p>
        </w:tc>
        <w:tc>
          <w:tcPr>
            <w:tcW w:w="783" w:type="dxa"/>
            <w:tcBorders>
              <w:top w:val="nil"/>
              <w:left w:val="nil"/>
              <w:bottom w:val="nil"/>
              <w:right w:val="nil"/>
            </w:tcBorders>
            <w:shd w:val="clear" w:color="auto" w:fill="auto"/>
            <w:noWrap/>
            <w:vAlign w:val="bottom"/>
            <w:hideMark/>
          </w:tcPr>
          <w:p w14:paraId="5BBD968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60</w:t>
            </w:r>
          </w:p>
        </w:tc>
        <w:tc>
          <w:tcPr>
            <w:tcW w:w="960" w:type="dxa"/>
            <w:tcBorders>
              <w:top w:val="nil"/>
              <w:left w:val="nil"/>
              <w:bottom w:val="nil"/>
              <w:right w:val="nil"/>
            </w:tcBorders>
            <w:shd w:val="clear" w:color="auto" w:fill="auto"/>
            <w:noWrap/>
            <w:vAlign w:val="bottom"/>
            <w:hideMark/>
          </w:tcPr>
          <w:p w14:paraId="1345D4A1"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c>
          <w:tcPr>
            <w:tcW w:w="937" w:type="dxa"/>
            <w:tcBorders>
              <w:top w:val="nil"/>
              <w:left w:val="nil"/>
              <w:bottom w:val="nil"/>
              <w:right w:val="nil"/>
            </w:tcBorders>
            <w:shd w:val="clear" w:color="auto" w:fill="auto"/>
            <w:noWrap/>
            <w:vAlign w:val="bottom"/>
            <w:hideMark/>
          </w:tcPr>
          <w:p w14:paraId="78FACE72"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c>
          <w:tcPr>
            <w:tcW w:w="716" w:type="dxa"/>
            <w:tcBorders>
              <w:top w:val="nil"/>
              <w:left w:val="nil"/>
              <w:bottom w:val="nil"/>
              <w:right w:val="nil"/>
            </w:tcBorders>
            <w:shd w:val="clear" w:color="auto" w:fill="auto"/>
            <w:noWrap/>
            <w:vAlign w:val="bottom"/>
            <w:hideMark/>
          </w:tcPr>
          <w:p w14:paraId="48CEE0D4"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c>
          <w:tcPr>
            <w:tcW w:w="843" w:type="dxa"/>
            <w:tcBorders>
              <w:top w:val="nil"/>
              <w:left w:val="nil"/>
              <w:bottom w:val="nil"/>
              <w:right w:val="nil"/>
            </w:tcBorders>
            <w:shd w:val="clear" w:color="auto" w:fill="auto"/>
            <w:noWrap/>
            <w:vAlign w:val="bottom"/>
            <w:hideMark/>
          </w:tcPr>
          <w:p w14:paraId="4393F0C5"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c>
          <w:tcPr>
            <w:tcW w:w="1243" w:type="dxa"/>
            <w:tcBorders>
              <w:top w:val="nil"/>
              <w:left w:val="nil"/>
              <w:bottom w:val="nil"/>
              <w:right w:val="nil"/>
            </w:tcBorders>
            <w:shd w:val="clear" w:color="auto" w:fill="auto"/>
            <w:noWrap/>
            <w:vAlign w:val="bottom"/>
            <w:hideMark/>
          </w:tcPr>
          <w:p w14:paraId="1D88818C"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c>
          <w:tcPr>
            <w:tcW w:w="1256" w:type="dxa"/>
            <w:tcBorders>
              <w:top w:val="nil"/>
              <w:left w:val="nil"/>
              <w:bottom w:val="nil"/>
              <w:right w:val="nil"/>
            </w:tcBorders>
            <w:shd w:val="clear" w:color="auto" w:fill="auto"/>
            <w:noWrap/>
            <w:vAlign w:val="bottom"/>
            <w:hideMark/>
          </w:tcPr>
          <w:p w14:paraId="18DE9262"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c>
          <w:tcPr>
            <w:tcW w:w="1378" w:type="dxa"/>
            <w:tcBorders>
              <w:top w:val="nil"/>
              <w:left w:val="nil"/>
              <w:bottom w:val="nil"/>
              <w:right w:val="nil"/>
            </w:tcBorders>
            <w:shd w:val="clear" w:color="auto" w:fill="auto"/>
            <w:noWrap/>
            <w:vAlign w:val="bottom"/>
            <w:hideMark/>
          </w:tcPr>
          <w:p w14:paraId="2DA267C2"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 </w:t>
            </w:r>
          </w:p>
        </w:tc>
      </w:tr>
      <w:tr w:rsidR="00A562DD" w:rsidRPr="001B633B" w14:paraId="5616C8B2" w14:textId="77777777" w:rsidTr="001324E4">
        <w:trPr>
          <w:trHeight w:val="300"/>
        </w:trPr>
        <w:tc>
          <w:tcPr>
            <w:tcW w:w="2156" w:type="dxa"/>
            <w:gridSpan w:val="2"/>
            <w:tcBorders>
              <w:top w:val="nil"/>
              <w:left w:val="nil"/>
              <w:bottom w:val="nil"/>
              <w:right w:val="nil"/>
            </w:tcBorders>
            <w:shd w:val="clear" w:color="auto" w:fill="auto"/>
            <w:noWrap/>
            <w:vAlign w:val="bottom"/>
            <w:hideMark/>
          </w:tcPr>
          <w:p w14:paraId="45489757" w14:textId="7D7E508B" w:rsidR="003133A6" w:rsidRPr="001B633B" w:rsidRDefault="00A2082D" w:rsidP="00F9433E">
            <w:pPr>
              <w:widowControl/>
              <w:autoSpaceDE/>
              <w:autoSpaceDN/>
              <w:spacing w:line="480" w:lineRule="auto"/>
              <w:rPr>
                <w:color w:val="000000"/>
                <w:sz w:val="24"/>
                <w:szCs w:val="24"/>
              </w:rPr>
            </w:pPr>
            <w:r>
              <w:rPr>
                <w:color w:val="000000"/>
                <w:sz w:val="24"/>
                <w:szCs w:val="24"/>
              </w:rPr>
              <w:t>DEM</w:t>
            </w:r>
          </w:p>
        </w:tc>
        <w:tc>
          <w:tcPr>
            <w:tcW w:w="783" w:type="dxa"/>
            <w:tcBorders>
              <w:top w:val="nil"/>
              <w:left w:val="nil"/>
              <w:bottom w:val="nil"/>
              <w:right w:val="nil"/>
            </w:tcBorders>
            <w:shd w:val="clear" w:color="auto" w:fill="auto"/>
            <w:noWrap/>
            <w:vAlign w:val="bottom"/>
            <w:hideMark/>
          </w:tcPr>
          <w:p w14:paraId="0CE2BE99"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59</w:t>
            </w:r>
          </w:p>
        </w:tc>
        <w:tc>
          <w:tcPr>
            <w:tcW w:w="960" w:type="dxa"/>
            <w:tcBorders>
              <w:top w:val="nil"/>
              <w:left w:val="nil"/>
              <w:bottom w:val="nil"/>
              <w:right w:val="nil"/>
            </w:tcBorders>
            <w:shd w:val="clear" w:color="auto" w:fill="auto"/>
            <w:noWrap/>
            <w:vAlign w:val="bottom"/>
            <w:hideMark/>
          </w:tcPr>
          <w:p w14:paraId="71B6ACD3"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8.93</w:t>
            </w:r>
          </w:p>
        </w:tc>
        <w:tc>
          <w:tcPr>
            <w:tcW w:w="937" w:type="dxa"/>
            <w:tcBorders>
              <w:top w:val="nil"/>
              <w:left w:val="nil"/>
              <w:bottom w:val="nil"/>
              <w:right w:val="nil"/>
            </w:tcBorders>
            <w:shd w:val="clear" w:color="auto" w:fill="auto"/>
            <w:noWrap/>
            <w:vAlign w:val="bottom"/>
            <w:hideMark/>
          </w:tcPr>
          <w:p w14:paraId="0811122B"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003</w:t>
            </w:r>
          </w:p>
        </w:tc>
        <w:tc>
          <w:tcPr>
            <w:tcW w:w="716" w:type="dxa"/>
            <w:tcBorders>
              <w:top w:val="nil"/>
              <w:left w:val="nil"/>
              <w:bottom w:val="nil"/>
              <w:right w:val="nil"/>
            </w:tcBorders>
            <w:shd w:val="clear" w:color="auto" w:fill="auto"/>
            <w:noWrap/>
            <w:vAlign w:val="bottom"/>
            <w:hideMark/>
          </w:tcPr>
          <w:p w14:paraId="11F2A44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18</w:t>
            </w:r>
          </w:p>
        </w:tc>
        <w:tc>
          <w:tcPr>
            <w:tcW w:w="843" w:type="dxa"/>
            <w:tcBorders>
              <w:top w:val="nil"/>
              <w:left w:val="nil"/>
              <w:bottom w:val="nil"/>
              <w:right w:val="nil"/>
            </w:tcBorders>
            <w:shd w:val="clear" w:color="auto" w:fill="auto"/>
            <w:noWrap/>
            <w:vAlign w:val="bottom"/>
            <w:hideMark/>
          </w:tcPr>
          <w:p w14:paraId="24963661"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7</w:t>
            </w:r>
          </w:p>
        </w:tc>
        <w:tc>
          <w:tcPr>
            <w:tcW w:w="1243" w:type="dxa"/>
            <w:tcBorders>
              <w:top w:val="nil"/>
              <w:left w:val="nil"/>
              <w:bottom w:val="nil"/>
              <w:right w:val="nil"/>
            </w:tcBorders>
            <w:shd w:val="clear" w:color="auto" w:fill="auto"/>
            <w:noWrap/>
            <w:vAlign w:val="bottom"/>
            <w:hideMark/>
          </w:tcPr>
          <w:p w14:paraId="31B0EC40"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29</w:t>
            </w:r>
          </w:p>
        </w:tc>
        <w:tc>
          <w:tcPr>
            <w:tcW w:w="1256" w:type="dxa"/>
            <w:tcBorders>
              <w:top w:val="nil"/>
              <w:left w:val="nil"/>
              <w:bottom w:val="nil"/>
              <w:right w:val="nil"/>
            </w:tcBorders>
            <w:shd w:val="clear" w:color="auto" w:fill="auto"/>
            <w:noWrap/>
            <w:vAlign w:val="bottom"/>
            <w:hideMark/>
          </w:tcPr>
          <w:p w14:paraId="6B6411E3"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89</w:t>
            </w:r>
          </w:p>
        </w:tc>
        <w:tc>
          <w:tcPr>
            <w:tcW w:w="1378" w:type="dxa"/>
            <w:tcBorders>
              <w:top w:val="nil"/>
              <w:left w:val="nil"/>
              <w:bottom w:val="nil"/>
              <w:right w:val="nil"/>
            </w:tcBorders>
            <w:shd w:val="clear" w:color="auto" w:fill="auto"/>
            <w:noWrap/>
            <w:vAlign w:val="bottom"/>
            <w:hideMark/>
          </w:tcPr>
          <w:p w14:paraId="790F2BF8"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64</w:t>
            </w:r>
          </w:p>
        </w:tc>
      </w:tr>
      <w:tr w:rsidR="00A562DD" w:rsidRPr="001B633B" w14:paraId="0B84C398" w14:textId="77777777" w:rsidTr="001324E4">
        <w:trPr>
          <w:trHeight w:val="300"/>
        </w:trPr>
        <w:tc>
          <w:tcPr>
            <w:tcW w:w="2156" w:type="dxa"/>
            <w:gridSpan w:val="2"/>
            <w:tcBorders>
              <w:top w:val="nil"/>
              <w:left w:val="nil"/>
              <w:bottom w:val="nil"/>
              <w:right w:val="nil"/>
            </w:tcBorders>
            <w:shd w:val="clear" w:color="auto" w:fill="auto"/>
            <w:noWrap/>
            <w:vAlign w:val="bottom"/>
            <w:hideMark/>
          </w:tcPr>
          <w:p w14:paraId="431E3B64" w14:textId="71E4D569" w:rsidR="003133A6" w:rsidRPr="001B633B" w:rsidRDefault="00A2082D" w:rsidP="00F9433E">
            <w:pPr>
              <w:widowControl/>
              <w:autoSpaceDE/>
              <w:autoSpaceDN/>
              <w:spacing w:line="480" w:lineRule="auto"/>
              <w:rPr>
                <w:color w:val="000000"/>
                <w:sz w:val="24"/>
                <w:szCs w:val="24"/>
              </w:rPr>
            </w:pPr>
            <w:r>
              <w:rPr>
                <w:color w:val="000000"/>
                <w:sz w:val="24"/>
                <w:szCs w:val="24"/>
              </w:rPr>
              <w:t>DEM</w:t>
            </w:r>
            <w:r w:rsidR="003133A6" w:rsidRPr="001B633B">
              <w:rPr>
                <w:color w:val="000000"/>
                <w:sz w:val="24"/>
                <w:szCs w:val="24"/>
              </w:rPr>
              <w:t>+Brain</w:t>
            </w:r>
          </w:p>
        </w:tc>
        <w:tc>
          <w:tcPr>
            <w:tcW w:w="783" w:type="dxa"/>
            <w:tcBorders>
              <w:top w:val="nil"/>
              <w:left w:val="nil"/>
              <w:bottom w:val="nil"/>
              <w:right w:val="nil"/>
            </w:tcBorders>
            <w:shd w:val="clear" w:color="auto" w:fill="auto"/>
            <w:noWrap/>
            <w:vAlign w:val="bottom"/>
            <w:hideMark/>
          </w:tcPr>
          <w:p w14:paraId="79D9464A"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58</w:t>
            </w:r>
          </w:p>
        </w:tc>
        <w:tc>
          <w:tcPr>
            <w:tcW w:w="960" w:type="dxa"/>
            <w:tcBorders>
              <w:top w:val="nil"/>
              <w:left w:val="nil"/>
              <w:bottom w:val="nil"/>
              <w:right w:val="nil"/>
            </w:tcBorders>
            <w:shd w:val="clear" w:color="auto" w:fill="auto"/>
            <w:noWrap/>
            <w:vAlign w:val="bottom"/>
            <w:hideMark/>
          </w:tcPr>
          <w:p w14:paraId="1F6A725B"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6.66</w:t>
            </w:r>
          </w:p>
        </w:tc>
        <w:tc>
          <w:tcPr>
            <w:tcW w:w="937" w:type="dxa"/>
            <w:tcBorders>
              <w:top w:val="nil"/>
              <w:left w:val="nil"/>
              <w:bottom w:val="nil"/>
              <w:right w:val="nil"/>
            </w:tcBorders>
            <w:shd w:val="clear" w:color="auto" w:fill="auto"/>
            <w:noWrap/>
            <w:vAlign w:val="bottom"/>
            <w:hideMark/>
          </w:tcPr>
          <w:p w14:paraId="51B1CF12"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lt;0.001</w:t>
            </w:r>
          </w:p>
        </w:tc>
        <w:tc>
          <w:tcPr>
            <w:tcW w:w="716" w:type="dxa"/>
            <w:tcBorders>
              <w:top w:val="nil"/>
              <w:left w:val="nil"/>
              <w:bottom w:val="nil"/>
              <w:right w:val="nil"/>
            </w:tcBorders>
            <w:shd w:val="clear" w:color="auto" w:fill="auto"/>
            <w:noWrap/>
            <w:vAlign w:val="bottom"/>
            <w:hideMark/>
          </w:tcPr>
          <w:p w14:paraId="2D61C05B"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32</w:t>
            </w:r>
          </w:p>
        </w:tc>
        <w:tc>
          <w:tcPr>
            <w:tcW w:w="843" w:type="dxa"/>
            <w:tcBorders>
              <w:top w:val="nil"/>
              <w:left w:val="nil"/>
              <w:bottom w:val="nil"/>
              <w:right w:val="nil"/>
            </w:tcBorders>
            <w:shd w:val="clear" w:color="auto" w:fill="auto"/>
            <w:noWrap/>
            <w:vAlign w:val="bottom"/>
            <w:hideMark/>
          </w:tcPr>
          <w:p w14:paraId="1A1D1C3B"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78</w:t>
            </w:r>
          </w:p>
        </w:tc>
        <w:tc>
          <w:tcPr>
            <w:tcW w:w="1243" w:type="dxa"/>
            <w:tcBorders>
              <w:top w:val="nil"/>
              <w:left w:val="nil"/>
              <w:bottom w:val="nil"/>
              <w:right w:val="nil"/>
            </w:tcBorders>
            <w:shd w:val="clear" w:color="auto" w:fill="auto"/>
            <w:noWrap/>
            <w:vAlign w:val="bottom"/>
            <w:hideMark/>
          </w:tcPr>
          <w:p w14:paraId="69D0CD9C"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58</w:t>
            </w:r>
          </w:p>
        </w:tc>
        <w:tc>
          <w:tcPr>
            <w:tcW w:w="1256" w:type="dxa"/>
            <w:tcBorders>
              <w:top w:val="nil"/>
              <w:left w:val="nil"/>
              <w:bottom w:val="nil"/>
              <w:right w:val="nil"/>
            </w:tcBorders>
            <w:shd w:val="clear" w:color="auto" w:fill="auto"/>
            <w:noWrap/>
            <w:vAlign w:val="bottom"/>
            <w:hideMark/>
          </w:tcPr>
          <w:p w14:paraId="0A6CD322"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78</w:t>
            </w:r>
          </w:p>
        </w:tc>
        <w:tc>
          <w:tcPr>
            <w:tcW w:w="1378" w:type="dxa"/>
            <w:tcBorders>
              <w:top w:val="nil"/>
              <w:left w:val="nil"/>
              <w:bottom w:val="nil"/>
              <w:right w:val="nil"/>
            </w:tcBorders>
            <w:shd w:val="clear" w:color="auto" w:fill="auto"/>
            <w:noWrap/>
            <w:vAlign w:val="bottom"/>
            <w:hideMark/>
          </w:tcPr>
          <w:p w14:paraId="0BEC83B1"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64</w:t>
            </w:r>
          </w:p>
        </w:tc>
      </w:tr>
      <w:tr w:rsidR="00A562DD" w:rsidRPr="001B633B" w14:paraId="37344D60" w14:textId="77777777" w:rsidTr="001324E4">
        <w:trPr>
          <w:trHeight w:val="300"/>
        </w:trPr>
        <w:tc>
          <w:tcPr>
            <w:tcW w:w="2156" w:type="dxa"/>
            <w:gridSpan w:val="2"/>
            <w:tcBorders>
              <w:top w:val="nil"/>
              <w:left w:val="nil"/>
              <w:bottom w:val="single" w:sz="4" w:space="0" w:color="auto"/>
              <w:right w:val="nil"/>
            </w:tcBorders>
            <w:shd w:val="clear" w:color="auto" w:fill="auto"/>
            <w:noWrap/>
            <w:vAlign w:val="bottom"/>
            <w:hideMark/>
          </w:tcPr>
          <w:p w14:paraId="7F504AB9" w14:textId="72DC1327" w:rsidR="003133A6" w:rsidRPr="001B633B" w:rsidRDefault="00A2082D" w:rsidP="00F9433E">
            <w:pPr>
              <w:widowControl/>
              <w:autoSpaceDE/>
              <w:autoSpaceDN/>
              <w:spacing w:line="480" w:lineRule="auto"/>
              <w:rPr>
                <w:color w:val="000000"/>
                <w:sz w:val="24"/>
                <w:szCs w:val="24"/>
              </w:rPr>
            </w:pPr>
            <w:r>
              <w:rPr>
                <w:color w:val="000000"/>
                <w:sz w:val="24"/>
                <w:szCs w:val="24"/>
              </w:rPr>
              <w:t>DEM</w:t>
            </w:r>
            <w:r w:rsidR="003133A6" w:rsidRPr="001B633B">
              <w:rPr>
                <w:color w:val="000000"/>
                <w:sz w:val="24"/>
                <w:szCs w:val="24"/>
              </w:rPr>
              <w:t>+Brain+EEG</w:t>
            </w:r>
          </w:p>
        </w:tc>
        <w:tc>
          <w:tcPr>
            <w:tcW w:w="783" w:type="dxa"/>
            <w:tcBorders>
              <w:top w:val="nil"/>
              <w:left w:val="nil"/>
              <w:bottom w:val="single" w:sz="4" w:space="0" w:color="auto"/>
              <w:right w:val="nil"/>
            </w:tcBorders>
            <w:shd w:val="clear" w:color="auto" w:fill="auto"/>
            <w:noWrap/>
            <w:vAlign w:val="bottom"/>
            <w:hideMark/>
          </w:tcPr>
          <w:p w14:paraId="464F975D"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54</w:t>
            </w:r>
          </w:p>
        </w:tc>
        <w:tc>
          <w:tcPr>
            <w:tcW w:w="960" w:type="dxa"/>
            <w:tcBorders>
              <w:top w:val="nil"/>
              <w:left w:val="nil"/>
              <w:bottom w:val="single" w:sz="4" w:space="0" w:color="auto"/>
              <w:right w:val="nil"/>
            </w:tcBorders>
            <w:shd w:val="clear" w:color="auto" w:fill="auto"/>
            <w:noWrap/>
            <w:vAlign w:val="bottom"/>
            <w:hideMark/>
          </w:tcPr>
          <w:p w14:paraId="766EA3D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29.09</w:t>
            </w:r>
          </w:p>
        </w:tc>
        <w:tc>
          <w:tcPr>
            <w:tcW w:w="937" w:type="dxa"/>
            <w:tcBorders>
              <w:top w:val="nil"/>
              <w:left w:val="nil"/>
              <w:bottom w:val="single" w:sz="4" w:space="0" w:color="auto"/>
              <w:right w:val="nil"/>
            </w:tcBorders>
            <w:shd w:val="clear" w:color="auto" w:fill="auto"/>
            <w:noWrap/>
            <w:vAlign w:val="bottom"/>
            <w:hideMark/>
          </w:tcPr>
          <w:p w14:paraId="0D91A11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lt;0.001</w:t>
            </w:r>
          </w:p>
        </w:tc>
        <w:tc>
          <w:tcPr>
            <w:tcW w:w="716" w:type="dxa"/>
            <w:tcBorders>
              <w:top w:val="nil"/>
              <w:left w:val="nil"/>
              <w:bottom w:val="single" w:sz="4" w:space="0" w:color="auto"/>
              <w:right w:val="nil"/>
            </w:tcBorders>
            <w:shd w:val="clear" w:color="auto" w:fill="auto"/>
            <w:noWrap/>
            <w:vAlign w:val="bottom"/>
            <w:hideMark/>
          </w:tcPr>
          <w:p w14:paraId="26DDCB9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51</w:t>
            </w:r>
          </w:p>
        </w:tc>
        <w:tc>
          <w:tcPr>
            <w:tcW w:w="843" w:type="dxa"/>
            <w:tcBorders>
              <w:top w:val="nil"/>
              <w:left w:val="nil"/>
              <w:bottom w:val="single" w:sz="4" w:space="0" w:color="auto"/>
              <w:right w:val="nil"/>
            </w:tcBorders>
            <w:shd w:val="clear" w:color="auto" w:fill="auto"/>
            <w:noWrap/>
            <w:vAlign w:val="bottom"/>
            <w:hideMark/>
          </w:tcPr>
          <w:p w14:paraId="25D850B3"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87</w:t>
            </w:r>
          </w:p>
        </w:tc>
        <w:tc>
          <w:tcPr>
            <w:tcW w:w="1243" w:type="dxa"/>
            <w:tcBorders>
              <w:top w:val="nil"/>
              <w:left w:val="nil"/>
              <w:bottom w:val="single" w:sz="4" w:space="0" w:color="auto"/>
              <w:right w:val="nil"/>
            </w:tcBorders>
            <w:shd w:val="clear" w:color="auto" w:fill="auto"/>
            <w:noWrap/>
            <w:vAlign w:val="bottom"/>
            <w:hideMark/>
          </w:tcPr>
          <w:p w14:paraId="769CABA1"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79</w:t>
            </w:r>
          </w:p>
        </w:tc>
        <w:tc>
          <w:tcPr>
            <w:tcW w:w="1256" w:type="dxa"/>
            <w:tcBorders>
              <w:top w:val="nil"/>
              <w:left w:val="nil"/>
              <w:bottom w:val="single" w:sz="4" w:space="0" w:color="auto"/>
              <w:right w:val="nil"/>
            </w:tcBorders>
            <w:shd w:val="clear" w:color="auto" w:fill="auto"/>
            <w:noWrap/>
            <w:vAlign w:val="bottom"/>
            <w:hideMark/>
          </w:tcPr>
          <w:p w14:paraId="73714010"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81</w:t>
            </w:r>
          </w:p>
        </w:tc>
        <w:tc>
          <w:tcPr>
            <w:tcW w:w="1378" w:type="dxa"/>
            <w:tcBorders>
              <w:top w:val="nil"/>
              <w:left w:val="nil"/>
              <w:bottom w:val="single" w:sz="4" w:space="0" w:color="auto"/>
              <w:right w:val="nil"/>
            </w:tcBorders>
            <w:shd w:val="clear" w:color="auto" w:fill="auto"/>
            <w:noWrap/>
            <w:vAlign w:val="bottom"/>
            <w:hideMark/>
          </w:tcPr>
          <w:p w14:paraId="5AB39A53"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73</w:t>
            </w:r>
          </w:p>
        </w:tc>
      </w:tr>
      <w:tr w:rsidR="000A3A4A" w:rsidRPr="001B633B" w14:paraId="186A565E" w14:textId="77777777" w:rsidTr="001324E4">
        <w:trPr>
          <w:trHeight w:val="300"/>
        </w:trPr>
        <w:tc>
          <w:tcPr>
            <w:tcW w:w="960" w:type="dxa"/>
            <w:tcBorders>
              <w:top w:val="nil"/>
              <w:left w:val="nil"/>
              <w:bottom w:val="nil"/>
              <w:right w:val="nil"/>
            </w:tcBorders>
            <w:shd w:val="clear" w:color="auto" w:fill="auto"/>
            <w:vAlign w:val="center"/>
            <w:hideMark/>
          </w:tcPr>
          <w:p w14:paraId="6C8932F0" w14:textId="77777777" w:rsidR="000A3A4A" w:rsidRPr="001B633B" w:rsidRDefault="000A3A4A" w:rsidP="00F9433E">
            <w:pPr>
              <w:widowControl/>
              <w:autoSpaceDE/>
              <w:autoSpaceDN/>
              <w:spacing w:line="480" w:lineRule="auto"/>
              <w:jc w:val="right"/>
              <w:rPr>
                <w:color w:val="000000"/>
                <w:sz w:val="24"/>
                <w:szCs w:val="24"/>
              </w:rPr>
            </w:pPr>
          </w:p>
        </w:tc>
        <w:tc>
          <w:tcPr>
            <w:tcW w:w="1196" w:type="dxa"/>
            <w:tcBorders>
              <w:top w:val="nil"/>
              <w:left w:val="nil"/>
              <w:bottom w:val="nil"/>
              <w:right w:val="nil"/>
            </w:tcBorders>
            <w:shd w:val="clear" w:color="auto" w:fill="auto"/>
            <w:vAlign w:val="center"/>
            <w:hideMark/>
          </w:tcPr>
          <w:p w14:paraId="667423EF" w14:textId="77777777" w:rsidR="000A3A4A" w:rsidRPr="001B633B" w:rsidRDefault="000A3A4A" w:rsidP="00F9433E">
            <w:pPr>
              <w:widowControl/>
              <w:autoSpaceDE/>
              <w:autoSpaceDN/>
              <w:spacing w:line="480" w:lineRule="auto"/>
              <w:rPr>
                <w:sz w:val="24"/>
                <w:szCs w:val="24"/>
              </w:rPr>
            </w:pPr>
          </w:p>
        </w:tc>
        <w:tc>
          <w:tcPr>
            <w:tcW w:w="783" w:type="dxa"/>
            <w:tcBorders>
              <w:top w:val="nil"/>
              <w:left w:val="nil"/>
              <w:bottom w:val="nil"/>
              <w:right w:val="nil"/>
            </w:tcBorders>
            <w:shd w:val="clear" w:color="auto" w:fill="auto"/>
            <w:vAlign w:val="center"/>
            <w:hideMark/>
          </w:tcPr>
          <w:p w14:paraId="109386AE" w14:textId="77777777" w:rsidR="000A3A4A" w:rsidRPr="001B633B" w:rsidRDefault="000A3A4A" w:rsidP="00F9433E">
            <w:pPr>
              <w:widowControl/>
              <w:autoSpaceDE/>
              <w:autoSpaceDN/>
              <w:spacing w:line="480" w:lineRule="auto"/>
              <w:rPr>
                <w:sz w:val="24"/>
                <w:szCs w:val="24"/>
              </w:rPr>
            </w:pPr>
          </w:p>
        </w:tc>
        <w:tc>
          <w:tcPr>
            <w:tcW w:w="960" w:type="dxa"/>
            <w:tcBorders>
              <w:top w:val="nil"/>
              <w:left w:val="nil"/>
              <w:bottom w:val="nil"/>
              <w:right w:val="nil"/>
            </w:tcBorders>
            <w:shd w:val="clear" w:color="auto" w:fill="auto"/>
            <w:vAlign w:val="center"/>
            <w:hideMark/>
          </w:tcPr>
          <w:p w14:paraId="06A2888C" w14:textId="77777777" w:rsidR="000A3A4A" w:rsidRPr="001B633B" w:rsidRDefault="000A3A4A" w:rsidP="00F9433E">
            <w:pPr>
              <w:widowControl/>
              <w:autoSpaceDE/>
              <w:autoSpaceDN/>
              <w:spacing w:line="480" w:lineRule="auto"/>
              <w:rPr>
                <w:sz w:val="24"/>
                <w:szCs w:val="24"/>
              </w:rPr>
            </w:pPr>
          </w:p>
        </w:tc>
        <w:tc>
          <w:tcPr>
            <w:tcW w:w="937" w:type="dxa"/>
            <w:tcBorders>
              <w:top w:val="nil"/>
              <w:left w:val="nil"/>
              <w:bottom w:val="nil"/>
              <w:right w:val="nil"/>
            </w:tcBorders>
            <w:shd w:val="clear" w:color="auto" w:fill="auto"/>
            <w:vAlign w:val="center"/>
            <w:hideMark/>
          </w:tcPr>
          <w:p w14:paraId="245D1357" w14:textId="77777777" w:rsidR="000A3A4A" w:rsidRPr="001B633B" w:rsidRDefault="000A3A4A" w:rsidP="00F9433E">
            <w:pPr>
              <w:widowControl/>
              <w:autoSpaceDE/>
              <w:autoSpaceDN/>
              <w:spacing w:line="480" w:lineRule="auto"/>
              <w:rPr>
                <w:sz w:val="24"/>
                <w:szCs w:val="24"/>
              </w:rPr>
            </w:pPr>
          </w:p>
        </w:tc>
        <w:tc>
          <w:tcPr>
            <w:tcW w:w="716" w:type="dxa"/>
            <w:tcBorders>
              <w:top w:val="nil"/>
              <w:left w:val="nil"/>
              <w:bottom w:val="nil"/>
              <w:right w:val="nil"/>
            </w:tcBorders>
            <w:shd w:val="clear" w:color="auto" w:fill="auto"/>
            <w:vAlign w:val="center"/>
            <w:hideMark/>
          </w:tcPr>
          <w:p w14:paraId="21BBB817" w14:textId="77777777" w:rsidR="000A3A4A" w:rsidRPr="001B633B" w:rsidRDefault="000A3A4A" w:rsidP="00F9433E">
            <w:pPr>
              <w:widowControl/>
              <w:autoSpaceDE/>
              <w:autoSpaceDN/>
              <w:spacing w:line="480" w:lineRule="auto"/>
              <w:rPr>
                <w:sz w:val="24"/>
                <w:szCs w:val="24"/>
              </w:rPr>
            </w:pPr>
          </w:p>
        </w:tc>
        <w:tc>
          <w:tcPr>
            <w:tcW w:w="843" w:type="dxa"/>
            <w:tcBorders>
              <w:top w:val="nil"/>
              <w:left w:val="nil"/>
              <w:bottom w:val="nil"/>
              <w:right w:val="nil"/>
            </w:tcBorders>
            <w:shd w:val="clear" w:color="auto" w:fill="auto"/>
            <w:vAlign w:val="center"/>
            <w:hideMark/>
          </w:tcPr>
          <w:p w14:paraId="399208C5" w14:textId="77777777" w:rsidR="000A3A4A" w:rsidRPr="001B633B" w:rsidRDefault="000A3A4A" w:rsidP="00F9433E">
            <w:pPr>
              <w:widowControl/>
              <w:autoSpaceDE/>
              <w:autoSpaceDN/>
              <w:spacing w:line="480" w:lineRule="auto"/>
              <w:rPr>
                <w:sz w:val="24"/>
                <w:szCs w:val="24"/>
              </w:rPr>
            </w:pPr>
          </w:p>
        </w:tc>
        <w:tc>
          <w:tcPr>
            <w:tcW w:w="3877" w:type="dxa"/>
            <w:gridSpan w:val="3"/>
            <w:tcBorders>
              <w:top w:val="single" w:sz="4" w:space="0" w:color="auto"/>
              <w:left w:val="nil"/>
              <w:bottom w:val="single" w:sz="4" w:space="0" w:color="auto"/>
              <w:right w:val="nil"/>
            </w:tcBorders>
            <w:shd w:val="clear" w:color="auto" w:fill="auto"/>
            <w:vAlign w:val="center"/>
            <w:hideMark/>
          </w:tcPr>
          <w:p w14:paraId="40EE7E26" w14:textId="1014D9EE" w:rsidR="000A3A4A" w:rsidRPr="001B633B" w:rsidRDefault="000A3A4A" w:rsidP="001324E4">
            <w:pPr>
              <w:widowControl/>
              <w:autoSpaceDE/>
              <w:autoSpaceDN/>
              <w:spacing w:line="480" w:lineRule="auto"/>
              <w:ind w:right="718"/>
              <w:jc w:val="right"/>
              <w:rPr>
                <w:bCs/>
                <w:color w:val="000000"/>
                <w:sz w:val="24"/>
                <w:szCs w:val="24"/>
              </w:rPr>
            </w:pPr>
            <w:r w:rsidRPr="001B633B">
              <w:rPr>
                <w:bCs/>
                <w:color w:val="000000"/>
                <w:sz w:val="24"/>
                <w:szCs w:val="24"/>
              </w:rPr>
              <w:t>95% CI</w:t>
            </w:r>
            <w:r w:rsidR="00706CE6">
              <w:rPr>
                <w:bCs/>
                <w:color w:val="000000"/>
                <w:sz w:val="24"/>
                <w:szCs w:val="24"/>
              </w:rPr>
              <w:t xml:space="preserve">     </w:t>
            </w:r>
          </w:p>
        </w:tc>
      </w:tr>
      <w:tr w:rsidR="00A562DD" w:rsidRPr="001B633B" w14:paraId="64FA2544" w14:textId="77777777" w:rsidTr="001324E4">
        <w:trPr>
          <w:trHeight w:val="300"/>
        </w:trPr>
        <w:tc>
          <w:tcPr>
            <w:tcW w:w="2156" w:type="dxa"/>
            <w:gridSpan w:val="2"/>
            <w:tcBorders>
              <w:top w:val="single" w:sz="4" w:space="0" w:color="auto"/>
              <w:left w:val="nil"/>
              <w:bottom w:val="single" w:sz="4" w:space="0" w:color="auto"/>
              <w:right w:val="nil"/>
            </w:tcBorders>
            <w:shd w:val="clear" w:color="auto" w:fill="auto"/>
            <w:vAlign w:val="center"/>
            <w:hideMark/>
          </w:tcPr>
          <w:p w14:paraId="42801077" w14:textId="77777777" w:rsidR="003133A6" w:rsidRPr="001B633B" w:rsidRDefault="003133A6" w:rsidP="00F9433E">
            <w:pPr>
              <w:widowControl/>
              <w:autoSpaceDE/>
              <w:autoSpaceDN/>
              <w:spacing w:line="480" w:lineRule="auto"/>
              <w:rPr>
                <w:bCs/>
                <w:color w:val="000000"/>
                <w:sz w:val="24"/>
                <w:szCs w:val="24"/>
              </w:rPr>
            </w:pPr>
            <w:r w:rsidRPr="001B633B">
              <w:rPr>
                <w:bCs/>
                <w:color w:val="000000"/>
                <w:sz w:val="24"/>
                <w:szCs w:val="24"/>
              </w:rPr>
              <w:t>Parameter</w:t>
            </w:r>
          </w:p>
        </w:tc>
        <w:tc>
          <w:tcPr>
            <w:tcW w:w="783" w:type="dxa"/>
            <w:tcBorders>
              <w:top w:val="single" w:sz="4" w:space="0" w:color="auto"/>
              <w:left w:val="nil"/>
              <w:bottom w:val="single" w:sz="4" w:space="0" w:color="auto"/>
              <w:right w:val="nil"/>
            </w:tcBorders>
            <w:shd w:val="clear" w:color="auto" w:fill="auto"/>
            <w:vAlign w:val="center"/>
            <w:hideMark/>
          </w:tcPr>
          <w:p w14:paraId="46048789" w14:textId="77777777" w:rsidR="003133A6" w:rsidRPr="001B633B" w:rsidRDefault="003133A6" w:rsidP="00F9433E">
            <w:pPr>
              <w:widowControl/>
              <w:autoSpaceDE/>
              <w:autoSpaceDN/>
              <w:spacing w:line="480" w:lineRule="auto"/>
              <w:jc w:val="right"/>
              <w:rPr>
                <w:bCs/>
                <w:color w:val="000000"/>
                <w:sz w:val="24"/>
                <w:szCs w:val="24"/>
              </w:rPr>
            </w:pPr>
            <w:r w:rsidRPr="001B633B">
              <w:rPr>
                <w:bCs/>
                <w:color w:val="000000"/>
                <w:sz w:val="24"/>
                <w:szCs w:val="24"/>
              </w:rPr>
              <w:t>b</w:t>
            </w:r>
          </w:p>
        </w:tc>
        <w:tc>
          <w:tcPr>
            <w:tcW w:w="960" w:type="dxa"/>
            <w:tcBorders>
              <w:top w:val="single" w:sz="4" w:space="0" w:color="auto"/>
              <w:left w:val="nil"/>
              <w:bottom w:val="single" w:sz="4" w:space="0" w:color="auto"/>
              <w:right w:val="nil"/>
            </w:tcBorders>
            <w:shd w:val="clear" w:color="auto" w:fill="auto"/>
            <w:vAlign w:val="center"/>
            <w:hideMark/>
          </w:tcPr>
          <w:p w14:paraId="36D07899" w14:textId="77777777" w:rsidR="003133A6" w:rsidRPr="001B633B" w:rsidRDefault="003133A6" w:rsidP="00F9433E">
            <w:pPr>
              <w:widowControl/>
              <w:autoSpaceDE/>
              <w:autoSpaceDN/>
              <w:spacing w:line="480" w:lineRule="auto"/>
              <w:jc w:val="right"/>
              <w:rPr>
                <w:bCs/>
                <w:color w:val="000000"/>
                <w:sz w:val="24"/>
                <w:szCs w:val="24"/>
              </w:rPr>
            </w:pPr>
            <w:r w:rsidRPr="001B633B">
              <w:rPr>
                <w:bCs/>
                <w:color w:val="000000"/>
                <w:sz w:val="24"/>
                <w:szCs w:val="24"/>
              </w:rPr>
              <w:t>SE</w:t>
            </w:r>
          </w:p>
        </w:tc>
        <w:tc>
          <w:tcPr>
            <w:tcW w:w="937" w:type="dxa"/>
            <w:tcBorders>
              <w:top w:val="single" w:sz="4" w:space="0" w:color="auto"/>
              <w:left w:val="nil"/>
              <w:bottom w:val="single" w:sz="4" w:space="0" w:color="auto"/>
              <w:right w:val="nil"/>
            </w:tcBorders>
            <w:shd w:val="clear" w:color="auto" w:fill="auto"/>
            <w:vAlign w:val="center"/>
            <w:hideMark/>
          </w:tcPr>
          <w:p w14:paraId="76AF59A6" w14:textId="77777777" w:rsidR="003133A6" w:rsidRPr="001B633B" w:rsidRDefault="00040F77" w:rsidP="00F9433E">
            <w:pPr>
              <w:widowControl/>
              <w:autoSpaceDE/>
              <w:autoSpaceDN/>
              <w:spacing w:line="480" w:lineRule="auto"/>
              <w:jc w:val="right"/>
              <w:rPr>
                <w:bCs/>
                <w:color w:val="000000"/>
                <w:sz w:val="24"/>
                <w:szCs w:val="24"/>
              </w:rPr>
            </w:pPr>
            <w:r w:rsidRPr="001B633B">
              <w:rPr>
                <w:i/>
                <w:w w:val="105"/>
                <w:sz w:val="24"/>
                <w:szCs w:val="24"/>
              </w:rPr>
              <w:t>β</w:t>
            </w:r>
          </w:p>
        </w:tc>
        <w:tc>
          <w:tcPr>
            <w:tcW w:w="716" w:type="dxa"/>
            <w:tcBorders>
              <w:top w:val="single" w:sz="4" w:space="0" w:color="auto"/>
              <w:left w:val="nil"/>
              <w:bottom w:val="single" w:sz="4" w:space="0" w:color="auto"/>
              <w:right w:val="nil"/>
            </w:tcBorders>
            <w:shd w:val="clear" w:color="auto" w:fill="auto"/>
            <w:vAlign w:val="center"/>
            <w:hideMark/>
          </w:tcPr>
          <w:p w14:paraId="400F2DDD" w14:textId="77777777" w:rsidR="003133A6" w:rsidRPr="001B633B" w:rsidRDefault="003133A6" w:rsidP="00F9433E">
            <w:pPr>
              <w:widowControl/>
              <w:autoSpaceDE/>
              <w:autoSpaceDN/>
              <w:spacing w:line="480" w:lineRule="auto"/>
              <w:jc w:val="right"/>
              <w:rPr>
                <w:bCs/>
                <w:color w:val="000000"/>
                <w:sz w:val="24"/>
                <w:szCs w:val="24"/>
              </w:rPr>
            </w:pPr>
            <w:r w:rsidRPr="001B633B">
              <w:rPr>
                <w:bCs/>
                <w:color w:val="000000"/>
                <w:sz w:val="24"/>
                <w:szCs w:val="24"/>
              </w:rPr>
              <w:t>OR</w:t>
            </w:r>
          </w:p>
        </w:tc>
        <w:tc>
          <w:tcPr>
            <w:tcW w:w="843" w:type="dxa"/>
            <w:tcBorders>
              <w:top w:val="single" w:sz="4" w:space="0" w:color="auto"/>
              <w:left w:val="nil"/>
              <w:bottom w:val="single" w:sz="4" w:space="0" w:color="auto"/>
              <w:right w:val="nil"/>
            </w:tcBorders>
            <w:shd w:val="clear" w:color="auto" w:fill="auto"/>
            <w:vAlign w:val="center"/>
            <w:hideMark/>
          </w:tcPr>
          <w:p w14:paraId="215F5B2B" w14:textId="77777777" w:rsidR="003133A6" w:rsidRPr="001B633B" w:rsidRDefault="003133A6" w:rsidP="00F9433E">
            <w:pPr>
              <w:widowControl/>
              <w:autoSpaceDE/>
              <w:autoSpaceDN/>
              <w:spacing w:line="480" w:lineRule="auto"/>
              <w:jc w:val="right"/>
              <w:rPr>
                <w:bCs/>
                <w:color w:val="000000"/>
                <w:sz w:val="24"/>
                <w:szCs w:val="24"/>
              </w:rPr>
            </w:pPr>
            <w:r w:rsidRPr="001B633B">
              <w:rPr>
                <w:bCs/>
                <w:color w:val="000000"/>
                <w:sz w:val="24"/>
                <w:szCs w:val="24"/>
              </w:rPr>
              <w:t>z</w:t>
            </w:r>
          </w:p>
        </w:tc>
        <w:tc>
          <w:tcPr>
            <w:tcW w:w="1243" w:type="dxa"/>
            <w:tcBorders>
              <w:top w:val="single" w:sz="4" w:space="0" w:color="auto"/>
              <w:left w:val="nil"/>
              <w:bottom w:val="single" w:sz="4" w:space="0" w:color="auto"/>
              <w:right w:val="nil"/>
            </w:tcBorders>
            <w:shd w:val="clear" w:color="auto" w:fill="auto"/>
            <w:vAlign w:val="center"/>
            <w:hideMark/>
          </w:tcPr>
          <w:p w14:paraId="623938F7" w14:textId="77777777" w:rsidR="003133A6" w:rsidRPr="001B633B" w:rsidRDefault="003133A6" w:rsidP="00F9433E">
            <w:pPr>
              <w:widowControl/>
              <w:autoSpaceDE/>
              <w:autoSpaceDN/>
              <w:spacing w:line="480" w:lineRule="auto"/>
              <w:jc w:val="right"/>
              <w:rPr>
                <w:bCs/>
                <w:color w:val="000000"/>
                <w:sz w:val="24"/>
                <w:szCs w:val="24"/>
              </w:rPr>
            </w:pPr>
            <w:r w:rsidRPr="001B633B">
              <w:rPr>
                <w:bCs/>
                <w:color w:val="000000"/>
                <w:sz w:val="24"/>
                <w:szCs w:val="24"/>
              </w:rPr>
              <w:t>p</w:t>
            </w:r>
          </w:p>
        </w:tc>
        <w:tc>
          <w:tcPr>
            <w:tcW w:w="1256" w:type="dxa"/>
            <w:tcBorders>
              <w:top w:val="single" w:sz="4" w:space="0" w:color="auto"/>
              <w:left w:val="nil"/>
              <w:bottom w:val="single" w:sz="4" w:space="0" w:color="auto"/>
              <w:right w:val="nil"/>
            </w:tcBorders>
            <w:shd w:val="clear" w:color="auto" w:fill="auto"/>
            <w:vAlign w:val="center"/>
            <w:hideMark/>
          </w:tcPr>
          <w:p w14:paraId="484B4C59" w14:textId="77777777" w:rsidR="003133A6" w:rsidRPr="001B633B" w:rsidRDefault="003133A6" w:rsidP="001324E4">
            <w:pPr>
              <w:widowControl/>
              <w:autoSpaceDE/>
              <w:autoSpaceDN/>
              <w:spacing w:line="480" w:lineRule="auto"/>
              <w:jc w:val="center"/>
              <w:rPr>
                <w:bCs/>
                <w:color w:val="000000"/>
                <w:sz w:val="24"/>
                <w:szCs w:val="24"/>
              </w:rPr>
            </w:pPr>
            <w:r w:rsidRPr="001B633B">
              <w:rPr>
                <w:bCs/>
                <w:color w:val="000000"/>
                <w:sz w:val="24"/>
                <w:szCs w:val="24"/>
              </w:rPr>
              <w:t>LB</w:t>
            </w:r>
          </w:p>
        </w:tc>
        <w:tc>
          <w:tcPr>
            <w:tcW w:w="1378" w:type="dxa"/>
            <w:tcBorders>
              <w:top w:val="single" w:sz="4" w:space="0" w:color="auto"/>
              <w:left w:val="nil"/>
              <w:bottom w:val="single" w:sz="4" w:space="0" w:color="auto"/>
              <w:right w:val="nil"/>
            </w:tcBorders>
            <w:shd w:val="clear" w:color="auto" w:fill="auto"/>
            <w:vAlign w:val="center"/>
            <w:hideMark/>
          </w:tcPr>
          <w:p w14:paraId="0BBCCC66" w14:textId="77777777" w:rsidR="003133A6" w:rsidRPr="001B633B" w:rsidRDefault="003133A6" w:rsidP="001324E4">
            <w:pPr>
              <w:widowControl/>
              <w:autoSpaceDE/>
              <w:autoSpaceDN/>
              <w:spacing w:line="480" w:lineRule="auto"/>
              <w:jc w:val="center"/>
              <w:rPr>
                <w:bCs/>
                <w:color w:val="000000"/>
                <w:sz w:val="24"/>
                <w:szCs w:val="24"/>
              </w:rPr>
            </w:pPr>
            <w:r w:rsidRPr="001B633B">
              <w:rPr>
                <w:bCs/>
                <w:color w:val="000000"/>
                <w:sz w:val="24"/>
                <w:szCs w:val="24"/>
              </w:rPr>
              <w:t>UB</w:t>
            </w:r>
          </w:p>
        </w:tc>
      </w:tr>
      <w:tr w:rsidR="00A562DD" w:rsidRPr="001B633B" w14:paraId="0BE43DB9" w14:textId="77777777" w:rsidTr="001324E4">
        <w:trPr>
          <w:trHeight w:val="300"/>
        </w:trPr>
        <w:tc>
          <w:tcPr>
            <w:tcW w:w="2156" w:type="dxa"/>
            <w:gridSpan w:val="2"/>
            <w:tcBorders>
              <w:top w:val="single" w:sz="4" w:space="0" w:color="auto"/>
              <w:left w:val="nil"/>
              <w:bottom w:val="nil"/>
              <w:right w:val="nil"/>
            </w:tcBorders>
            <w:shd w:val="clear" w:color="auto" w:fill="auto"/>
            <w:vAlign w:val="center"/>
            <w:hideMark/>
          </w:tcPr>
          <w:p w14:paraId="6B749517"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Intercept)</w:t>
            </w:r>
          </w:p>
        </w:tc>
        <w:tc>
          <w:tcPr>
            <w:tcW w:w="783" w:type="dxa"/>
            <w:tcBorders>
              <w:top w:val="nil"/>
              <w:left w:val="nil"/>
              <w:bottom w:val="nil"/>
              <w:right w:val="nil"/>
            </w:tcBorders>
            <w:shd w:val="clear" w:color="auto" w:fill="auto"/>
            <w:vAlign w:val="center"/>
            <w:hideMark/>
          </w:tcPr>
          <w:p w14:paraId="72888911"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92</w:t>
            </w:r>
          </w:p>
        </w:tc>
        <w:tc>
          <w:tcPr>
            <w:tcW w:w="960" w:type="dxa"/>
            <w:tcBorders>
              <w:top w:val="nil"/>
              <w:left w:val="nil"/>
              <w:bottom w:val="nil"/>
              <w:right w:val="nil"/>
            </w:tcBorders>
            <w:shd w:val="clear" w:color="auto" w:fill="auto"/>
            <w:vAlign w:val="center"/>
            <w:hideMark/>
          </w:tcPr>
          <w:p w14:paraId="7AFF38CC"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50</w:t>
            </w:r>
          </w:p>
        </w:tc>
        <w:tc>
          <w:tcPr>
            <w:tcW w:w="937" w:type="dxa"/>
            <w:tcBorders>
              <w:top w:val="nil"/>
              <w:left w:val="nil"/>
              <w:bottom w:val="nil"/>
              <w:right w:val="nil"/>
            </w:tcBorders>
            <w:shd w:val="clear" w:color="auto" w:fill="auto"/>
            <w:vAlign w:val="center"/>
            <w:hideMark/>
          </w:tcPr>
          <w:p w14:paraId="2C32F26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79</w:t>
            </w:r>
          </w:p>
        </w:tc>
        <w:tc>
          <w:tcPr>
            <w:tcW w:w="716" w:type="dxa"/>
            <w:tcBorders>
              <w:top w:val="nil"/>
              <w:left w:val="nil"/>
              <w:bottom w:val="nil"/>
              <w:right w:val="nil"/>
            </w:tcBorders>
            <w:shd w:val="clear" w:color="auto" w:fill="auto"/>
            <w:vAlign w:val="center"/>
            <w:hideMark/>
          </w:tcPr>
          <w:p w14:paraId="398A42D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15</w:t>
            </w:r>
          </w:p>
        </w:tc>
        <w:tc>
          <w:tcPr>
            <w:tcW w:w="843" w:type="dxa"/>
            <w:tcBorders>
              <w:top w:val="nil"/>
              <w:left w:val="nil"/>
              <w:bottom w:val="nil"/>
              <w:right w:val="nil"/>
            </w:tcBorders>
            <w:shd w:val="clear" w:color="auto" w:fill="auto"/>
            <w:vAlign w:val="center"/>
            <w:hideMark/>
          </w:tcPr>
          <w:p w14:paraId="083321C1"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3.86</w:t>
            </w:r>
          </w:p>
        </w:tc>
        <w:tc>
          <w:tcPr>
            <w:tcW w:w="1243" w:type="dxa"/>
            <w:tcBorders>
              <w:top w:val="nil"/>
              <w:left w:val="nil"/>
              <w:bottom w:val="nil"/>
              <w:right w:val="nil"/>
            </w:tcBorders>
            <w:shd w:val="clear" w:color="auto" w:fill="auto"/>
            <w:vAlign w:val="center"/>
            <w:hideMark/>
          </w:tcPr>
          <w:p w14:paraId="2CA28EF4"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lt;0.001</w:t>
            </w:r>
          </w:p>
        </w:tc>
        <w:tc>
          <w:tcPr>
            <w:tcW w:w="1256" w:type="dxa"/>
            <w:tcBorders>
              <w:top w:val="nil"/>
              <w:left w:val="nil"/>
              <w:bottom w:val="nil"/>
              <w:right w:val="nil"/>
            </w:tcBorders>
            <w:shd w:val="clear" w:color="auto" w:fill="auto"/>
            <w:vAlign w:val="center"/>
            <w:hideMark/>
          </w:tcPr>
          <w:p w14:paraId="7352F610"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2.89</w:t>
            </w:r>
          </w:p>
        </w:tc>
        <w:tc>
          <w:tcPr>
            <w:tcW w:w="1378" w:type="dxa"/>
            <w:tcBorders>
              <w:top w:val="nil"/>
              <w:left w:val="nil"/>
              <w:bottom w:val="nil"/>
              <w:right w:val="nil"/>
            </w:tcBorders>
            <w:shd w:val="clear" w:color="auto" w:fill="auto"/>
            <w:vAlign w:val="center"/>
            <w:hideMark/>
          </w:tcPr>
          <w:p w14:paraId="50B6B255"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95</w:t>
            </w:r>
          </w:p>
        </w:tc>
      </w:tr>
      <w:tr w:rsidR="00A562DD" w:rsidRPr="001B633B" w14:paraId="3BEA9636" w14:textId="77777777" w:rsidTr="001324E4">
        <w:trPr>
          <w:trHeight w:val="300"/>
        </w:trPr>
        <w:tc>
          <w:tcPr>
            <w:tcW w:w="2156" w:type="dxa"/>
            <w:gridSpan w:val="2"/>
            <w:tcBorders>
              <w:top w:val="nil"/>
              <w:left w:val="nil"/>
              <w:bottom w:val="nil"/>
              <w:right w:val="nil"/>
            </w:tcBorders>
            <w:shd w:val="clear" w:color="auto" w:fill="auto"/>
            <w:vAlign w:val="center"/>
            <w:hideMark/>
          </w:tcPr>
          <w:p w14:paraId="4E20A9B0" w14:textId="7FD7C2AA" w:rsidR="003133A6" w:rsidRPr="001B633B" w:rsidRDefault="00A2082D" w:rsidP="00F9433E">
            <w:pPr>
              <w:widowControl/>
              <w:autoSpaceDE/>
              <w:autoSpaceDN/>
              <w:spacing w:line="480" w:lineRule="auto"/>
              <w:rPr>
                <w:color w:val="000000"/>
                <w:sz w:val="24"/>
                <w:szCs w:val="24"/>
              </w:rPr>
            </w:pPr>
            <w:r>
              <w:rPr>
                <w:color w:val="000000"/>
                <w:sz w:val="24"/>
                <w:szCs w:val="24"/>
              </w:rPr>
              <w:t>DEM</w:t>
            </w:r>
            <w:r w:rsidR="00040F77" w:rsidRPr="001B633B">
              <w:rPr>
                <w:color w:val="000000"/>
                <w:sz w:val="24"/>
                <w:szCs w:val="24"/>
              </w:rPr>
              <w:t>: Sex-Age</w:t>
            </w:r>
          </w:p>
        </w:tc>
        <w:tc>
          <w:tcPr>
            <w:tcW w:w="783" w:type="dxa"/>
            <w:tcBorders>
              <w:top w:val="nil"/>
              <w:left w:val="nil"/>
              <w:bottom w:val="nil"/>
              <w:right w:val="nil"/>
            </w:tcBorders>
            <w:shd w:val="clear" w:color="auto" w:fill="auto"/>
            <w:vAlign w:val="center"/>
            <w:hideMark/>
          </w:tcPr>
          <w:p w14:paraId="561AA9B7"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05</w:t>
            </w:r>
          </w:p>
        </w:tc>
        <w:tc>
          <w:tcPr>
            <w:tcW w:w="960" w:type="dxa"/>
            <w:tcBorders>
              <w:top w:val="nil"/>
              <w:left w:val="nil"/>
              <w:bottom w:val="nil"/>
              <w:right w:val="nil"/>
            </w:tcBorders>
            <w:shd w:val="clear" w:color="auto" w:fill="auto"/>
            <w:vAlign w:val="center"/>
            <w:hideMark/>
          </w:tcPr>
          <w:p w14:paraId="57EDB715"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02</w:t>
            </w:r>
          </w:p>
        </w:tc>
        <w:tc>
          <w:tcPr>
            <w:tcW w:w="937" w:type="dxa"/>
            <w:tcBorders>
              <w:top w:val="nil"/>
              <w:left w:val="nil"/>
              <w:bottom w:val="nil"/>
              <w:right w:val="nil"/>
            </w:tcBorders>
            <w:shd w:val="clear" w:color="auto" w:fill="auto"/>
            <w:vAlign w:val="center"/>
            <w:hideMark/>
          </w:tcPr>
          <w:p w14:paraId="5595862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44</w:t>
            </w:r>
          </w:p>
        </w:tc>
        <w:tc>
          <w:tcPr>
            <w:tcW w:w="716" w:type="dxa"/>
            <w:tcBorders>
              <w:top w:val="nil"/>
              <w:left w:val="nil"/>
              <w:bottom w:val="nil"/>
              <w:right w:val="nil"/>
            </w:tcBorders>
            <w:shd w:val="clear" w:color="auto" w:fill="auto"/>
            <w:vAlign w:val="center"/>
            <w:hideMark/>
          </w:tcPr>
          <w:p w14:paraId="64488B17"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06</w:t>
            </w:r>
          </w:p>
        </w:tc>
        <w:tc>
          <w:tcPr>
            <w:tcW w:w="843" w:type="dxa"/>
            <w:tcBorders>
              <w:top w:val="nil"/>
              <w:left w:val="nil"/>
              <w:bottom w:val="nil"/>
              <w:right w:val="nil"/>
            </w:tcBorders>
            <w:shd w:val="clear" w:color="auto" w:fill="auto"/>
            <w:vAlign w:val="center"/>
            <w:hideMark/>
          </w:tcPr>
          <w:p w14:paraId="4E0CD409"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3.15</w:t>
            </w:r>
          </w:p>
        </w:tc>
        <w:tc>
          <w:tcPr>
            <w:tcW w:w="1243" w:type="dxa"/>
            <w:tcBorders>
              <w:top w:val="nil"/>
              <w:left w:val="nil"/>
              <w:bottom w:val="nil"/>
              <w:right w:val="nil"/>
            </w:tcBorders>
            <w:shd w:val="clear" w:color="auto" w:fill="auto"/>
            <w:vAlign w:val="center"/>
            <w:hideMark/>
          </w:tcPr>
          <w:p w14:paraId="5D2F3F93"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002</w:t>
            </w:r>
          </w:p>
        </w:tc>
        <w:tc>
          <w:tcPr>
            <w:tcW w:w="1256" w:type="dxa"/>
            <w:tcBorders>
              <w:top w:val="nil"/>
              <w:left w:val="nil"/>
              <w:bottom w:val="nil"/>
              <w:right w:val="nil"/>
            </w:tcBorders>
            <w:shd w:val="clear" w:color="auto" w:fill="auto"/>
            <w:vAlign w:val="center"/>
            <w:hideMark/>
          </w:tcPr>
          <w:p w14:paraId="78A6D03A"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02</w:t>
            </w:r>
          </w:p>
        </w:tc>
        <w:tc>
          <w:tcPr>
            <w:tcW w:w="1378" w:type="dxa"/>
            <w:tcBorders>
              <w:top w:val="nil"/>
              <w:left w:val="nil"/>
              <w:bottom w:val="nil"/>
              <w:right w:val="nil"/>
            </w:tcBorders>
            <w:shd w:val="clear" w:color="auto" w:fill="auto"/>
            <w:vAlign w:val="center"/>
            <w:hideMark/>
          </w:tcPr>
          <w:p w14:paraId="328F3B81"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09</w:t>
            </w:r>
          </w:p>
        </w:tc>
      </w:tr>
      <w:tr w:rsidR="00A562DD" w:rsidRPr="001B633B" w14:paraId="59109DB8" w14:textId="77777777" w:rsidTr="001324E4">
        <w:trPr>
          <w:trHeight w:val="300"/>
        </w:trPr>
        <w:tc>
          <w:tcPr>
            <w:tcW w:w="2156" w:type="dxa"/>
            <w:gridSpan w:val="2"/>
            <w:tcBorders>
              <w:top w:val="nil"/>
              <w:left w:val="nil"/>
              <w:bottom w:val="nil"/>
              <w:right w:val="nil"/>
            </w:tcBorders>
            <w:shd w:val="clear" w:color="auto" w:fill="auto"/>
            <w:vAlign w:val="center"/>
            <w:hideMark/>
          </w:tcPr>
          <w:p w14:paraId="319160FF" w14:textId="77777777" w:rsidR="003133A6" w:rsidRPr="001B633B" w:rsidRDefault="00040F77" w:rsidP="00F9433E">
            <w:pPr>
              <w:widowControl/>
              <w:autoSpaceDE/>
              <w:autoSpaceDN/>
              <w:spacing w:line="480" w:lineRule="auto"/>
              <w:rPr>
                <w:color w:val="000000"/>
                <w:sz w:val="24"/>
                <w:szCs w:val="24"/>
              </w:rPr>
            </w:pPr>
            <w:r w:rsidRPr="001B633B">
              <w:rPr>
                <w:color w:val="000000"/>
                <w:sz w:val="24"/>
                <w:szCs w:val="24"/>
              </w:rPr>
              <w:t>Normalized Brain</w:t>
            </w:r>
          </w:p>
        </w:tc>
        <w:tc>
          <w:tcPr>
            <w:tcW w:w="783" w:type="dxa"/>
            <w:tcBorders>
              <w:top w:val="nil"/>
              <w:left w:val="nil"/>
              <w:bottom w:val="nil"/>
              <w:right w:val="nil"/>
            </w:tcBorders>
            <w:shd w:val="clear" w:color="auto" w:fill="auto"/>
            <w:vAlign w:val="center"/>
            <w:hideMark/>
          </w:tcPr>
          <w:p w14:paraId="3142E623"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27</w:t>
            </w:r>
          </w:p>
        </w:tc>
        <w:tc>
          <w:tcPr>
            <w:tcW w:w="960" w:type="dxa"/>
            <w:tcBorders>
              <w:top w:val="nil"/>
              <w:left w:val="nil"/>
              <w:bottom w:val="nil"/>
              <w:right w:val="nil"/>
            </w:tcBorders>
            <w:shd w:val="clear" w:color="auto" w:fill="auto"/>
            <w:vAlign w:val="center"/>
            <w:hideMark/>
          </w:tcPr>
          <w:p w14:paraId="6E839BD6"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37</w:t>
            </w:r>
          </w:p>
        </w:tc>
        <w:tc>
          <w:tcPr>
            <w:tcW w:w="937" w:type="dxa"/>
            <w:tcBorders>
              <w:top w:val="nil"/>
              <w:left w:val="nil"/>
              <w:bottom w:val="nil"/>
              <w:right w:val="nil"/>
            </w:tcBorders>
            <w:shd w:val="clear" w:color="auto" w:fill="auto"/>
            <w:vAlign w:val="center"/>
            <w:hideMark/>
          </w:tcPr>
          <w:p w14:paraId="49FE59C0"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27</w:t>
            </w:r>
          </w:p>
        </w:tc>
        <w:tc>
          <w:tcPr>
            <w:tcW w:w="716" w:type="dxa"/>
            <w:tcBorders>
              <w:top w:val="nil"/>
              <w:left w:val="nil"/>
              <w:bottom w:val="nil"/>
              <w:right w:val="nil"/>
            </w:tcBorders>
            <w:shd w:val="clear" w:color="auto" w:fill="auto"/>
            <w:vAlign w:val="center"/>
            <w:hideMark/>
          </w:tcPr>
          <w:p w14:paraId="3DC60214"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3.56</w:t>
            </w:r>
          </w:p>
        </w:tc>
        <w:tc>
          <w:tcPr>
            <w:tcW w:w="843" w:type="dxa"/>
            <w:tcBorders>
              <w:top w:val="nil"/>
              <w:left w:val="nil"/>
              <w:bottom w:val="nil"/>
              <w:right w:val="nil"/>
            </w:tcBorders>
            <w:shd w:val="clear" w:color="auto" w:fill="auto"/>
            <w:vAlign w:val="center"/>
            <w:hideMark/>
          </w:tcPr>
          <w:p w14:paraId="704A7F3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3.44</w:t>
            </w:r>
          </w:p>
        </w:tc>
        <w:tc>
          <w:tcPr>
            <w:tcW w:w="1243" w:type="dxa"/>
            <w:tcBorders>
              <w:top w:val="nil"/>
              <w:left w:val="nil"/>
              <w:bottom w:val="nil"/>
              <w:right w:val="nil"/>
            </w:tcBorders>
            <w:shd w:val="clear" w:color="auto" w:fill="auto"/>
            <w:vAlign w:val="center"/>
            <w:hideMark/>
          </w:tcPr>
          <w:p w14:paraId="750086C0"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lt;0.001</w:t>
            </w:r>
          </w:p>
        </w:tc>
        <w:tc>
          <w:tcPr>
            <w:tcW w:w="1256" w:type="dxa"/>
            <w:tcBorders>
              <w:top w:val="nil"/>
              <w:left w:val="nil"/>
              <w:bottom w:val="nil"/>
              <w:right w:val="nil"/>
            </w:tcBorders>
            <w:shd w:val="clear" w:color="auto" w:fill="auto"/>
            <w:vAlign w:val="center"/>
            <w:hideMark/>
          </w:tcPr>
          <w:p w14:paraId="303E5F20"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55</w:t>
            </w:r>
          </w:p>
        </w:tc>
        <w:tc>
          <w:tcPr>
            <w:tcW w:w="1378" w:type="dxa"/>
            <w:tcBorders>
              <w:top w:val="nil"/>
              <w:left w:val="nil"/>
              <w:bottom w:val="nil"/>
              <w:right w:val="nil"/>
            </w:tcBorders>
            <w:shd w:val="clear" w:color="auto" w:fill="auto"/>
            <w:vAlign w:val="center"/>
            <w:hideMark/>
          </w:tcPr>
          <w:p w14:paraId="63D40D57"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1.99</w:t>
            </w:r>
          </w:p>
        </w:tc>
      </w:tr>
      <w:tr w:rsidR="00A562DD" w:rsidRPr="001B633B" w14:paraId="4519161E" w14:textId="77777777" w:rsidTr="001324E4">
        <w:trPr>
          <w:trHeight w:val="300"/>
        </w:trPr>
        <w:tc>
          <w:tcPr>
            <w:tcW w:w="2156" w:type="dxa"/>
            <w:gridSpan w:val="2"/>
            <w:tcBorders>
              <w:top w:val="nil"/>
              <w:left w:val="nil"/>
              <w:bottom w:val="nil"/>
              <w:right w:val="nil"/>
            </w:tcBorders>
            <w:shd w:val="clear" w:color="auto" w:fill="auto"/>
            <w:vAlign w:val="center"/>
            <w:hideMark/>
          </w:tcPr>
          <w:p w14:paraId="6D7F70E3"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EEG</w:t>
            </w:r>
            <w:r w:rsidR="00040F77" w:rsidRPr="001B633B">
              <w:rPr>
                <w:color w:val="000000"/>
                <w:sz w:val="24"/>
                <w:szCs w:val="24"/>
              </w:rPr>
              <w:t>: Total power</w:t>
            </w:r>
          </w:p>
        </w:tc>
        <w:tc>
          <w:tcPr>
            <w:tcW w:w="783" w:type="dxa"/>
            <w:tcBorders>
              <w:top w:val="nil"/>
              <w:left w:val="nil"/>
              <w:bottom w:val="nil"/>
              <w:right w:val="nil"/>
            </w:tcBorders>
            <w:shd w:val="clear" w:color="auto" w:fill="auto"/>
            <w:vAlign w:val="center"/>
            <w:hideMark/>
          </w:tcPr>
          <w:p w14:paraId="4D1A9486"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6</w:t>
            </w:r>
          </w:p>
        </w:tc>
        <w:tc>
          <w:tcPr>
            <w:tcW w:w="960" w:type="dxa"/>
            <w:tcBorders>
              <w:top w:val="nil"/>
              <w:left w:val="nil"/>
              <w:bottom w:val="nil"/>
              <w:right w:val="nil"/>
            </w:tcBorders>
            <w:shd w:val="clear" w:color="auto" w:fill="auto"/>
            <w:vAlign w:val="center"/>
            <w:hideMark/>
          </w:tcPr>
          <w:p w14:paraId="0FC0AD6D"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28</w:t>
            </w:r>
          </w:p>
        </w:tc>
        <w:tc>
          <w:tcPr>
            <w:tcW w:w="937" w:type="dxa"/>
            <w:tcBorders>
              <w:top w:val="nil"/>
              <w:left w:val="nil"/>
              <w:bottom w:val="nil"/>
              <w:right w:val="nil"/>
            </w:tcBorders>
            <w:shd w:val="clear" w:color="auto" w:fill="auto"/>
            <w:vAlign w:val="center"/>
            <w:hideMark/>
          </w:tcPr>
          <w:p w14:paraId="6DC9F2C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6</w:t>
            </w:r>
          </w:p>
        </w:tc>
        <w:tc>
          <w:tcPr>
            <w:tcW w:w="716" w:type="dxa"/>
            <w:tcBorders>
              <w:top w:val="nil"/>
              <w:left w:val="nil"/>
              <w:bottom w:val="nil"/>
              <w:right w:val="nil"/>
            </w:tcBorders>
            <w:shd w:val="clear" w:color="auto" w:fill="auto"/>
            <w:vAlign w:val="center"/>
            <w:hideMark/>
          </w:tcPr>
          <w:p w14:paraId="7773C7BB"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94</w:t>
            </w:r>
          </w:p>
        </w:tc>
        <w:tc>
          <w:tcPr>
            <w:tcW w:w="843" w:type="dxa"/>
            <w:tcBorders>
              <w:top w:val="nil"/>
              <w:left w:val="nil"/>
              <w:bottom w:val="nil"/>
              <w:right w:val="nil"/>
            </w:tcBorders>
            <w:shd w:val="clear" w:color="auto" w:fill="auto"/>
            <w:vAlign w:val="center"/>
            <w:hideMark/>
          </w:tcPr>
          <w:p w14:paraId="2FC2527C"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2.39</w:t>
            </w:r>
          </w:p>
        </w:tc>
        <w:tc>
          <w:tcPr>
            <w:tcW w:w="1243" w:type="dxa"/>
            <w:tcBorders>
              <w:top w:val="nil"/>
              <w:left w:val="nil"/>
              <w:bottom w:val="nil"/>
              <w:right w:val="nil"/>
            </w:tcBorders>
            <w:shd w:val="clear" w:color="auto" w:fill="auto"/>
            <w:vAlign w:val="center"/>
            <w:hideMark/>
          </w:tcPr>
          <w:p w14:paraId="4CE33B22"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017</w:t>
            </w:r>
          </w:p>
        </w:tc>
        <w:tc>
          <w:tcPr>
            <w:tcW w:w="1256" w:type="dxa"/>
            <w:tcBorders>
              <w:top w:val="nil"/>
              <w:left w:val="nil"/>
              <w:bottom w:val="nil"/>
              <w:right w:val="nil"/>
            </w:tcBorders>
            <w:shd w:val="clear" w:color="auto" w:fill="auto"/>
            <w:vAlign w:val="center"/>
            <w:hideMark/>
          </w:tcPr>
          <w:p w14:paraId="44606A42"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12</w:t>
            </w:r>
          </w:p>
        </w:tc>
        <w:tc>
          <w:tcPr>
            <w:tcW w:w="1378" w:type="dxa"/>
            <w:tcBorders>
              <w:top w:val="nil"/>
              <w:left w:val="nil"/>
              <w:bottom w:val="nil"/>
              <w:right w:val="nil"/>
            </w:tcBorders>
            <w:shd w:val="clear" w:color="auto" w:fill="auto"/>
            <w:vAlign w:val="center"/>
            <w:hideMark/>
          </w:tcPr>
          <w:p w14:paraId="41D936D3"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1.21</w:t>
            </w:r>
          </w:p>
        </w:tc>
      </w:tr>
      <w:tr w:rsidR="00A562DD" w:rsidRPr="001B633B" w14:paraId="1B5CCB61" w14:textId="77777777" w:rsidTr="001324E4">
        <w:trPr>
          <w:trHeight w:val="300"/>
        </w:trPr>
        <w:tc>
          <w:tcPr>
            <w:tcW w:w="2156" w:type="dxa"/>
            <w:gridSpan w:val="2"/>
            <w:tcBorders>
              <w:top w:val="nil"/>
              <w:left w:val="nil"/>
              <w:bottom w:val="nil"/>
              <w:right w:val="nil"/>
            </w:tcBorders>
            <w:shd w:val="clear" w:color="auto" w:fill="auto"/>
            <w:vAlign w:val="center"/>
            <w:hideMark/>
          </w:tcPr>
          <w:p w14:paraId="6E725217" w14:textId="77777777" w:rsidR="003133A6" w:rsidRPr="001B633B" w:rsidRDefault="003133A6" w:rsidP="00F9433E">
            <w:pPr>
              <w:widowControl/>
              <w:autoSpaceDE/>
              <w:autoSpaceDN/>
              <w:spacing w:line="480" w:lineRule="auto"/>
              <w:rPr>
                <w:color w:val="000000"/>
                <w:sz w:val="24"/>
                <w:szCs w:val="24"/>
              </w:rPr>
            </w:pPr>
            <w:r w:rsidRPr="001B633B">
              <w:rPr>
                <w:color w:val="000000"/>
                <w:sz w:val="24"/>
                <w:szCs w:val="24"/>
              </w:rPr>
              <w:t>EEG</w:t>
            </w:r>
            <w:r w:rsidR="00040F77" w:rsidRPr="001B633B">
              <w:rPr>
                <w:color w:val="000000"/>
                <w:sz w:val="24"/>
                <w:szCs w:val="24"/>
              </w:rPr>
              <w:t>:</w:t>
            </w:r>
            <w:r w:rsidR="00040F77" w:rsidRPr="001B633B">
              <w:rPr>
                <w:i/>
                <w:spacing w:val="3"/>
                <w:sz w:val="24"/>
                <w:szCs w:val="24"/>
              </w:rPr>
              <w:t xml:space="preserve"> δ/α</w:t>
            </w:r>
            <w:r w:rsidR="00040F77" w:rsidRPr="001B633B">
              <w:rPr>
                <w:spacing w:val="3"/>
                <w:position w:val="-3"/>
                <w:sz w:val="24"/>
                <w:szCs w:val="24"/>
              </w:rPr>
              <w:t>(</w:t>
            </w:r>
            <w:r w:rsidR="00040F77" w:rsidRPr="001B633B">
              <w:rPr>
                <w:i/>
                <w:spacing w:val="3"/>
                <w:position w:val="-3"/>
                <w:sz w:val="24"/>
                <w:szCs w:val="24"/>
              </w:rPr>
              <w:t>RH</w:t>
            </w:r>
            <w:r w:rsidR="00040F77" w:rsidRPr="001B633B">
              <w:rPr>
                <w:spacing w:val="3"/>
                <w:position w:val="-3"/>
                <w:sz w:val="24"/>
                <w:szCs w:val="24"/>
              </w:rPr>
              <w:t>)</w:t>
            </w:r>
            <w:r w:rsidR="00040F77" w:rsidRPr="001B633B">
              <w:rPr>
                <w:spacing w:val="3"/>
                <w:position w:val="-3"/>
                <w:sz w:val="24"/>
                <w:szCs w:val="24"/>
              </w:rPr>
              <w:tab/>
            </w:r>
          </w:p>
        </w:tc>
        <w:tc>
          <w:tcPr>
            <w:tcW w:w="783" w:type="dxa"/>
            <w:tcBorders>
              <w:top w:val="nil"/>
              <w:left w:val="nil"/>
              <w:bottom w:val="nil"/>
              <w:right w:val="nil"/>
            </w:tcBorders>
            <w:shd w:val="clear" w:color="auto" w:fill="auto"/>
            <w:vAlign w:val="center"/>
            <w:hideMark/>
          </w:tcPr>
          <w:p w14:paraId="32C42A5A"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3</w:t>
            </w:r>
          </w:p>
        </w:tc>
        <w:tc>
          <w:tcPr>
            <w:tcW w:w="960" w:type="dxa"/>
            <w:tcBorders>
              <w:top w:val="nil"/>
              <w:left w:val="nil"/>
              <w:bottom w:val="nil"/>
              <w:right w:val="nil"/>
            </w:tcBorders>
            <w:shd w:val="clear" w:color="auto" w:fill="auto"/>
            <w:vAlign w:val="center"/>
            <w:hideMark/>
          </w:tcPr>
          <w:p w14:paraId="2A998B0D"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57</w:t>
            </w:r>
          </w:p>
        </w:tc>
        <w:tc>
          <w:tcPr>
            <w:tcW w:w="937" w:type="dxa"/>
            <w:tcBorders>
              <w:top w:val="nil"/>
              <w:left w:val="nil"/>
              <w:bottom w:val="nil"/>
              <w:right w:val="nil"/>
            </w:tcBorders>
            <w:shd w:val="clear" w:color="auto" w:fill="auto"/>
            <w:vAlign w:val="center"/>
            <w:hideMark/>
          </w:tcPr>
          <w:p w14:paraId="5F7828B8"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3</w:t>
            </w:r>
          </w:p>
        </w:tc>
        <w:tc>
          <w:tcPr>
            <w:tcW w:w="716" w:type="dxa"/>
            <w:tcBorders>
              <w:top w:val="nil"/>
              <w:left w:val="nil"/>
              <w:bottom w:val="nil"/>
              <w:right w:val="nil"/>
            </w:tcBorders>
            <w:shd w:val="clear" w:color="auto" w:fill="auto"/>
            <w:vAlign w:val="center"/>
            <w:hideMark/>
          </w:tcPr>
          <w:p w14:paraId="1FBF0120"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88</w:t>
            </w:r>
          </w:p>
        </w:tc>
        <w:tc>
          <w:tcPr>
            <w:tcW w:w="843" w:type="dxa"/>
            <w:tcBorders>
              <w:top w:val="nil"/>
              <w:left w:val="nil"/>
              <w:bottom w:val="nil"/>
              <w:right w:val="nil"/>
            </w:tcBorders>
            <w:shd w:val="clear" w:color="auto" w:fill="auto"/>
            <w:vAlign w:val="center"/>
            <w:hideMark/>
          </w:tcPr>
          <w:p w14:paraId="7D9AD9C6"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11</w:t>
            </w:r>
          </w:p>
        </w:tc>
        <w:tc>
          <w:tcPr>
            <w:tcW w:w="1243" w:type="dxa"/>
            <w:tcBorders>
              <w:top w:val="nil"/>
              <w:left w:val="nil"/>
              <w:bottom w:val="nil"/>
              <w:right w:val="nil"/>
            </w:tcBorders>
            <w:shd w:val="clear" w:color="auto" w:fill="auto"/>
            <w:vAlign w:val="center"/>
            <w:hideMark/>
          </w:tcPr>
          <w:p w14:paraId="38A18721"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269</w:t>
            </w:r>
          </w:p>
        </w:tc>
        <w:tc>
          <w:tcPr>
            <w:tcW w:w="1256" w:type="dxa"/>
            <w:tcBorders>
              <w:top w:val="nil"/>
              <w:left w:val="nil"/>
              <w:bottom w:val="nil"/>
              <w:right w:val="nil"/>
            </w:tcBorders>
            <w:shd w:val="clear" w:color="auto" w:fill="auto"/>
            <w:vAlign w:val="center"/>
            <w:hideMark/>
          </w:tcPr>
          <w:p w14:paraId="27C9BCC1"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49</w:t>
            </w:r>
          </w:p>
        </w:tc>
        <w:tc>
          <w:tcPr>
            <w:tcW w:w="1378" w:type="dxa"/>
            <w:tcBorders>
              <w:top w:val="nil"/>
              <w:left w:val="nil"/>
              <w:bottom w:val="nil"/>
              <w:right w:val="nil"/>
            </w:tcBorders>
            <w:shd w:val="clear" w:color="auto" w:fill="auto"/>
            <w:vAlign w:val="center"/>
            <w:hideMark/>
          </w:tcPr>
          <w:p w14:paraId="015B01B2"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1.75</w:t>
            </w:r>
          </w:p>
        </w:tc>
      </w:tr>
      <w:tr w:rsidR="00A562DD" w:rsidRPr="001B633B" w14:paraId="36173A82" w14:textId="77777777" w:rsidTr="001324E4">
        <w:trPr>
          <w:trHeight w:val="300"/>
        </w:trPr>
        <w:tc>
          <w:tcPr>
            <w:tcW w:w="2156" w:type="dxa"/>
            <w:gridSpan w:val="2"/>
            <w:tcBorders>
              <w:top w:val="nil"/>
              <w:left w:val="nil"/>
              <w:bottom w:val="nil"/>
              <w:right w:val="nil"/>
            </w:tcBorders>
            <w:shd w:val="clear" w:color="auto" w:fill="auto"/>
            <w:vAlign w:val="center"/>
            <w:hideMark/>
          </w:tcPr>
          <w:p w14:paraId="51F3072E" w14:textId="77777777" w:rsidR="003133A6" w:rsidRPr="001B633B" w:rsidRDefault="00040F77" w:rsidP="00F9433E">
            <w:pPr>
              <w:widowControl/>
              <w:autoSpaceDE/>
              <w:autoSpaceDN/>
              <w:spacing w:line="480" w:lineRule="auto"/>
              <w:rPr>
                <w:color w:val="000000"/>
                <w:sz w:val="24"/>
                <w:szCs w:val="24"/>
              </w:rPr>
            </w:pPr>
            <w:r w:rsidRPr="001B633B">
              <w:rPr>
                <w:sz w:val="24"/>
                <w:szCs w:val="24"/>
              </w:rPr>
              <w:t>EEG:</w:t>
            </w:r>
            <w:r w:rsidRPr="001B633B">
              <w:rPr>
                <w:spacing w:val="31"/>
                <w:sz w:val="24"/>
                <w:szCs w:val="24"/>
              </w:rPr>
              <w:t xml:space="preserve"> </w:t>
            </w:r>
            <w:r w:rsidRPr="001B633B">
              <w:rPr>
                <w:i/>
                <w:sz w:val="24"/>
                <w:szCs w:val="24"/>
              </w:rPr>
              <w:t>θ/δ</w:t>
            </w:r>
          </w:p>
        </w:tc>
        <w:tc>
          <w:tcPr>
            <w:tcW w:w="783" w:type="dxa"/>
            <w:tcBorders>
              <w:top w:val="nil"/>
              <w:left w:val="nil"/>
              <w:bottom w:val="nil"/>
              <w:right w:val="nil"/>
            </w:tcBorders>
            <w:shd w:val="clear" w:color="auto" w:fill="auto"/>
            <w:vAlign w:val="center"/>
            <w:hideMark/>
          </w:tcPr>
          <w:p w14:paraId="736744DD"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1</w:t>
            </w:r>
          </w:p>
        </w:tc>
        <w:tc>
          <w:tcPr>
            <w:tcW w:w="960" w:type="dxa"/>
            <w:tcBorders>
              <w:top w:val="nil"/>
              <w:left w:val="nil"/>
              <w:bottom w:val="nil"/>
              <w:right w:val="nil"/>
            </w:tcBorders>
            <w:shd w:val="clear" w:color="auto" w:fill="auto"/>
            <w:vAlign w:val="center"/>
            <w:hideMark/>
          </w:tcPr>
          <w:p w14:paraId="5BC9D003"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32</w:t>
            </w:r>
          </w:p>
        </w:tc>
        <w:tc>
          <w:tcPr>
            <w:tcW w:w="937" w:type="dxa"/>
            <w:tcBorders>
              <w:top w:val="nil"/>
              <w:left w:val="nil"/>
              <w:bottom w:val="nil"/>
              <w:right w:val="nil"/>
            </w:tcBorders>
            <w:shd w:val="clear" w:color="auto" w:fill="auto"/>
            <w:vAlign w:val="center"/>
            <w:hideMark/>
          </w:tcPr>
          <w:p w14:paraId="683DFB7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61</w:t>
            </w:r>
          </w:p>
        </w:tc>
        <w:tc>
          <w:tcPr>
            <w:tcW w:w="716" w:type="dxa"/>
            <w:tcBorders>
              <w:top w:val="nil"/>
              <w:left w:val="nil"/>
              <w:bottom w:val="nil"/>
              <w:right w:val="nil"/>
            </w:tcBorders>
            <w:shd w:val="clear" w:color="auto" w:fill="auto"/>
            <w:vAlign w:val="center"/>
            <w:hideMark/>
          </w:tcPr>
          <w:p w14:paraId="2CE6335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84</w:t>
            </w:r>
          </w:p>
        </w:tc>
        <w:tc>
          <w:tcPr>
            <w:tcW w:w="843" w:type="dxa"/>
            <w:tcBorders>
              <w:top w:val="nil"/>
              <w:left w:val="nil"/>
              <w:bottom w:val="nil"/>
              <w:right w:val="nil"/>
            </w:tcBorders>
            <w:shd w:val="clear" w:color="auto" w:fill="auto"/>
            <w:vAlign w:val="center"/>
            <w:hideMark/>
          </w:tcPr>
          <w:p w14:paraId="164D7D22"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88</w:t>
            </w:r>
          </w:p>
        </w:tc>
        <w:tc>
          <w:tcPr>
            <w:tcW w:w="1243" w:type="dxa"/>
            <w:tcBorders>
              <w:top w:val="nil"/>
              <w:left w:val="nil"/>
              <w:bottom w:val="nil"/>
              <w:right w:val="nil"/>
            </w:tcBorders>
            <w:shd w:val="clear" w:color="auto" w:fill="auto"/>
            <w:vAlign w:val="center"/>
            <w:hideMark/>
          </w:tcPr>
          <w:p w14:paraId="35C64EFA"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060</w:t>
            </w:r>
          </w:p>
        </w:tc>
        <w:tc>
          <w:tcPr>
            <w:tcW w:w="1256" w:type="dxa"/>
            <w:tcBorders>
              <w:top w:val="nil"/>
              <w:left w:val="nil"/>
              <w:bottom w:val="nil"/>
              <w:right w:val="nil"/>
            </w:tcBorders>
            <w:shd w:val="clear" w:color="auto" w:fill="auto"/>
            <w:vAlign w:val="center"/>
            <w:hideMark/>
          </w:tcPr>
          <w:p w14:paraId="13D0AD8E"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03</w:t>
            </w:r>
          </w:p>
        </w:tc>
        <w:tc>
          <w:tcPr>
            <w:tcW w:w="1378" w:type="dxa"/>
            <w:tcBorders>
              <w:top w:val="nil"/>
              <w:left w:val="nil"/>
              <w:bottom w:val="nil"/>
              <w:right w:val="nil"/>
            </w:tcBorders>
            <w:shd w:val="clear" w:color="auto" w:fill="auto"/>
            <w:vAlign w:val="center"/>
            <w:hideMark/>
          </w:tcPr>
          <w:p w14:paraId="479EE72B"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1.25</w:t>
            </w:r>
          </w:p>
        </w:tc>
      </w:tr>
      <w:tr w:rsidR="00A562DD" w:rsidRPr="001B633B" w14:paraId="09BF6992" w14:textId="77777777" w:rsidTr="001324E4">
        <w:trPr>
          <w:trHeight w:val="315"/>
        </w:trPr>
        <w:tc>
          <w:tcPr>
            <w:tcW w:w="2156" w:type="dxa"/>
            <w:gridSpan w:val="2"/>
            <w:tcBorders>
              <w:top w:val="nil"/>
              <w:left w:val="nil"/>
              <w:bottom w:val="double" w:sz="6" w:space="0" w:color="auto"/>
              <w:right w:val="nil"/>
            </w:tcBorders>
            <w:shd w:val="clear" w:color="auto" w:fill="auto"/>
            <w:vAlign w:val="center"/>
            <w:hideMark/>
          </w:tcPr>
          <w:p w14:paraId="342C578E" w14:textId="77777777" w:rsidR="003133A6" w:rsidRPr="001B633B" w:rsidRDefault="00040F77" w:rsidP="00F9433E">
            <w:pPr>
              <w:widowControl/>
              <w:autoSpaceDE/>
              <w:autoSpaceDN/>
              <w:spacing w:line="480" w:lineRule="auto"/>
              <w:rPr>
                <w:color w:val="000000"/>
                <w:sz w:val="24"/>
                <w:szCs w:val="24"/>
                <w:lang w:val="it-IT"/>
              </w:rPr>
            </w:pPr>
            <w:r w:rsidRPr="001B633B">
              <w:rPr>
                <w:sz w:val="24"/>
                <w:szCs w:val="24"/>
                <w:lang w:val="it-IT"/>
              </w:rPr>
              <w:t>EEG:</w:t>
            </w:r>
            <w:r w:rsidRPr="001B633B">
              <w:rPr>
                <w:spacing w:val="20"/>
                <w:sz w:val="24"/>
                <w:szCs w:val="24"/>
                <w:lang w:val="it-IT"/>
              </w:rPr>
              <w:t xml:space="preserve"> </w:t>
            </w:r>
            <w:r w:rsidRPr="001B633B">
              <w:rPr>
                <w:i/>
                <w:spacing w:val="3"/>
                <w:sz w:val="24"/>
                <w:szCs w:val="24"/>
              </w:rPr>
              <w:t>αθ</w:t>
            </w:r>
            <w:r w:rsidRPr="001B633B">
              <w:rPr>
                <w:spacing w:val="3"/>
                <w:position w:val="-3"/>
                <w:sz w:val="24"/>
                <w:szCs w:val="24"/>
                <w:lang w:val="it-IT"/>
              </w:rPr>
              <w:t>(</w:t>
            </w:r>
            <w:r w:rsidRPr="001B633B">
              <w:rPr>
                <w:i/>
                <w:spacing w:val="3"/>
                <w:position w:val="-3"/>
                <w:sz w:val="24"/>
                <w:szCs w:val="24"/>
                <w:lang w:val="it-IT"/>
              </w:rPr>
              <w:t>P,O</w:t>
            </w:r>
            <w:r w:rsidRPr="001B633B">
              <w:rPr>
                <w:spacing w:val="3"/>
                <w:position w:val="-3"/>
                <w:sz w:val="24"/>
                <w:szCs w:val="24"/>
                <w:lang w:val="it-IT"/>
              </w:rPr>
              <w:t>)</w:t>
            </w:r>
            <w:r w:rsidRPr="001B633B">
              <w:rPr>
                <w:spacing w:val="3"/>
                <w:sz w:val="24"/>
                <w:szCs w:val="24"/>
                <w:lang w:val="it-IT"/>
              </w:rPr>
              <w:t>[</w:t>
            </w:r>
            <w:r w:rsidRPr="001B633B">
              <w:rPr>
                <w:i/>
                <w:spacing w:val="3"/>
                <w:sz w:val="24"/>
                <w:szCs w:val="24"/>
                <w:lang w:val="it-IT"/>
              </w:rPr>
              <w:t>Neg.</w:t>
            </w:r>
            <w:r w:rsidRPr="001B633B">
              <w:rPr>
                <w:spacing w:val="3"/>
                <w:sz w:val="24"/>
                <w:szCs w:val="24"/>
                <w:lang w:val="it-IT"/>
              </w:rPr>
              <w:t>]</w:t>
            </w:r>
          </w:p>
        </w:tc>
        <w:tc>
          <w:tcPr>
            <w:tcW w:w="783" w:type="dxa"/>
            <w:tcBorders>
              <w:top w:val="nil"/>
              <w:left w:val="nil"/>
              <w:bottom w:val="double" w:sz="6" w:space="0" w:color="auto"/>
              <w:right w:val="nil"/>
            </w:tcBorders>
            <w:shd w:val="clear" w:color="auto" w:fill="auto"/>
            <w:vAlign w:val="center"/>
            <w:hideMark/>
          </w:tcPr>
          <w:p w14:paraId="2427C39F"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59</w:t>
            </w:r>
          </w:p>
        </w:tc>
        <w:tc>
          <w:tcPr>
            <w:tcW w:w="960" w:type="dxa"/>
            <w:tcBorders>
              <w:top w:val="nil"/>
              <w:left w:val="nil"/>
              <w:bottom w:val="double" w:sz="6" w:space="0" w:color="auto"/>
              <w:right w:val="nil"/>
            </w:tcBorders>
            <w:shd w:val="clear" w:color="auto" w:fill="auto"/>
            <w:vAlign w:val="center"/>
            <w:hideMark/>
          </w:tcPr>
          <w:p w14:paraId="248866DB"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36</w:t>
            </w:r>
          </w:p>
        </w:tc>
        <w:tc>
          <w:tcPr>
            <w:tcW w:w="937" w:type="dxa"/>
            <w:tcBorders>
              <w:top w:val="nil"/>
              <w:left w:val="nil"/>
              <w:bottom w:val="double" w:sz="6" w:space="0" w:color="auto"/>
              <w:right w:val="nil"/>
            </w:tcBorders>
            <w:shd w:val="clear" w:color="auto" w:fill="auto"/>
            <w:vAlign w:val="center"/>
            <w:hideMark/>
          </w:tcPr>
          <w:p w14:paraId="1FDEACF6"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59</w:t>
            </w:r>
          </w:p>
        </w:tc>
        <w:tc>
          <w:tcPr>
            <w:tcW w:w="716" w:type="dxa"/>
            <w:tcBorders>
              <w:top w:val="nil"/>
              <w:left w:val="nil"/>
              <w:bottom w:val="double" w:sz="6" w:space="0" w:color="auto"/>
              <w:right w:val="nil"/>
            </w:tcBorders>
            <w:shd w:val="clear" w:color="auto" w:fill="auto"/>
            <w:vAlign w:val="center"/>
            <w:hideMark/>
          </w:tcPr>
          <w:p w14:paraId="3C9E2532"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80</w:t>
            </w:r>
          </w:p>
        </w:tc>
        <w:tc>
          <w:tcPr>
            <w:tcW w:w="843" w:type="dxa"/>
            <w:tcBorders>
              <w:top w:val="nil"/>
              <w:left w:val="nil"/>
              <w:bottom w:val="double" w:sz="6" w:space="0" w:color="auto"/>
              <w:right w:val="nil"/>
            </w:tcBorders>
            <w:shd w:val="clear" w:color="auto" w:fill="auto"/>
            <w:vAlign w:val="center"/>
            <w:hideMark/>
          </w:tcPr>
          <w:p w14:paraId="1A05C21D"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1.65</w:t>
            </w:r>
          </w:p>
        </w:tc>
        <w:tc>
          <w:tcPr>
            <w:tcW w:w="1243" w:type="dxa"/>
            <w:tcBorders>
              <w:top w:val="nil"/>
              <w:left w:val="nil"/>
              <w:bottom w:val="double" w:sz="6" w:space="0" w:color="auto"/>
              <w:right w:val="nil"/>
            </w:tcBorders>
            <w:shd w:val="clear" w:color="auto" w:fill="auto"/>
            <w:vAlign w:val="center"/>
            <w:hideMark/>
          </w:tcPr>
          <w:p w14:paraId="69F488EE" w14:textId="77777777" w:rsidR="003133A6" w:rsidRPr="001B633B" w:rsidRDefault="003133A6" w:rsidP="00F9433E">
            <w:pPr>
              <w:widowControl/>
              <w:autoSpaceDE/>
              <w:autoSpaceDN/>
              <w:spacing w:line="480" w:lineRule="auto"/>
              <w:jc w:val="right"/>
              <w:rPr>
                <w:color w:val="000000"/>
                <w:sz w:val="24"/>
                <w:szCs w:val="24"/>
              </w:rPr>
            </w:pPr>
            <w:r w:rsidRPr="001B633B">
              <w:rPr>
                <w:color w:val="000000"/>
                <w:sz w:val="24"/>
                <w:szCs w:val="24"/>
              </w:rPr>
              <w:t>0.100</w:t>
            </w:r>
          </w:p>
        </w:tc>
        <w:tc>
          <w:tcPr>
            <w:tcW w:w="1256" w:type="dxa"/>
            <w:tcBorders>
              <w:top w:val="nil"/>
              <w:left w:val="nil"/>
              <w:bottom w:val="double" w:sz="6" w:space="0" w:color="auto"/>
              <w:right w:val="nil"/>
            </w:tcBorders>
            <w:shd w:val="clear" w:color="auto" w:fill="auto"/>
            <w:vAlign w:val="center"/>
            <w:hideMark/>
          </w:tcPr>
          <w:p w14:paraId="65360DB7"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0.11</w:t>
            </w:r>
          </w:p>
        </w:tc>
        <w:tc>
          <w:tcPr>
            <w:tcW w:w="1378" w:type="dxa"/>
            <w:tcBorders>
              <w:top w:val="nil"/>
              <w:left w:val="nil"/>
              <w:bottom w:val="double" w:sz="6" w:space="0" w:color="auto"/>
              <w:right w:val="nil"/>
            </w:tcBorders>
            <w:shd w:val="clear" w:color="auto" w:fill="auto"/>
            <w:vAlign w:val="center"/>
            <w:hideMark/>
          </w:tcPr>
          <w:p w14:paraId="65B91DF7" w14:textId="77777777" w:rsidR="003133A6" w:rsidRPr="001B633B" w:rsidRDefault="003133A6" w:rsidP="001324E4">
            <w:pPr>
              <w:widowControl/>
              <w:autoSpaceDE/>
              <w:autoSpaceDN/>
              <w:spacing w:line="480" w:lineRule="auto"/>
              <w:jc w:val="center"/>
              <w:rPr>
                <w:color w:val="000000"/>
                <w:sz w:val="24"/>
                <w:szCs w:val="24"/>
              </w:rPr>
            </w:pPr>
            <w:r w:rsidRPr="001B633B">
              <w:rPr>
                <w:color w:val="000000"/>
                <w:sz w:val="24"/>
                <w:szCs w:val="24"/>
              </w:rPr>
              <w:t>1.29</w:t>
            </w:r>
          </w:p>
        </w:tc>
      </w:tr>
    </w:tbl>
    <w:p w14:paraId="0F41BB8B" w14:textId="77777777" w:rsidR="003133A6" w:rsidRPr="001B633B" w:rsidRDefault="003133A6" w:rsidP="00F9433E">
      <w:pPr>
        <w:pStyle w:val="Corpotesto"/>
        <w:spacing w:line="480" w:lineRule="auto"/>
        <w:rPr>
          <w:spacing w:val="-3"/>
        </w:rPr>
      </w:pPr>
    </w:p>
    <w:p w14:paraId="67C46B22" w14:textId="77777777" w:rsidR="0062646D" w:rsidRPr="001B633B" w:rsidRDefault="0062646D" w:rsidP="00F9433E">
      <w:pPr>
        <w:pStyle w:val="Corpotesto"/>
        <w:spacing w:line="480" w:lineRule="auto"/>
      </w:pPr>
    </w:p>
    <w:p w14:paraId="754ED48F" w14:textId="77777777" w:rsidR="006D390B" w:rsidRDefault="006D390B" w:rsidP="00F9433E">
      <w:pPr>
        <w:pStyle w:val="Corpotesto"/>
        <w:spacing w:line="480" w:lineRule="auto"/>
        <w:rPr>
          <w:b/>
        </w:rPr>
      </w:pPr>
    </w:p>
    <w:p w14:paraId="6C3D70A7" w14:textId="77777777" w:rsidR="006D390B" w:rsidRDefault="006D390B" w:rsidP="00F9433E">
      <w:pPr>
        <w:pStyle w:val="Corpotesto"/>
        <w:spacing w:line="480" w:lineRule="auto"/>
        <w:rPr>
          <w:b/>
        </w:rPr>
      </w:pPr>
    </w:p>
    <w:p w14:paraId="0C179681" w14:textId="14AF7853" w:rsidR="005A469A" w:rsidRDefault="005A469A">
      <w:pPr>
        <w:rPr>
          <w:b/>
          <w:sz w:val="24"/>
          <w:szCs w:val="24"/>
        </w:rPr>
      </w:pPr>
      <w:r>
        <w:rPr>
          <w:b/>
        </w:rPr>
        <w:br w:type="page"/>
      </w:r>
    </w:p>
    <w:p w14:paraId="2AA7D1A9" w14:textId="4571B491" w:rsidR="006D390B" w:rsidRPr="003D441C" w:rsidRDefault="005A469A" w:rsidP="00F9433E">
      <w:pPr>
        <w:pStyle w:val="Corpotesto"/>
        <w:spacing w:line="480" w:lineRule="auto"/>
      </w:pPr>
      <w:r w:rsidRPr="003D441C">
        <w:t>Figure Legends</w:t>
      </w:r>
    </w:p>
    <w:p w14:paraId="362909E6" w14:textId="6A1A5647" w:rsidR="005A469A" w:rsidRDefault="005A469A" w:rsidP="00F9433E">
      <w:pPr>
        <w:pStyle w:val="Corpotesto"/>
        <w:spacing w:line="480" w:lineRule="auto"/>
      </w:pPr>
      <w:r w:rsidRPr="003D441C">
        <w:t>Figure 1.</w:t>
      </w:r>
      <w:r>
        <w:t xml:space="preserve"> </w:t>
      </w:r>
      <w:r w:rsidRPr="005A469A">
        <w:t>Sample structure extraction (left) and 3-dimensional triangle vertex mesh (right). (Abbreviations: A, anterior; BrStem, brain stem; Caud, caudate; GP, globus pallidus; Hipp, hippocampus; L, left; P, posterior; Putm, putamen; R, right; Thal, thalamus. Figure from</w:t>
      </w:r>
      <w:r>
        <w:t xml:space="preserve"> </w:t>
      </w:r>
      <w:r>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instrText xml:space="preserve"> ADDIN EN.CITE </w:instrText>
      </w:r>
      <w:r w:rsidR="000D010F">
        <w:fldChar w:fldCharType="begin">
          <w:fldData xml:space="preserve">PEVuZE5vdGU+PENpdGU+PEF1dGhvcj5MdXRrZW5ob2ZmPC9BdXRob3I+PFllYXI+MjAxNTwvWWVh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</w:fldData>
        </w:fldChar>
      </w:r>
      <w:r w:rsidR="000D010F">
        <w:instrText xml:space="preserve"> ADDIN EN.CITE.DATA </w:instrText>
      </w:r>
      <w:r w:rsidR="000D010F">
        <w:fldChar w:fldCharType="end"/>
      </w:r>
      <w:r>
        <w:fldChar w:fldCharType="separate"/>
      </w:r>
      <w:r w:rsidR="000D010F">
        <w:rPr>
          <w:noProof/>
        </w:rPr>
        <w:t>(Lutkenhoff et al., 2015)</w:t>
      </w:r>
      <w:r>
        <w:fldChar w:fldCharType="end"/>
      </w:r>
      <w:r w:rsidRPr="005A469A">
        <w:t>.)</w:t>
      </w:r>
    </w:p>
    <w:p w14:paraId="3A3F5ED4" w14:textId="77777777" w:rsidR="00CB6755" w:rsidRDefault="00CB6755" w:rsidP="00F9433E">
      <w:pPr>
        <w:pStyle w:val="Corpotesto"/>
        <w:spacing w:line="480" w:lineRule="auto"/>
      </w:pPr>
    </w:p>
    <w:p w14:paraId="4CC88998" w14:textId="5A48E9D4" w:rsidR="009202B5" w:rsidRDefault="009202B5" w:rsidP="00F9433E">
      <w:pPr>
        <w:pStyle w:val="Corpotesto"/>
        <w:spacing w:line="480" w:lineRule="auto"/>
      </w:pPr>
      <w:r>
        <w:t xml:space="preserve">Figure 2. </w:t>
      </w:r>
      <w:r w:rsidRPr="009202B5">
        <w:t>Summary of EEG data. Total and relative power at each frequency band (to allow displaying on the same axis, values are normalized within each variable). (Error bars represent standard errors.)</w:t>
      </w:r>
    </w:p>
    <w:p w14:paraId="692B5275" w14:textId="77777777" w:rsidR="00CB6755" w:rsidRDefault="00CB6755" w:rsidP="00F9433E">
      <w:pPr>
        <w:pStyle w:val="Corpotesto"/>
        <w:spacing w:line="480" w:lineRule="auto"/>
      </w:pPr>
    </w:p>
    <w:p w14:paraId="316BA3D8" w14:textId="73F06A4F" w:rsidR="009202B5" w:rsidRDefault="009202B5" w:rsidP="00F9433E">
      <w:pPr>
        <w:pStyle w:val="Corpotesto"/>
        <w:spacing w:line="480" w:lineRule="auto"/>
      </w:pPr>
      <w:r>
        <w:t xml:space="preserve">Figure 3.  </w:t>
      </w:r>
      <w:r w:rsidRPr="009202B5">
        <w:t xml:space="preserve">Results for the rest EEG – MRI analysis. (a) Results for the β/δ ratio component; (b) results for the θ/δ component; (c) results for the total power component. </w:t>
      </w:r>
      <w:r w:rsidR="00F42E45">
        <w:t>Warmer colors</w:t>
      </w:r>
      <w:r w:rsidRPr="009202B5">
        <w:t xml:space="preserve"> indicate regions with greater atrophy; gray indicates no significant effect.</w:t>
      </w:r>
    </w:p>
    <w:p w14:paraId="564D4342" w14:textId="77777777" w:rsidR="00CB6755" w:rsidRDefault="00CB6755" w:rsidP="00F9433E">
      <w:pPr>
        <w:pStyle w:val="Corpotesto"/>
        <w:spacing w:line="480" w:lineRule="auto"/>
      </w:pPr>
    </w:p>
    <w:p w14:paraId="010BF85A" w14:textId="3271E43A" w:rsidR="00C01E00" w:rsidRDefault="00C01E00" w:rsidP="00F9433E">
      <w:pPr>
        <w:pStyle w:val="Corpotesto"/>
        <w:spacing w:line="480" w:lineRule="auto"/>
      </w:pPr>
      <w:r>
        <w:t xml:space="preserve">Figure 4. </w:t>
      </w:r>
      <w:r w:rsidRPr="00C01E00">
        <w:t xml:space="preserve">Results for the CRS-R – MRI analyses. (a) </w:t>
      </w:r>
      <w:r>
        <w:t>R</w:t>
      </w:r>
      <w:r w:rsidRPr="00C01E00">
        <w:t>esults for the CRS-R motor component; (b) results for the CRS-R oromotor-communication component. (See Fig. 3 for color interpretation.)</w:t>
      </w:r>
    </w:p>
    <w:p w14:paraId="3361A829" w14:textId="77777777" w:rsidR="00CB6755" w:rsidRDefault="00CB6755" w:rsidP="00F9433E">
      <w:pPr>
        <w:pStyle w:val="Corpotesto"/>
        <w:spacing w:line="480" w:lineRule="auto"/>
      </w:pPr>
    </w:p>
    <w:p w14:paraId="7844AB55" w14:textId="0A550999" w:rsidR="00CE26D5" w:rsidRDefault="00CE26D5" w:rsidP="00F9433E">
      <w:pPr>
        <w:pStyle w:val="Corpotesto"/>
        <w:spacing w:line="480" w:lineRule="auto"/>
      </w:pPr>
      <w:r>
        <w:t xml:space="preserve">Figure </w:t>
      </w:r>
      <w:r w:rsidR="00CB6755">
        <w:t>5</w:t>
      </w:r>
      <w:r>
        <w:t xml:space="preserve">. </w:t>
      </w:r>
      <w:r w:rsidRPr="00CE26D5">
        <w:t xml:space="preserve">(a) ROC curve for the three binary logistic models classifying patient diagnosis (i.e., VS versus MCS) on the basis of </w:t>
      </w:r>
      <w:r w:rsidR="00A2082D">
        <w:t>demographic</w:t>
      </w:r>
      <w:r w:rsidRPr="00CE26D5">
        <w:t xml:space="preserve"> components alone (M1), </w:t>
      </w:r>
      <w:r w:rsidR="00A2082D">
        <w:t>demographic</w:t>
      </w:r>
      <w:r w:rsidRPr="00CE26D5">
        <w:t xml:space="preserve"> components and overall brain atrophy (M2), and </w:t>
      </w:r>
      <w:r w:rsidR="00A2082D">
        <w:t>demographic</w:t>
      </w:r>
      <w:r w:rsidRPr="00CE26D5">
        <w:t xml:space="preserve"> components, </w:t>
      </w:r>
      <w:r w:rsidR="00A2082D">
        <w:t xml:space="preserve">overall </w:t>
      </w:r>
      <w:r w:rsidRPr="00CE26D5">
        <w:t xml:space="preserve">brain </w:t>
      </w:r>
      <w:r w:rsidR="00A2082D">
        <w:t>atrophy</w:t>
      </w:r>
      <w:r w:rsidRPr="00CE26D5">
        <w:t xml:space="preserve">, and EEG components (M3). (b) Conditional estimate plots for each of the significant variables selected in the full model; top row: </w:t>
      </w:r>
      <w:r w:rsidR="00A2082D">
        <w:t>Demographic</w:t>
      </w:r>
      <w:r w:rsidRPr="00CE26D5">
        <w:t xml:space="preserve"> </w:t>
      </w:r>
      <w:r>
        <w:t>(age, sex) component</w:t>
      </w:r>
      <w:r w:rsidRPr="00CE26D5">
        <w:t xml:space="preserve">, brain overall atrophy (i.e., </w:t>
      </w:r>
      <w:r w:rsidR="004A56E0">
        <w:t>NBV</w:t>
      </w:r>
      <w:r w:rsidRPr="00CE26D5">
        <w:t>); bottom row: EEG total power component, EEG theta/delta component).</w:t>
      </w:r>
    </w:p>
    <w:p w14:paraId="7A12ADD9" w14:textId="77777777" w:rsidR="009202B5" w:rsidRPr="003D441C" w:rsidRDefault="009202B5" w:rsidP="00F9433E">
      <w:pPr>
        <w:pStyle w:val="Corpotesto"/>
        <w:spacing w:line="480" w:lineRule="auto"/>
      </w:pPr>
    </w:p>
    <w:p w14:paraId="7FF592A0" w14:textId="77777777" w:rsidR="006D390B" w:rsidRDefault="006D390B" w:rsidP="00F9433E">
      <w:pPr>
        <w:pStyle w:val="Corpotesto"/>
        <w:spacing w:line="480" w:lineRule="auto"/>
        <w:rPr>
          <w:b/>
        </w:rPr>
      </w:pPr>
    </w:p>
    <w:p w14:paraId="0B06F412" w14:textId="7FD81D90" w:rsidR="006D390B" w:rsidRDefault="006D390B" w:rsidP="00F9433E">
      <w:pPr>
        <w:pStyle w:val="Corpotesto"/>
        <w:spacing w:line="480" w:lineRule="auto"/>
        <w:rPr>
          <w:b/>
        </w:rPr>
      </w:pPr>
    </w:p>
    <w:sectPr w:rsidR="006D390B" w:rsidSect="006D390B">
      <w:pgSz w:w="12240" w:h="15840" w:code="1"/>
      <w:pgMar w:top="1500" w:right="1720" w:bottom="1960" w:left="1720" w:header="1134" w:footer="1777"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8E99A0" w16cid:durableId="2201311A"/>
  <w16cid:commentId w16cid:paraId="258A79CD" w16cid:durableId="22E4FF0D"/>
  <w16cid:commentId w16cid:paraId="04969927" w16cid:durableId="22E5194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D75210" w14:textId="77777777" w:rsidR="007F0F92" w:rsidRDefault="007F0F92">
      <w:r>
        <w:separator/>
      </w:r>
    </w:p>
  </w:endnote>
  <w:endnote w:type="continuationSeparator" w:id="0">
    <w:p w14:paraId="1EB4B396" w14:textId="77777777" w:rsidR="007F0F92" w:rsidRDefault="007F0F92">
      <w:r>
        <w:continuationSeparator/>
      </w:r>
    </w:p>
  </w:endnote>
  <w:endnote w:type="continuationNotice" w:id="1">
    <w:p w14:paraId="435B00FC" w14:textId="77777777" w:rsidR="007F0F92" w:rsidRDefault="007F0F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3D2F6" w14:textId="77777777" w:rsidR="000D010F" w:rsidRDefault="000D010F">
    <w:pPr>
      <w:pStyle w:val="Corpotesto"/>
      <w:spacing w:line="14" w:lineRule="auto"/>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6563A" w14:textId="77777777" w:rsidR="007F0F92" w:rsidRDefault="007F0F92">
      <w:r>
        <w:separator/>
      </w:r>
    </w:p>
  </w:footnote>
  <w:footnote w:type="continuationSeparator" w:id="0">
    <w:p w14:paraId="355E19E7" w14:textId="77777777" w:rsidR="007F0F92" w:rsidRDefault="007F0F92">
      <w:r>
        <w:continuationSeparator/>
      </w:r>
    </w:p>
  </w:footnote>
  <w:footnote w:type="continuationNotice" w:id="1">
    <w:p w14:paraId="095B0ED7" w14:textId="77777777" w:rsidR="007F0F92" w:rsidRDefault="007F0F92"/>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2197502"/>
      <w:docPartObj>
        <w:docPartGallery w:val="Page Numbers (Top of Page)"/>
        <w:docPartUnique/>
      </w:docPartObj>
    </w:sdtPr>
    <w:sdtEndPr>
      <w:rPr>
        <w:noProof/>
      </w:rPr>
    </w:sdtEndPr>
    <w:sdtContent>
      <w:p w14:paraId="6DAD87B5" w14:textId="0028FD8E" w:rsidR="000D010F" w:rsidRDefault="000D010F">
        <w:pPr>
          <w:pStyle w:val="Intestazione"/>
          <w:jc w:val="right"/>
        </w:pPr>
        <w:r>
          <w:fldChar w:fldCharType="begin"/>
        </w:r>
        <w:r>
          <w:instrText xml:space="preserve"> PAGE   \* MERGEFORMAT </w:instrText>
        </w:r>
        <w:r>
          <w:fldChar w:fldCharType="separate"/>
        </w:r>
        <w:r w:rsidR="00B30C11">
          <w:rPr>
            <w:noProof/>
          </w:rPr>
          <w:t>31</w:t>
        </w:r>
        <w:r>
          <w:rPr>
            <w:noProof/>
          </w:rPr>
          <w:fldChar w:fldCharType="end"/>
        </w:r>
      </w:p>
    </w:sdtContent>
  </w:sdt>
  <w:p w14:paraId="16518492" w14:textId="77777777" w:rsidR="000D010F" w:rsidRDefault="000D010F">
    <w:pPr>
      <w:pStyle w:val="Intestazion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9C4FD8"/>
    <w:multiLevelType w:val="multilevel"/>
    <w:tmpl w:val="36F84B70"/>
    <w:lvl w:ilvl="0">
      <w:start w:val="1"/>
      <w:numFmt w:val="decimal"/>
      <w:lvlText w:val="%1."/>
      <w:lvlJc w:val="left"/>
      <w:pPr>
        <w:ind w:left="840" w:hanging="344"/>
      </w:pPr>
      <w:rPr>
        <w:rFonts w:ascii="Georgia" w:eastAsia="Georgia" w:hAnsi="Georgia" w:cs="Georgia" w:hint="default"/>
        <w:b/>
        <w:bCs/>
        <w:w w:val="106"/>
        <w:sz w:val="24"/>
        <w:szCs w:val="24"/>
      </w:rPr>
    </w:lvl>
    <w:lvl w:ilvl="1">
      <w:start w:val="1"/>
      <w:numFmt w:val="decimal"/>
      <w:lvlText w:val="%1.%2."/>
      <w:lvlJc w:val="left"/>
      <w:pPr>
        <w:ind w:left="999" w:hanging="503"/>
      </w:pPr>
      <w:rPr>
        <w:rFonts w:ascii="Palatino Linotype" w:eastAsia="Palatino Linotype" w:hAnsi="Palatino Linotype" w:cs="Palatino Linotype" w:hint="default"/>
        <w:i/>
        <w:w w:val="106"/>
        <w:sz w:val="24"/>
        <w:szCs w:val="24"/>
      </w:rPr>
    </w:lvl>
    <w:lvl w:ilvl="2">
      <w:start w:val="1"/>
      <w:numFmt w:val="decimal"/>
      <w:lvlText w:val="%1.%2.%3."/>
      <w:lvlJc w:val="left"/>
      <w:pPr>
        <w:ind w:left="1190" w:hanging="694"/>
      </w:pPr>
      <w:rPr>
        <w:rFonts w:ascii="Palatino Linotype" w:eastAsia="Palatino Linotype" w:hAnsi="Palatino Linotype" w:cs="Palatino Linotype" w:hint="default"/>
        <w:i/>
        <w:w w:val="106"/>
        <w:sz w:val="24"/>
        <w:szCs w:val="24"/>
      </w:rPr>
    </w:lvl>
    <w:lvl w:ilvl="3">
      <w:numFmt w:val="bullet"/>
      <w:lvlText w:val="•"/>
      <w:lvlJc w:val="left"/>
      <w:pPr>
        <w:ind w:left="2150" w:hanging="694"/>
      </w:pPr>
      <w:rPr>
        <w:rFonts w:hint="default"/>
      </w:rPr>
    </w:lvl>
    <w:lvl w:ilvl="4">
      <w:numFmt w:val="bullet"/>
      <w:lvlText w:val="•"/>
      <w:lvlJc w:val="left"/>
      <w:pPr>
        <w:ind w:left="3100" w:hanging="694"/>
      </w:pPr>
      <w:rPr>
        <w:rFonts w:hint="default"/>
      </w:rPr>
    </w:lvl>
    <w:lvl w:ilvl="5">
      <w:numFmt w:val="bullet"/>
      <w:lvlText w:val="•"/>
      <w:lvlJc w:val="left"/>
      <w:pPr>
        <w:ind w:left="4050" w:hanging="694"/>
      </w:pPr>
      <w:rPr>
        <w:rFonts w:hint="default"/>
      </w:rPr>
    </w:lvl>
    <w:lvl w:ilvl="6">
      <w:numFmt w:val="bullet"/>
      <w:lvlText w:val="•"/>
      <w:lvlJc w:val="left"/>
      <w:pPr>
        <w:ind w:left="5000" w:hanging="694"/>
      </w:pPr>
      <w:rPr>
        <w:rFonts w:hint="default"/>
      </w:rPr>
    </w:lvl>
    <w:lvl w:ilvl="7">
      <w:numFmt w:val="bullet"/>
      <w:lvlText w:val="•"/>
      <w:lvlJc w:val="left"/>
      <w:pPr>
        <w:ind w:left="5950" w:hanging="694"/>
      </w:pPr>
      <w:rPr>
        <w:rFonts w:hint="default"/>
      </w:rPr>
    </w:lvl>
    <w:lvl w:ilvl="8">
      <w:numFmt w:val="bullet"/>
      <w:lvlText w:val="•"/>
      <w:lvlJc w:val="left"/>
      <w:pPr>
        <w:ind w:left="6900" w:hanging="69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efaultTabStop w:val="720"/>
  <w:hyphenationZone w:val="283"/>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IwMjAztrQwNzM2MTdW0lEKTi0uzszPAykwrAUAoTiZGywAAAA="/>
    <w:docVar w:name="EN.InstantFormat" w:val="&lt;ENInstantFormat&gt;&lt;Enabled&gt;1&lt;/Enabled&gt;&lt;ScanUnformatted&gt;1&lt;/ScanUnformatted&gt;&lt;ScanChanges&gt;1&lt;/ScanChanges&gt;&lt;Suspended&gt;0&lt;/Suspended&gt;&lt;/ENInstantFormat&gt;"/>
    <w:docVar w:name="EN.Layout" w:val="&lt;ENLayout&gt;&lt;Style&gt;APA 7th (correc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dearwve599dv4ep9vr50z29txvsx2feww9s&quot;&gt;MyDOC-Converted&lt;record-ids&gt;&lt;item&gt;2&lt;/item&gt;&lt;item&gt;4&lt;/item&gt;&lt;item&gt;11&lt;/item&gt;&lt;item&gt;12&lt;/item&gt;&lt;item&gt;13&lt;/item&gt;&lt;item&gt;14&lt;/item&gt;&lt;item&gt;21&lt;/item&gt;&lt;item&gt;25&lt;/item&gt;&lt;item&gt;32&lt;/item&gt;&lt;item&gt;65&lt;/item&gt;&lt;item&gt;110&lt;/item&gt;&lt;item&gt;111&lt;/item&gt;&lt;item&gt;112&lt;/item&gt;&lt;item&gt;123&lt;/item&gt;&lt;item&gt;128&lt;/item&gt;&lt;item&gt;145&lt;/item&gt;&lt;item&gt;166&lt;/item&gt;&lt;item&gt;200&lt;/item&gt;&lt;item&gt;244&lt;/item&gt;&lt;item&gt;247&lt;/item&gt;&lt;item&gt;267&lt;/item&gt;&lt;item&gt;289&lt;/item&gt;&lt;item&gt;456&lt;/item&gt;&lt;item&gt;459&lt;/item&gt;&lt;item&gt;460&lt;/item&gt;&lt;item&gt;462&lt;/item&gt;&lt;item&gt;535&lt;/item&gt;&lt;item&gt;548&lt;/item&gt;&lt;item&gt;553&lt;/item&gt;&lt;item&gt;561&lt;/item&gt;&lt;item&gt;970&lt;/item&gt;&lt;item&gt;971&lt;/item&gt;&lt;item&gt;975&lt;/item&gt;&lt;item&gt;976&lt;/item&gt;&lt;item&gt;977&lt;/item&gt;&lt;item&gt;978&lt;/item&gt;&lt;item&gt;979&lt;/item&gt;&lt;item&gt;981&lt;/item&gt;&lt;item&gt;983&lt;/item&gt;&lt;item&gt;984&lt;/item&gt;&lt;item&gt;985&lt;/item&gt;&lt;item&gt;986&lt;/item&gt;&lt;item&gt;987&lt;/item&gt;&lt;item&gt;989&lt;/item&gt;&lt;item&gt;992&lt;/item&gt;&lt;item&gt;2287&lt;/item&gt;&lt;item&gt;2314&lt;/item&gt;&lt;item&gt;2552&lt;/item&gt;&lt;item&gt;2555&lt;/item&gt;&lt;item&gt;2556&lt;/item&gt;&lt;item&gt;2559&lt;/item&gt;&lt;item&gt;2560&lt;/item&gt;&lt;item&gt;2561&lt;/item&gt;&lt;item&gt;2562&lt;/item&gt;&lt;item&gt;2583&lt;/item&gt;&lt;item&gt;2584&lt;/item&gt;&lt;item&gt;2585&lt;/item&gt;&lt;/record-ids&gt;&lt;/item&gt;&lt;/Libraries&gt;"/>
  </w:docVars>
  <w:rsids>
    <w:rsidRoot w:val="0062646D"/>
    <w:rsid w:val="00000B38"/>
    <w:rsid w:val="00000DCE"/>
    <w:rsid w:val="000019C4"/>
    <w:rsid w:val="00001E48"/>
    <w:rsid w:val="00004C0E"/>
    <w:rsid w:val="0000566D"/>
    <w:rsid w:val="00006904"/>
    <w:rsid w:val="000070F0"/>
    <w:rsid w:val="0000725C"/>
    <w:rsid w:val="000074DA"/>
    <w:rsid w:val="00010EED"/>
    <w:rsid w:val="00012915"/>
    <w:rsid w:val="000132E1"/>
    <w:rsid w:val="00013D28"/>
    <w:rsid w:val="00017FA3"/>
    <w:rsid w:val="000208C1"/>
    <w:rsid w:val="00024B7C"/>
    <w:rsid w:val="000255A7"/>
    <w:rsid w:val="00027B7B"/>
    <w:rsid w:val="000312CA"/>
    <w:rsid w:val="00031DEE"/>
    <w:rsid w:val="0003330D"/>
    <w:rsid w:val="0003493E"/>
    <w:rsid w:val="000350D3"/>
    <w:rsid w:val="00035551"/>
    <w:rsid w:val="00037B3D"/>
    <w:rsid w:val="00040F77"/>
    <w:rsid w:val="0004123F"/>
    <w:rsid w:val="0004288F"/>
    <w:rsid w:val="000432C3"/>
    <w:rsid w:val="00044B8E"/>
    <w:rsid w:val="00044E39"/>
    <w:rsid w:val="00047942"/>
    <w:rsid w:val="0005087C"/>
    <w:rsid w:val="00053137"/>
    <w:rsid w:val="000575A0"/>
    <w:rsid w:val="00057D3D"/>
    <w:rsid w:val="00060F6C"/>
    <w:rsid w:val="000622EC"/>
    <w:rsid w:val="00064DFD"/>
    <w:rsid w:val="00065947"/>
    <w:rsid w:val="000664F3"/>
    <w:rsid w:val="00066511"/>
    <w:rsid w:val="0006733E"/>
    <w:rsid w:val="00071053"/>
    <w:rsid w:val="000723B2"/>
    <w:rsid w:val="00074AA5"/>
    <w:rsid w:val="00077907"/>
    <w:rsid w:val="00077C72"/>
    <w:rsid w:val="00080262"/>
    <w:rsid w:val="000814C9"/>
    <w:rsid w:val="00083A62"/>
    <w:rsid w:val="000843CF"/>
    <w:rsid w:val="0008669D"/>
    <w:rsid w:val="000870E3"/>
    <w:rsid w:val="000879D8"/>
    <w:rsid w:val="00093CA2"/>
    <w:rsid w:val="00093D2C"/>
    <w:rsid w:val="00094191"/>
    <w:rsid w:val="00094692"/>
    <w:rsid w:val="000961DC"/>
    <w:rsid w:val="00096F25"/>
    <w:rsid w:val="00097005"/>
    <w:rsid w:val="000A009F"/>
    <w:rsid w:val="000A0D36"/>
    <w:rsid w:val="000A0F1B"/>
    <w:rsid w:val="000A1982"/>
    <w:rsid w:val="000A3544"/>
    <w:rsid w:val="000A3A4A"/>
    <w:rsid w:val="000A4E2B"/>
    <w:rsid w:val="000A5A7E"/>
    <w:rsid w:val="000A64E5"/>
    <w:rsid w:val="000A73A2"/>
    <w:rsid w:val="000A7997"/>
    <w:rsid w:val="000B11AB"/>
    <w:rsid w:val="000B15BB"/>
    <w:rsid w:val="000B46CF"/>
    <w:rsid w:val="000B5E58"/>
    <w:rsid w:val="000B5F1C"/>
    <w:rsid w:val="000C07B6"/>
    <w:rsid w:val="000C35EA"/>
    <w:rsid w:val="000C5132"/>
    <w:rsid w:val="000D010F"/>
    <w:rsid w:val="000D065B"/>
    <w:rsid w:val="000D1DB3"/>
    <w:rsid w:val="000D1FCA"/>
    <w:rsid w:val="000D25FF"/>
    <w:rsid w:val="000D2FB0"/>
    <w:rsid w:val="000D44D4"/>
    <w:rsid w:val="000D4712"/>
    <w:rsid w:val="000D7158"/>
    <w:rsid w:val="000E0D16"/>
    <w:rsid w:val="000E2367"/>
    <w:rsid w:val="000E2B71"/>
    <w:rsid w:val="000E3FCE"/>
    <w:rsid w:val="000E4D1B"/>
    <w:rsid w:val="000E4F33"/>
    <w:rsid w:val="000E794E"/>
    <w:rsid w:val="000F00F4"/>
    <w:rsid w:val="000F0DB4"/>
    <w:rsid w:val="000F262C"/>
    <w:rsid w:val="000F2762"/>
    <w:rsid w:val="000F2FAB"/>
    <w:rsid w:val="000F303B"/>
    <w:rsid w:val="000F57C8"/>
    <w:rsid w:val="000F7300"/>
    <w:rsid w:val="00100038"/>
    <w:rsid w:val="001003F7"/>
    <w:rsid w:val="00100543"/>
    <w:rsid w:val="00102B21"/>
    <w:rsid w:val="00103A04"/>
    <w:rsid w:val="0010507D"/>
    <w:rsid w:val="00105D2A"/>
    <w:rsid w:val="0011076C"/>
    <w:rsid w:val="001117DF"/>
    <w:rsid w:val="00111A52"/>
    <w:rsid w:val="00114156"/>
    <w:rsid w:val="0011538E"/>
    <w:rsid w:val="00115D0C"/>
    <w:rsid w:val="00116263"/>
    <w:rsid w:val="00116417"/>
    <w:rsid w:val="00116BC8"/>
    <w:rsid w:val="00116DFE"/>
    <w:rsid w:val="00116E5C"/>
    <w:rsid w:val="00117714"/>
    <w:rsid w:val="00117B17"/>
    <w:rsid w:val="00117E51"/>
    <w:rsid w:val="00120C11"/>
    <w:rsid w:val="0013114E"/>
    <w:rsid w:val="001324E4"/>
    <w:rsid w:val="00132F6E"/>
    <w:rsid w:val="00134BB3"/>
    <w:rsid w:val="00135C60"/>
    <w:rsid w:val="00137CBA"/>
    <w:rsid w:val="00140ED1"/>
    <w:rsid w:val="00143B6C"/>
    <w:rsid w:val="00147974"/>
    <w:rsid w:val="00150808"/>
    <w:rsid w:val="00151FA2"/>
    <w:rsid w:val="001535E0"/>
    <w:rsid w:val="00154B2F"/>
    <w:rsid w:val="0015558B"/>
    <w:rsid w:val="00155813"/>
    <w:rsid w:val="00156463"/>
    <w:rsid w:val="00157009"/>
    <w:rsid w:val="001577A9"/>
    <w:rsid w:val="00157A6D"/>
    <w:rsid w:val="00160430"/>
    <w:rsid w:val="00160596"/>
    <w:rsid w:val="001611C7"/>
    <w:rsid w:val="00161C43"/>
    <w:rsid w:val="00163ECA"/>
    <w:rsid w:val="0016533C"/>
    <w:rsid w:val="001657DB"/>
    <w:rsid w:val="00167244"/>
    <w:rsid w:val="00170511"/>
    <w:rsid w:val="00172920"/>
    <w:rsid w:val="00172A7C"/>
    <w:rsid w:val="001811DF"/>
    <w:rsid w:val="001823A8"/>
    <w:rsid w:val="00183E42"/>
    <w:rsid w:val="00183F3C"/>
    <w:rsid w:val="00184B27"/>
    <w:rsid w:val="00184E11"/>
    <w:rsid w:val="00184F6F"/>
    <w:rsid w:val="0018590D"/>
    <w:rsid w:val="00185BD8"/>
    <w:rsid w:val="0018673A"/>
    <w:rsid w:val="001867C6"/>
    <w:rsid w:val="00187AF5"/>
    <w:rsid w:val="0019172E"/>
    <w:rsid w:val="00193E07"/>
    <w:rsid w:val="00194DBF"/>
    <w:rsid w:val="001961A8"/>
    <w:rsid w:val="001A10B2"/>
    <w:rsid w:val="001A1693"/>
    <w:rsid w:val="001A2681"/>
    <w:rsid w:val="001A3AA2"/>
    <w:rsid w:val="001A4145"/>
    <w:rsid w:val="001A4369"/>
    <w:rsid w:val="001A591B"/>
    <w:rsid w:val="001A7043"/>
    <w:rsid w:val="001A7B62"/>
    <w:rsid w:val="001B1D33"/>
    <w:rsid w:val="001B39D0"/>
    <w:rsid w:val="001B4B4E"/>
    <w:rsid w:val="001B4BC3"/>
    <w:rsid w:val="001B4FB8"/>
    <w:rsid w:val="001B633B"/>
    <w:rsid w:val="001B6964"/>
    <w:rsid w:val="001B7494"/>
    <w:rsid w:val="001C38DE"/>
    <w:rsid w:val="001C5143"/>
    <w:rsid w:val="001C7F7B"/>
    <w:rsid w:val="001D1B8E"/>
    <w:rsid w:val="001D2261"/>
    <w:rsid w:val="001D3E05"/>
    <w:rsid w:val="001D3EB7"/>
    <w:rsid w:val="001D5266"/>
    <w:rsid w:val="001D5AB6"/>
    <w:rsid w:val="001D68F4"/>
    <w:rsid w:val="001D6C95"/>
    <w:rsid w:val="001D792A"/>
    <w:rsid w:val="001E1E58"/>
    <w:rsid w:val="001E3374"/>
    <w:rsid w:val="001E370E"/>
    <w:rsid w:val="001E4CAB"/>
    <w:rsid w:val="001E4E41"/>
    <w:rsid w:val="001E501E"/>
    <w:rsid w:val="001E5151"/>
    <w:rsid w:val="001E5982"/>
    <w:rsid w:val="001E5A38"/>
    <w:rsid w:val="001F0325"/>
    <w:rsid w:val="001F223F"/>
    <w:rsid w:val="001F2D10"/>
    <w:rsid w:val="001F2EBC"/>
    <w:rsid w:val="001F34CD"/>
    <w:rsid w:val="001F3955"/>
    <w:rsid w:val="001F514D"/>
    <w:rsid w:val="001F5C7A"/>
    <w:rsid w:val="001F6502"/>
    <w:rsid w:val="001F6E15"/>
    <w:rsid w:val="00200E54"/>
    <w:rsid w:val="00201214"/>
    <w:rsid w:val="0020246E"/>
    <w:rsid w:val="0020546B"/>
    <w:rsid w:val="002055FA"/>
    <w:rsid w:val="00205B7A"/>
    <w:rsid w:val="00206FBB"/>
    <w:rsid w:val="002071A5"/>
    <w:rsid w:val="00207E4E"/>
    <w:rsid w:val="00210063"/>
    <w:rsid w:val="00210F7F"/>
    <w:rsid w:val="002112A7"/>
    <w:rsid w:val="00212814"/>
    <w:rsid w:val="00213011"/>
    <w:rsid w:val="0021448B"/>
    <w:rsid w:val="00217998"/>
    <w:rsid w:val="00217E99"/>
    <w:rsid w:val="0022022F"/>
    <w:rsid w:val="00220436"/>
    <w:rsid w:val="002211AC"/>
    <w:rsid w:val="00221C54"/>
    <w:rsid w:val="0022208B"/>
    <w:rsid w:val="00222BCB"/>
    <w:rsid w:val="002248BC"/>
    <w:rsid w:val="00224E97"/>
    <w:rsid w:val="00225DAA"/>
    <w:rsid w:val="002262EF"/>
    <w:rsid w:val="0022766D"/>
    <w:rsid w:val="00233103"/>
    <w:rsid w:val="00233B83"/>
    <w:rsid w:val="0023435E"/>
    <w:rsid w:val="00234F4C"/>
    <w:rsid w:val="00235B7C"/>
    <w:rsid w:val="002367B0"/>
    <w:rsid w:val="00236E15"/>
    <w:rsid w:val="00241B1F"/>
    <w:rsid w:val="002422A5"/>
    <w:rsid w:val="00242447"/>
    <w:rsid w:val="00242A2C"/>
    <w:rsid w:val="00244B58"/>
    <w:rsid w:val="00246207"/>
    <w:rsid w:val="00246D33"/>
    <w:rsid w:val="002470FB"/>
    <w:rsid w:val="002505C9"/>
    <w:rsid w:val="002508A8"/>
    <w:rsid w:val="00255EE7"/>
    <w:rsid w:val="002562B2"/>
    <w:rsid w:val="0025736D"/>
    <w:rsid w:val="00260041"/>
    <w:rsid w:val="002601D0"/>
    <w:rsid w:val="002629BE"/>
    <w:rsid w:val="0026439E"/>
    <w:rsid w:val="002646F3"/>
    <w:rsid w:val="00267F26"/>
    <w:rsid w:val="002710F3"/>
    <w:rsid w:val="00273217"/>
    <w:rsid w:val="00273671"/>
    <w:rsid w:val="002736C0"/>
    <w:rsid w:val="002738D3"/>
    <w:rsid w:val="0027617B"/>
    <w:rsid w:val="002769AD"/>
    <w:rsid w:val="00277B0C"/>
    <w:rsid w:val="002800B8"/>
    <w:rsid w:val="00280232"/>
    <w:rsid w:val="0028041B"/>
    <w:rsid w:val="0028128D"/>
    <w:rsid w:val="00281DFA"/>
    <w:rsid w:val="00282A9E"/>
    <w:rsid w:val="00282B29"/>
    <w:rsid w:val="00282FDC"/>
    <w:rsid w:val="00283357"/>
    <w:rsid w:val="00283D22"/>
    <w:rsid w:val="00284116"/>
    <w:rsid w:val="0028540F"/>
    <w:rsid w:val="0029076A"/>
    <w:rsid w:val="00291E2A"/>
    <w:rsid w:val="00293293"/>
    <w:rsid w:val="00296667"/>
    <w:rsid w:val="0029693A"/>
    <w:rsid w:val="00297BDE"/>
    <w:rsid w:val="002A0291"/>
    <w:rsid w:val="002A0957"/>
    <w:rsid w:val="002A097E"/>
    <w:rsid w:val="002A0B44"/>
    <w:rsid w:val="002A35B4"/>
    <w:rsid w:val="002A4F2F"/>
    <w:rsid w:val="002A50B4"/>
    <w:rsid w:val="002A59AE"/>
    <w:rsid w:val="002A6271"/>
    <w:rsid w:val="002A73D8"/>
    <w:rsid w:val="002B06D2"/>
    <w:rsid w:val="002B15E9"/>
    <w:rsid w:val="002B1D36"/>
    <w:rsid w:val="002B22DB"/>
    <w:rsid w:val="002B27A0"/>
    <w:rsid w:val="002B3A8D"/>
    <w:rsid w:val="002B520C"/>
    <w:rsid w:val="002B73E3"/>
    <w:rsid w:val="002B7BD5"/>
    <w:rsid w:val="002B7C1C"/>
    <w:rsid w:val="002C1136"/>
    <w:rsid w:val="002C12BC"/>
    <w:rsid w:val="002C2E18"/>
    <w:rsid w:val="002C44B1"/>
    <w:rsid w:val="002C49A6"/>
    <w:rsid w:val="002C7E0E"/>
    <w:rsid w:val="002D07EE"/>
    <w:rsid w:val="002D1676"/>
    <w:rsid w:val="002D2A56"/>
    <w:rsid w:val="002D53C3"/>
    <w:rsid w:val="002D552E"/>
    <w:rsid w:val="002E015F"/>
    <w:rsid w:val="002E1975"/>
    <w:rsid w:val="002E4079"/>
    <w:rsid w:val="002E52F0"/>
    <w:rsid w:val="002E6B35"/>
    <w:rsid w:val="002E7189"/>
    <w:rsid w:val="002E7576"/>
    <w:rsid w:val="002F0774"/>
    <w:rsid w:val="002F37C9"/>
    <w:rsid w:val="002F6AB9"/>
    <w:rsid w:val="002F7B05"/>
    <w:rsid w:val="003020C1"/>
    <w:rsid w:val="00302412"/>
    <w:rsid w:val="00303BDA"/>
    <w:rsid w:val="003045C3"/>
    <w:rsid w:val="0030645F"/>
    <w:rsid w:val="00306545"/>
    <w:rsid w:val="003067EF"/>
    <w:rsid w:val="0030687F"/>
    <w:rsid w:val="003073A9"/>
    <w:rsid w:val="003119E9"/>
    <w:rsid w:val="00311BBE"/>
    <w:rsid w:val="003121B8"/>
    <w:rsid w:val="00313019"/>
    <w:rsid w:val="003133A6"/>
    <w:rsid w:val="00314C6E"/>
    <w:rsid w:val="00317FDF"/>
    <w:rsid w:val="00320179"/>
    <w:rsid w:val="00322676"/>
    <w:rsid w:val="00322AED"/>
    <w:rsid w:val="003239BA"/>
    <w:rsid w:val="00324C5E"/>
    <w:rsid w:val="0032576C"/>
    <w:rsid w:val="00325D3F"/>
    <w:rsid w:val="00332BA8"/>
    <w:rsid w:val="00333918"/>
    <w:rsid w:val="003343CF"/>
    <w:rsid w:val="00337E42"/>
    <w:rsid w:val="00340082"/>
    <w:rsid w:val="003403F7"/>
    <w:rsid w:val="00343396"/>
    <w:rsid w:val="00343E59"/>
    <w:rsid w:val="00344F94"/>
    <w:rsid w:val="00345EC3"/>
    <w:rsid w:val="0034724D"/>
    <w:rsid w:val="00347A65"/>
    <w:rsid w:val="0035301A"/>
    <w:rsid w:val="00355180"/>
    <w:rsid w:val="003606F1"/>
    <w:rsid w:val="00361E01"/>
    <w:rsid w:val="00365A24"/>
    <w:rsid w:val="00366724"/>
    <w:rsid w:val="00370BDF"/>
    <w:rsid w:val="003722DD"/>
    <w:rsid w:val="003811FF"/>
    <w:rsid w:val="00383EC0"/>
    <w:rsid w:val="00384A37"/>
    <w:rsid w:val="00384FCE"/>
    <w:rsid w:val="0038521A"/>
    <w:rsid w:val="0038524E"/>
    <w:rsid w:val="00387935"/>
    <w:rsid w:val="00390B72"/>
    <w:rsid w:val="0039378F"/>
    <w:rsid w:val="00393E16"/>
    <w:rsid w:val="00396A0A"/>
    <w:rsid w:val="00396B6C"/>
    <w:rsid w:val="003973DB"/>
    <w:rsid w:val="003A00BA"/>
    <w:rsid w:val="003A02D6"/>
    <w:rsid w:val="003A2AA7"/>
    <w:rsid w:val="003A2EC1"/>
    <w:rsid w:val="003A3D04"/>
    <w:rsid w:val="003A3D5D"/>
    <w:rsid w:val="003A43AD"/>
    <w:rsid w:val="003A4556"/>
    <w:rsid w:val="003A59EA"/>
    <w:rsid w:val="003A5E5A"/>
    <w:rsid w:val="003A6052"/>
    <w:rsid w:val="003A7D6A"/>
    <w:rsid w:val="003B2915"/>
    <w:rsid w:val="003B4487"/>
    <w:rsid w:val="003B4D00"/>
    <w:rsid w:val="003B4F1D"/>
    <w:rsid w:val="003B56EE"/>
    <w:rsid w:val="003B622D"/>
    <w:rsid w:val="003B66AB"/>
    <w:rsid w:val="003C2350"/>
    <w:rsid w:val="003C289E"/>
    <w:rsid w:val="003C67AA"/>
    <w:rsid w:val="003C7402"/>
    <w:rsid w:val="003C7BE9"/>
    <w:rsid w:val="003D1E9A"/>
    <w:rsid w:val="003D441C"/>
    <w:rsid w:val="003D44EF"/>
    <w:rsid w:val="003D4FF3"/>
    <w:rsid w:val="003D5AD6"/>
    <w:rsid w:val="003D5DF5"/>
    <w:rsid w:val="003D7763"/>
    <w:rsid w:val="003D7932"/>
    <w:rsid w:val="003D7FEA"/>
    <w:rsid w:val="003E21A9"/>
    <w:rsid w:val="003E2F25"/>
    <w:rsid w:val="003E4F3F"/>
    <w:rsid w:val="003E7DF2"/>
    <w:rsid w:val="003E7E1E"/>
    <w:rsid w:val="003F152E"/>
    <w:rsid w:val="003F296F"/>
    <w:rsid w:val="003F3451"/>
    <w:rsid w:val="003F4521"/>
    <w:rsid w:val="003F48D0"/>
    <w:rsid w:val="003F5059"/>
    <w:rsid w:val="003F58D2"/>
    <w:rsid w:val="003F5A94"/>
    <w:rsid w:val="003F5CAB"/>
    <w:rsid w:val="003F79EC"/>
    <w:rsid w:val="003F7FDB"/>
    <w:rsid w:val="004008BB"/>
    <w:rsid w:val="00402C43"/>
    <w:rsid w:val="004031B7"/>
    <w:rsid w:val="0040328A"/>
    <w:rsid w:val="0040397A"/>
    <w:rsid w:val="00403C49"/>
    <w:rsid w:val="00404A28"/>
    <w:rsid w:val="0040590D"/>
    <w:rsid w:val="004124C7"/>
    <w:rsid w:val="00415EE4"/>
    <w:rsid w:val="0041633E"/>
    <w:rsid w:val="00417F17"/>
    <w:rsid w:val="00420179"/>
    <w:rsid w:val="00423B97"/>
    <w:rsid w:val="00425B68"/>
    <w:rsid w:val="00426032"/>
    <w:rsid w:val="004265E2"/>
    <w:rsid w:val="00426ADB"/>
    <w:rsid w:val="004307EA"/>
    <w:rsid w:val="00430FF9"/>
    <w:rsid w:val="00431458"/>
    <w:rsid w:val="00432897"/>
    <w:rsid w:val="00434138"/>
    <w:rsid w:val="004342C0"/>
    <w:rsid w:val="00436A20"/>
    <w:rsid w:val="00436FBF"/>
    <w:rsid w:val="00437420"/>
    <w:rsid w:val="00440A8D"/>
    <w:rsid w:val="00443B58"/>
    <w:rsid w:val="0044400F"/>
    <w:rsid w:val="0044613E"/>
    <w:rsid w:val="004470A2"/>
    <w:rsid w:val="004470E8"/>
    <w:rsid w:val="004503F9"/>
    <w:rsid w:val="00452AF2"/>
    <w:rsid w:val="004538FB"/>
    <w:rsid w:val="004543A1"/>
    <w:rsid w:val="004551A1"/>
    <w:rsid w:val="0045612A"/>
    <w:rsid w:val="00456EF0"/>
    <w:rsid w:val="00457ECB"/>
    <w:rsid w:val="0046033C"/>
    <w:rsid w:val="00460E61"/>
    <w:rsid w:val="00461F24"/>
    <w:rsid w:val="00463739"/>
    <w:rsid w:val="00463E66"/>
    <w:rsid w:val="00464713"/>
    <w:rsid w:val="00466122"/>
    <w:rsid w:val="00466368"/>
    <w:rsid w:val="00467333"/>
    <w:rsid w:val="0046743C"/>
    <w:rsid w:val="004703E9"/>
    <w:rsid w:val="00470BAF"/>
    <w:rsid w:val="00474AA8"/>
    <w:rsid w:val="00474E5A"/>
    <w:rsid w:val="004808AE"/>
    <w:rsid w:val="00480D06"/>
    <w:rsid w:val="00480E59"/>
    <w:rsid w:val="004819E9"/>
    <w:rsid w:val="00482148"/>
    <w:rsid w:val="00483C49"/>
    <w:rsid w:val="00484448"/>
    <w:rsid w:val="00484CE9"/>
    <w:rsid w:val="004852DB"/>
    <w:rsid w:val="00485F7F"/>
    <w:rsid w:val="00486312"/>
    <w:rsid w:val="004868D2"/>
    <w:rsid w:val="004872A7"/>
    <w:rsid w:val="004872DD"/>
    <w:rsid w:val="00493AC1"/>
    <w:rsid w:val="00493EC4"/>
    <w:rsid w:val="00494C9E"/>
    <w:rsid w:val="00497341"/>
    <w:rsid w:val="004A162C"/>
    <w:rsid w:val="004A2DFB"/>
    <w:rsid w:val="004A56E0"/>
    <w:rsid w:val="004A5997"/>
    <w:rsid w:val="004B17DD"/>
    <w:rsid w:val="004B3529"/>
    <w:rsid w:val="004B40FD"/>
    <w:rsid w:val="004B46C6"/>
    <w:rsid w:val="004B6035"/>
    <w:rsid w:val="004B6334"/>
    <w:rsid w:val="004B6C37"/>
    <w:rsid w:val="004B74DE"/>
    <w:rsid w:val="004B777C"/>
    <w:rsid w:val="004C09D9"/>
    <w:rsid w:val="004C0EB8"/>
    <w:rsid w:val="004C18B9"/>
    <w:rsid w:val="004C1AEC"/>
    <w:rsid w:val="004C3111"/>
    <w:rsid w:val="004C4A95"/>
    <w:rsid w:val="004C4EDA"/>
    <w:rsid w:val="004C54BC"/>
    <w:rsid w:val="004C560F"/>
    <w:rsid w:val="004C7199"/>
    <w:rsid w:val="004C7CFA"/>
    <w:rsid w:val="004D23A6"/>
    <w:rsid w:val="004D346D"/>
    <w:rsid w:val="004D35F2"/>
    <w:rsid w:val="004D3D3B"/>
    <w:rsid w:val="004D47EA"/>
    <w:rsid w:val="004D4A94"/>
    <w:rsid w:val="004D5A69"/>
    <w:rsid w:val="004D5AAB"/>
    <w:rsid w:val="004E001F"/>
    <w:rsid w:val="004E144A"/>
    <w:rsid w:val="004E16B6"/>
    <w:rsid w:val="004E4B08"/>
    <w:rsid w:val="004E6F80"/>
    <w:rsid w:val="004F006E"/>
    <w:rsid w:val="004F09DE"/>
    <w:rsid w:val="004F1763"/>
    <w:rsid w:val="004F2751"/>
    <w:rsid w:val="004F4613"/>
    <w:rsid w:val="004F645F"/>
    <w:rsid w:val="004F7CA2"/>
    <w:rsid w:val="005000C8"/>
    <w:rsid w:val="00502329"/>
    <w:rsid w:val="005047B9"/>
    <w:rsid w:val="00505F68"/>
    <w:rsid w:val="00510986"/>
    <w:rsid w:val="00510FAE"/>
    <w:rsid w:val="00514ACB"/>
    <w:rsid w:val="00514D87"/>
    <w:rsid w:val="00515C1F"/>
    <w:rsid w:val="00516B8E"/>
    <w:rsid w:val="00524E6D"/>
    <w:rsid w:val="00524ECD"/>
    <w:rsid w:val="00525394"/>
    <w:rsid w:val="005265EB"/>
    <w:rsid w:val="005269B3"/>
    <w:rsid w:val="0053024C"/>
    <w:rsid w:val="00533567"/>
    <w:rsid w:val="00534866"/>
    <w:rsid w:val="00535917"/>
    <w:rsid w:val="005361A3"/>
    <w:rsid w:val="00536287"/>
    <w:rsid w:val="00536AD3"/>
    <w:rsid w:val="00536BA2"/>
    <w:rsid w:val="00536CC7"/>
    <w:rsid w:val="00537434"/>
    <w:rsid w:val="005379A6"/>
    <w:rsid w:val="00540D2A"/>
    <w:rsid w:val="005411F2"/>
    <w:rsid w:val="00541DBF"/>
    <w:rsid w:val="00542DC3"/>
    <w:rsid w:val="005437F0"/>
    <w:rsid w:val="005458D2"/>
    <w:rsid w:val="00546917"/>
    <w:rsid w:val="00550153"/>
    <w:rsid w:val="0055024E"/>
    <w:rsid w:val="005516CA"/>
    <w:rsid w:val="00551DC4"/>
    <w:rsid w:val="00551FE5"/>
    <w:rsid w:val="00553024"/>
    <w:rsid w:val="0055534A"/>
    <w:rsid w:val="00556980"/>
    <w:rsid w:val="0055775B"/>
    <w:rsid w:val="00560A4F"/>
    <w:rsid w:val="00562233"/>
    <w:rsid w:val="00562B2A"/>
    <w:rsid w:val="005651AE"/>
    <w:rsid w:val="00570099"/>
    <w:rsid w:val="00570151"/>
    <w:rsid w:val="005729D4"/>
    <w:rsid w:val="00573B33"/>
    <w:rsid w:val="00575A41"/>
    <w:rsid w:val="00576590"/>
    <w:rsid w:val="00576692"/>
    <w:rsid w:val="00576D48"/>
    <w:rsid w:val="00577C91"/>
    <w:rsid w:val="00577FF3"/>
    <w:rsid w:val="00581082"/>
    <w:rsid w:val="00581CFE"/>
    <w:rsid w:val="0058248C"/>
    <w:rsid w:val="0058261B"/>
    <w:rsid w:val="0058384D"/>
    <w:rsid w:val="00584028"/>
    <w:rsid w:val="005841B3"/>
    <w:rsid w:val="0058481F"/>
    <w:rsid w:val="00584DA3"/>
    <w:rsid w:val="00585D7F"/>
    <w:rsid w:val="00587AA9"/>
    <w:rsid w:val="005906E7"/>
    <w:rsid w:val="00590AAC"/>
    <w:rsid w:val="00590C23"/>
    <w:rsid w:val="00590CEA"/>
    <w:rsid w:val="00591ABD"/>
    <w:rsid w:val="00593D94"/>
    <w:rsid w:val="00596135"/>
    <w:rsid w:val="00596840"/>
    <w:rsid w:val="005A0522"/>
    <w:rsid w:val="005A36BD"/>
    <w:rsid w:val="005A3F0A"/>
    <w:rsid w:val="005A469A"/>
    <w:rsid w:val="005A507C"/>
    <w:rsid w:val="005A514E"/>
    <w:rsid w:val="005A5A4A"/>
    <w:rsid w:val="005A7F9A"/>
    <w:rsid w:val="005B1897"/>
    <w:rsid w:val="005B1C2C"/>
    <w:rsid w:val="005B2DF9"/>
    <w:rsid w:val="005B3EB7"/>
    <w:rsid w:val="005B61F8"/>
    <w:rsid w:val="005B6A23"/>
    <w:rsid w:val="005B6C91"/>
    <w:rsid w:val="005C0266"/>
    <w:rsid w:val="005C195F"/>
    <w:rsid w:val="005C2876"/>
    <w:rsid w:val="005C383C"/>
    <w:rsid w:val="005C5FF8"/>
    <w:rsid w:val="005C79E6"/>
    <w:rsid w:val="005D05F9"/>
    <w:rsid w:val="005D087D"/>
    <w:rsid w:val="005D0A6E"/>
    <w:rsid w:val="005D1546"/>
    <w:rsid w:val="005D31D6"/>
    <w:rsid w:val="005D4A88"/>
    <w:rsid w:val="005D5205"/>
    <w:rsid w:val="005D5603"/>
    <w:rsid w:val="005D5AD1"/>
    <w:rsid w:val="005D60C0"/>
    <w:rsid w:val="005E087D"/>
    <w:rsid w:val="005E09F7"/>
    <w:rsid w:val="005E13D5"/>
    <w:rsid w:val="005E1759"/>
    <w:rsid w:val="005E3205"/>
    <w:rsid w:val="005E4471"/>
    <w:rsid w:val="005E46F1"/>
    <w:rsid w:val="005E55F5"/>
    <w:rsid w:val="005E5E55"/>
    <w:rsid w:val="005E7F10"/>
    <w:rsid w:val="005F0638"/>
    <w:rsid w:val="005F32BE"/>
    <w:rsid w:val="005F33E9"/>
    <w:rsid w:val="005F3D0E"/>
    <w:rsid w:val="005F5077"/>
    <w:rsid w:val="005F58A0"/>
    <w:rsid w:val="005F7137"/>
    <w:rsid w:val="0060735A"/>
    <w:rsid w:val="00607C8C"/>
    <w:rsid w:val="006104C5"/>
    <w:rsid w:val="006123D8"/>
    <w:rsid w:val="00613A33"/>
    <w:rsid w:val="00616DDA"/>
    <w:rsid w:val="00617567"/>
    <w:rsid w:val="00620626"/>
    <w:rsid w:val="00621C67"/>
    <w:rsid w:val="006236D9"/>
    <w:rsid w:val="006253F2"/>
    <w:rsid w:val="0062646D"/>
    <w:rsid w:val="00626613"/>
    <w:rsid w:val="00626DBC"/>
    <w:rsid w:val="00630821"/>
    <w:rsid w:val="00630984"/>
    <w:rsid w:val="00630BD6"/>
    <w:rsid w:val="0063167C"/>
    <w:rsid w:val="00631B26"/>
    <w:rsid w:val="0063229A"/>
    <w:rsid w:val="006358BB"/>
    <w:rsid w:val="00635EA9"/>
    <w:rsid w:val="00636ECC"/>
    <w:rsid w:val="006370A4"/>
    <w:rsid w:val="00640C44"/>
    <w:rsid w:val="00646C29"/>
    <w:rsid w:val="006475FA"/>
    <w:rsid w:val="00647F9C"/>
    <w:rsid w:val="006514A7"/>
    <w:rsid w:val="00652B90"/>
    <w:rsid w:val="00653572"/>
    <w:rsid w:val="00654239"/>
    <w:rsid w:val="00655018"/>
    <w:rsid w:val="00655BB6"/>
    <w:rsid w:val="00655F9B"/>
    <w:rsid w:val="00656498"/>
    <w:rsid w:val="006578B0"/>
    <w:rsid w:val="006607B3"/>
    <w:rsid w:val="00661589"/>
    <w:rsid w:val="0066326C"/>
    <w:rsid w:val="00663AB8"/>
    <w:rsid w:val="00663DF1"/>
    <w:rsid w:val="006654A3"/>
    <w:rsid w:val="00666141"/>
    <w:rsid w:val="0066630A"/>
    <w:rsid w:val="006671C7"/>
    <w:rsid w:val="00667300"/>
    <w:rsid w:val="0067318B"/>
    <w:rsid w:val="0067553C"/>
    <w:rsid w:val="00675876"/>
    <w:rsid w:val="006760DF"/>
    <w:rsid w:val="00676762"/>
    <w:rsid w:val="00677602"/>
    <w:rsid w:val="0068088C"/>
    <w:rsid w:val="00682169"/>
    <w:rsid w:val="00682BB5"/>
    <w:rsid w:val="00682C12"/>
    <w:rsid w:val="00682FFB"/>
    <w:rsid w:val="006832C0"/>
    <w:rsid w:val="00684E66"/>
    <w:rsid w:val="0068702C"/>
    <w:rsid w:val="00687302"/>
    <w:rsid w:val="0068799C"/>
    <w:rsid w:val="00691C81"/>
    <w:rsid w:val="006923BF"/>
    <w:rsid w:val="00693BAE"/>
    <w:rsid w:val="00694853"/>
    <w:rsid w:val="006A0D3A"/>
    <w:rsid w:val="006A30F9"/>
    <w:rsid w:val="006A330A"/>
    <w:rsid w:val="006A491C"/>
    <w:rsid w:val="006A5C42"/>
    <w:rsid w:val="006A5FD1"/>
    <w:rsid w:val="006B1169"/>
    <w:rsid w:val="006B1A36"/>
    <w:rsid w:val="006B1B1C"/>
    <w:rsid w:val="006B7029"/>
    <w:rsid w:val="006B7824"/>
    <w:rsid w:val="006C0071"/>
    <w:rsid w:val="006C051E"/>
    <w:rsid w:val="006C3D46"/>
    <w:rsid w:val="006C41F8"/>
    <w:rsid w:val="006C4435"/>
    <w:rsid w:val="006C6764"/>
    <w:rsid w:val="006C6E30"/>
    <w:rsid w:val="006C7231"/>
    <w:rsid w:val="006C74BE"/>
    <w:rsid w:val="006C76FC"/>
    <w:rsid w:val="006C7884"/>
    <w:rsid w:val="006C7D71"/>
    <w:rsid w:val="006D086D"/>
    <w:rsid w:val="006D27D1"/>
    <w:rsid w:val="006D3494"/>
    <w:rsid w:val="006D390B"/>
    <w:rsid w:val="006D4C10"/>
    <w:rsid w:val="006D6AC2"/>
    <w:rsid w:val="006D7E62"/>
    <w:rsid w:val="006E032F"/>
    <w:rsid w:val="006E520E"/>
    <w:rsid w:val="006E5ABF"/>
    <w:rsid w:val="006E69A8"/>
    <w:rsid w:val="006F1050"/>
    <w:rsid w:val="006F1102"/>
    <w:rsid w:val="006F13B1"/>
    <w:rsid w:val="006F38C0"/>
    <w:rsid w:val="006F53D0"/>
    <w:rsid w:val="006F680C"/>
    <w:rsid w:val="006F6D8D"/>
    <w:rsid w:val="006F7781"/>
    <w:rsid w:val="006F7DD1"/>
    <w:rsid w:val="007017F0"/>
    <w:rsid w:val="007047BF"/>
    <w:rsid w:val="00704D91"/>
    <w:rsid w:val="00706562"/>
    <w:rsid w:val="00706A31"/>
    <w:rsid w:val="00706CE6"/>
    <w:rsid w:val="00706F78"/>
    <w:rsid w:val="00707AAF"/>
    <w:rsid w:val="00707D27"/>
    <w:rsid w:val="00710495"/>
    <w:rsid w:val="00710D4F"/>
    <w:rsid w:val="0071194E"/>
    <w:rsid w:val="00711E41"/>
    <w:rsid w:val="00712019"/>
    <w:rsid w:val="007123FF"/>
    <w:rsid w:val="0071245F"/>
    <w:rsid w:val="00713F55"/>
    <w:rsid w:val="00715751"/>
    <w:rsid w:val="00715BB4"/>
    <w:rsid w:val="0071655A"/>
    <w:rsid w:val="00723965"/>
    <w:rsid w:val="00727725"/>
    <w:rsid w:val="00732DDA"/>
    <w:rsid w:val="00734EB0"/>
    <w:rsid w:val="00734F0F"/>
    <w:rsid w:val="007356CD"/>
    <w:rsid w:val="00735F61"/>
    <w:rsid w:val="007360AA"/>
    <w:rsid w:val="00737432"/>
    <w:rsid w:val="00740198"/>
    <w:rsid w:val="00740839"/>
    <w:rsid w:val="00740B1C"/>
    <w:rsid w:val="00741BA1"/>
    <w:rsid w:val="00741CF5"/>
    <w:rsid w:val="007423A1"/>
    <w:rsid w:val="007431E4"/>
    <w:rsid w:val="00743A48"/>
    <w:rsid w:val="00744DD2"/>
    <w:rsid w:val="00747AEB"/>
    <w:rsid w:val="007507F9"/>
    <w:rsid w:val="00751851"/>
    <w:rsid w:val="00752219"/>
    <w:rsid w:val="00755DF1"/>
    <w:rsid w:val="0075605A"/>
    <w:rsid w:val="00756784"/>
    <w:rsid w:val="007569CB"/>
    <w:rsid w:val="0076058E"/>
    <w:rsid w:val="00760763"/>
    <w:rsid w:val="00761227"/>
    <w:rsid w:val="007634F2"/>
    <w:rsid w:val="00764534"/>
    <w:rsid w:val="00764C3B"/>
    <w:rsid w:val="00764D6D"/>
    <w:rsid w:val="00764DC8"/>
    <w:rsid w:val="00764EA5"/>
    <w:rsid w:val="00765D0C"/>
    <w:rsid w:val="0076789E"/>
    <w:rsid w:val="007707CF"/>
    <w:rsid w:val="007732EC"/>
    <w:rsid w:val="00774E03"/>
    <w:rsid w:val="00777FFC"/>
    <w:rsid w:val="00782274"/>
    <w:rsid w:val="00782732"/>
    <w:rsid w:val="00782E46"/>
    <w:rsid w:val="00782F03"/>
    <w:rsid w:val="00782FEA"/>
    <w:rsid w:val="00783C63"/>
    <w:rsid w:val="00785825"/>
    <w:rsid w:val="007866A9"/>
    <w:rsid w:val="00787146"/>
    <w:rsid w:val="00787568"/>
    <w:rsid w:val="0079197F"/>
    <w:rsid w:val="007929BC"/>
    <w:rsid w:val="007930EA"/>
    <w:rsid w:val="0079428D"/>
    <w:rsid w:val="0079542B"/>
    <w:rsid w:val="00796BBC"/>
    <w:rsid w:val="00796EF5"/>
    <w:rsid w:val="007A003A"/>
    <w:rsid w:val="007A1865"/>
    <w:rsid w:val="007A3B48"/>
    <w:rsid w:val="007A4B52"/>
    <w:rsid w:val="007A4C2A"/>
    <w:rsid w:val="007A5D4F"/>
    <w:rsid w:val="007A618F"/>
    <w:rsid w:val="007A69AF"/>
    <w:rsid w:val="007B0841"/>
    <w:rsid w:val="007B13B2"/>
    <w:rsid w:val="007B2B10"/>
    <w:rsid w:val="007B318B"/>
    <w:rsid w:val="007B47E2"/>
    <w:rsid w:val="007B4B74"/>
    <w:rsid w:val="007B690F"/>
    <w:rsid w:val="007C485A"/>
    <w:rsid w:val="007C5ACC"/>
    <w:rsid w:val="007C6713"/>
    <w:rsid w:val="007C68EE"/>
    <w:rsid w:val="007D1507"/>
    <w:rsid w:val="007D2CB5"/>
    <w:rsid w:val="007D3EFA"/>
    <w:rsid w:val="007D496B"/>
    <w:rsid w:val="007E188B"/>
    <w:rsid w:val="007E23F9"/>
    <w:rsid w:val="007E427F"/>
    <w:rsid w:val="007E494B"/>
    <w:rsid w:val="007E5201"/>
    <w:rsid w:val="007E576A"/>
    <w:rsid w:val="007E60B5"/>
    <w:rsid w:val="007E6DE0"/>
    <w:rsid w:val="007E70BF"/>
    <w:rsid w:val="007F0F92"/>
    <w:rsid w:val="007F47F0"/>
    <w:rsid w:val="007F6CA7"/>
    <w:rsid w:val="00801F81"/>
    <w:rsid w:val="00802B92"/>
    <w:rsid w:val="0080396F"/>
    <w:rsid w:val="008136C4"/>
    <w:rsid w:val="00813D02"/>
    <w:rsid w:val="00815060"/>
    <w:rsid w:val="0081527E"/>
    <w:rsid w:val="00816293"/>
    <w:rsid w:val="008204FD"/>
    <w:rsid w:val="00821029"/>
    <w:rsid w:val="00825390"/>
    <w:rsid w:val="0082644D"/>
    <w:rsid w:val="008265A9"/>
    <w:rsid w:val="0083425A"/>
    <w:rsid w:val="00834A91"/>
    <w:rsid w:val="00837B97"/>
    <w:rsid w:val="00842355"/>
    <w:rsid w:val="008433FA"/>
    <w:rsid w:val="0084551F"/>
    <w:rsid w:val="00846067"/>
    <w:rsid w:val="00846151"/>
    <w:rsid w:val="00847E17"/>
    <w:rsid w:val="00847F01"/>
    <w:rsid w:val="0085083F"/>
    <w:rsid w:val="00850C25"/>
    <w:rsid w:val="00851E95"/>
    <w:rsid w:val="0085412E"/>
    <w:rsid w:val="00854276"/>
    <w:rsid w:val="00855488"/>
    <w:rsid w:val="00855693"/>
    <w:rsid w:val="00856389"/>
    <w:rsid w:val="00856442"/>
    <w:rsid w:val="0086403F"/>
    <w:rsid w:val="008664D4"/>
    <w:rsid w:val="00866541"/>
    <w:rsid w:val="008666FD"/>
    <w:rsid w:val="0087445B"/>
    <w:rsid w:val="008744C9"/>
    <w:rsid w:val="00875709"/>
    <w:rsid w:val="00876C61"/>
    <w:rsid w:val="008779CB"/>
    <w:rsid w:val="00880D5E"/>
    <w:rsid w:val="00882572"/>
    <w:rsid w:val="008829B7"/>
    <w:rsid w:val="00884557"/>
    <w:rsid w:val="00884C58"/>
    <w:rsid w:val="00886234"/>
    <w:rsid w:val="00887064"/>
    <w:rsid w:val="0088725F"/>
    <w:rsid w:val="0088785D"/>
    <w:rsid w:val="00891D2B"/>
    <w:rsid w:val="00891E3D"/>
    <w:rsid w:val="008934B8"/>
    <w:rsid w:val="008935A8"/>
    <w:rsid w:val="008939CA"/>
    <w:rsid w:val="00894CBC"/>
    <w:rsid w:val="00894E84"/>
    <w:rsid w:val="008959AB"/>
    <w:rsid w:val="00896CB2"/>
    <w:rsid w:val="00896ED2"/>
    <w:rsid w:val="0089777F"/>
    <w:rsid w:val="008A2040"/>
    <w:rsid w:val="008A3DA4"/>
    <w:rsid w:val="008A6A22"/>
    <w:rsid w:val="008B0641"/>
    <w:rsid w:val="008B20F1"/>
    <w:rsid w:val="008B2B0A"/>
    <w:rsid w:val="008B5E48"/>
    <w:rsid w:val="008B778F"/>
    <w:rsid w:val="008B7977"/>
    <w:rsid w:val="008C18D8"/>
    <w:rsid w:val="008C2EBA"/>
    <w:rsid w:val="008C3D45"/>
    <w:rsid w:val="008C4510"/>
    <w:rsid w:val="008C4DBE"/>
    <w:rsid w:val="008D11AF"/>
    <w:rsid w:val="008D1A93"/>
    <w:rsid w:val="008D3A6B"/>
    <w:rsid w:val="008D7CA2"/>
    <w:rsid w:val="008E12F6"/>
    <w:rsid w:val="008E1D8E"/>
    <w:rsid w:val="008E4C6D"/>
    <w:rsid w:val="008E6CDC"/>
    <w:rsid w:val="008E7EFA"/>
    <w:rsid w:val="008F0640"/>
    <w:rsid w:val="008F10E1"/>
    <w:rsid w:val="008F1E42"/>
    <w:rsid w:val="008F3E0B"/>
    <w:rsid w:val="008F5BFD"/>
    <w:rsid w:val="00900899"/>
    <w:rsid w:val="00900DD7"/>
    <w:rsid w:val="00901E1D"/>
    <w:rsid w:val="00903F6F"/>
    <w:rsid w:val="00903F8C"/>
    <w:rsid w:val="00904D93"/>
    <w:rsid w:val="00906D2C"/>
    <w:rsid w:val="00911871"/>
    <w:rsid w:val="00911FD5"/>
    <w:rsid w:val="00912928"/>
    <w:rsid w:val="00914091"/>
    <w:rsid w:val="0091505D"/>
    <w:rsid w:val="009202B5"/>
    <w:rsid w:val="009252E4"/>
    <w:rsid w:val="00927946"/>
    <w:rsid w:val="00931083"/>
    <w:rsid w:val="009318FE"/>
    <w:rsid w:val="00931A8C"/>
    <w:rsid w:val="0093349D"/>
    <w:rsid w:val="00933621"/>
    <w:rsid w:val="00935541"/>
    <w:rsid w:val="00935603"/>
    <w:rsid w:val="009359E5"/>
    <w:rsid w:val="009363F7"/>
    <w:rsid w:val="009371D3"/>
    <w:rsid w:val="00941D15"/>
    <w:rsid w:val="009424E5"/>
    <w:rsid w:val="0094250E"/>
    <w:rsid w:val="00942941"/>
    <w:rsid w:val="00946C57"/>
    <w:rsid w:val="00947CEB"/>
    <w:rsid w:val="00950184"/>
    <w:rsid w:val="009507F9"/>
    <w:rsid w:val="009578C3"/>
    <w:rsid w:val="00957DD7"/>
    <w:rsid w:val="00961C4A"/>
    <w:rsid w:val="00965D6E"/>
    <w:rsid w:val="009706EF"/>
    <w:rsid w:val="0097120E"/>
    <w:rsid w:val="00971BB5"/>
    <w:rsid w:val="00972D05"/>
    <w:rsid w:val="009747C4"/>
    <w:rsid w:val="00974A6E"/>
    <w:rsid w:val="00975192"/>
    <w:rsid w:val="00976637"/>
    <w:rsid w:val="009766D8"/>
    <w:rsid w:val="00980FA6"/>
    <w:rsid w:val="009818B5"/>
    <w:rsid w:val="00983792"/>
    <w:rsid w:val="00983DCC"/>
    <w:rsid w:val="00983F40"/>
    <w:rsid w:val="00984D9C"/>
    <w:rsid w:val="00985109"/>
    <w:rsid w:val="00985971"/>
    <w:rsid w:val="00985C56"/>
    <w:rsid w:val="00990701"/>
    <w:rsid w:val="00991DF8"/>
    <w:rsid w:val="00992307"/>
    <w:rsid w:val="00992CBA"/>
    <w:rsid w:val="0099366D"/>
    <w:rsid w:val="00996DB4"/>
    <w:rsid w:val="009A0663"/>
    <w:rsid w:val="009A128E"/>
    <w:rsid w:val="009A22CE"/>
    <w:rsid w:val="009A2C10"/>
    <w:rsid w:val="009A4990"/>
    <w:rsid w:val="009B0258"/>
    <w:rsid w:val="009B4633"/>
    <w:rsid w:val="009B4A57"/>
    <w:rsid w:val="009B4E5A"/>
    <w:rsid w:val="009B6AAE"/>
    <w:rsid w:val="009B7A48"/>
    <w:rsid w:val="009C3835"/>
    <w:rsid w:val="009C3D6E"/>
    <w:rsid w:val="009C448E"/>
    <w:rsid w:val="009C6CE3"/>
    <w:rsid w:val="009D0460"/>
    <w:rsid w:val="009D0857"/>
    <w:rsid w:val="009D1223"/>
    <w:rsid w:val="009D18B9"/>
    <w:rsid w:val="009D366D"/>
    <w:rsid w:val="009D55BE"/>
    <w:rsid w:val="009D5BA8"/>
    <w:rsid w:val="009D75F3"/>
    <w:rsid w:val="009E0086"/>
    <w:rsid w:val="009E06B4"/>
    <w:rsid w:val="009E25CC"/>
    <w:rsid w:val="009E28B1"/>
    <w:rsid w:val="009E2CD3"/>
    <w:rsid w:val="009E35F5"/>
    <w:rsid w:val="009E50DC"/>
    <w:rsid w:val="009E74ED"/>
    <w:rsid w:val="009F0C92"/>
    <w:rsid w:val="009F107A"/>
    <w:rsid w:val="009F10A5"/>
    <w:rsid w:val="009F13D7"/>
    <w:rsid w:val="00A035E6"/>
    <w:rsid w:val="00A04763"/>
    <w:rsid w:val="00A04F40"/>
    <w:rsid w:val="00A10120"/>
    <w:rsid w:val="00A10BA5"/>
    <w:rsid w:val="00A127BC"/>
    <w:rsid w:val="00A156B1"/>
    <w:rsid w:val="00A20434"/>
    <w:rsid w:val="00A2082D"/>
    <w:rsid w:val="00A209BC"/>
    <w:rsid w:val="00A21C15"/>
    <w:rsid w:val="00A227A5"/>
    <w:rsid w:val="00A22CE6"/>
    <w:rsid w:val="00A235F6"/>
    <w:rsid w:val="00A24A88"/>
    <w:rsid w:val="00A339A0"/>
    <w:rsid w:val="00A34366"/>
    <w:rsid w:val="00A37968"/>
    <w:rsid w:val="00A37C1F"/>
    <w:rsid w:val="00A40D5B"/>
    <w:rsid w:val="00A41515"/>
    <w:rsid w:val="00A42CE2"/>
    <w:rsid w:val="00A44784"/>
    <w:rsid w:val="00A4670D"/>
    <w:rsid w:val="00A470D4"/>
    <w:rsid w:val="00A47216"/>
    <w:rsid w:val="00A512AC"/>
    <w:rsid w:val="00A51AE0"/>
    <w:rsid w:val="00A548DC"/>
    <w:rsid w:val="00A562DD"/>
    <w:rsid w:val="00A56CBE"/>
    <w:rsid w:val="00A603BD"/>
    <w:rsid w:val="00A60F63"/>
    <w:rsid w:val="00A627A0"/>
    <w:rsid w:val="00A651E1"/>
    <w:rsid w:val="00A653B3"/>
    <w:rsid w:val="00A6540B"/>
    <w:rsid w:val="00A657A7"/>
    <w:rsid w:val="00A65F21"/>
    <w:rsid w:val="00A669D8"/>
    <w:rsid w:val="00A72963"/>
    <w:rsid w:val="00A72CF8"/>
    <w:rsid w:val="00A739CF"/>
    <w:rsid w:val="00A75699"/>
    <w:rsid w:val="00A760AE"/>
    <w:rsid w:val="00A77B3B"/>
    <w:rsid w:val="00A80166"/>
    <w:rsid w:val="00A81287"/>
    <w:rsid w:val="00A845B8"/>
    <w:rsid w:val="00A847A5"/>
    <w:rsid w:val="00A855C9"/>
    <w:rsid w:val="00A873EE"/>
    <w:rsid w:val="00A8780A"/>
    <w:rsid w:val="00A87C6A"/>
    <w:rsid w:val="00A92B2B"/>
    <w:rsid w:val="00A9422C"/>
    <w:rsid w:val="00A94617"/>
    <w:rsid w:val="00A96925"/>
    <w:rsid w:val="00A9713A"/>
    <w:rsid w:val="00A9719F"/>
    <w:rsid w:val="00AA2A50"/>
    <w:rsid w:val="00AA609F"/>
    <w:rsid w:val="00AA63F4"/>
    <w:rsid w:val="00AA662F"/>
    <w:rsid w:val="00AA6B88"/>
    <w:rsid w:val="00AA7B37"/>
    <w:rsid w:val="00AB0059"/>
    <w:rsid w:val="00AB038E"/>
    <w:rsid w:val="00AB1AF0"/>
    <w:rsid w:val="00AB2B45"/>
    <w:rsid w:val="00AB314E"/>
    <w:rsid w:val="00AB454F"/>
    <w:rsid w:val="00AB58B3"/>
    <w:rsid w:val="00AB6563"/>
    <w:rsid w:val="00AB6762"/>
    <w:rsid w:val="00AC0A01"/>
    <w:rsid w:val="00AC1466"/>
    <w:rsid w:val="00AC3728"/>
    <w:rsid w:val="00AD089D"/>
    <w:rsid w:val="00AD286B"/>
    <w:rsid w:val="00AD431F"/>
    <w:rsid w:val="00AD7AFA"/>
    <w:rsid w:val="00AE1C49"/>
    <w:rsid w:val="00AE2277"/>
    <w:rsid w:val="00AE2B66"/>
    <w:rsid w:val="00AE3ABA"/>
    <w:rsid w:val="00AE462C"/>
    <w:rsid w:val="00AE5DF7"/>
    <w:rsid w:val="00AE6526"/>
    <w:rsid w:val="00AE67AB"/>
    <w:rsid w:val="00AE67FE"/>
    <w:rsid w:val="00AF0D75"/>
    <w:rsid w:val="00AF1E64"/>
    <w:rsid w:val="00AF269F"/>
    <w:rsid w:val="00AF2873"/>
    <w:rsid w:val="00AF3944"/>
    <w:rsid w:val="00AF7CF5"/>
    <w:rsid w:val="00B0040F"/>
    <w:rsid w:val="00B029CC"/>
    <w:rsid w:val="00B02D27"/>
    <w:rsid w:val="00B03668"/>
    <w:rsid w:val="00B03E57"/>
    <w:rsid w:val="00B047ED"/>
    <w:rsid w:val="00B06E18"/>
    <w:rsid w:val="00B10F27"/>
    <w:rsid w:val="00B11B6B"/>
    <w:rsid w:val="00B11D11"/>
    <w:rsid w:val="00B13C2C"/>
    <w:rsid w:val="00B143F6"/>
    <w:rsid w:val="00B15CB1"/>
    <w:rsid w:val="00B16236"/>
    <w:rsid w:val="00B17146"/>
    <w:rsid w:val="00B20678"/>
    <w:rsid w:val="00B2072F"/>
    <w:rsid w:val="00B21FA4"/>
    <w:rsid w:val="00B2294D"/>
    <w:rsid w:val="00B22E1C"/>
    <w:rsid w:val="00B22E61"/>
    <w:rsid w:val="00B22FF3"/>
    <w:rsid w:val="00B24391"/>
    <w:rsid w:val="00B245F6"/>
    <w:rsid w:val="00B25073"/>
    <w:rsid w:val="00B253A0"/>
    <w:rsid w:val="00B27289"/>
    <w:rsid w:val="00B27559"/>
    <w:rsid w:val="00B27601"/>
    <w:rsid w:val="00B27AC9"/>
    <w:rsid w:val="00B30C11"/>
    <w:rsid w:val="00B316C7"/>
    <w:rsid w:val="00B31F7F"/>
    <w:rsid w:val="00B32F32"/>
    <w:rsid w:val="00B37BEE"/>
    <w:rsid w:val="00B40273"/>
    <w:rsid w:val="00B41EA3"/>
    <w:rsid w:val="00B4239A"/>
    <w:rsid w:val="00B428F8"/>
    <w:rsid w:val="00B431CF"/>
    <w:rsid w:val="00B4391B"/>
    <w:rsid w:val="00B44932"/>
    <w:rsid w:val="00B449BA"/>
    <w:rsid w:val="00B46AE8"/>
    <w:rsid w:val="00B5011A"/>
    <w:rsid w:val="00B510A3"/>
    <w:rsid w:val="00B54730"/>
    <w:rsid w:val="00B54E44"/>
    <w:rsid w:val="00B55C9D"/>
    <w:rsid w:val="00B567C5"/>
    <w:rsid w:val="00B57655"/>
    <w:rsid w:val="00B57D08"/>
    <w:rsid w:val="00B604A3"/>
    <w:rsid w:val="00B606C0"/>
    <w:rsid w:val="00B60A40"/>
    <w:rsid w:val="00B60D25"/>
    <w:rsid w:val="00B64ECE"/>
    <w:rsid w:val="00B65654"/>
    <w:rsid w:val="00B66EE4"/>
    <w:rsid w:val="00B67548"/>
    <w:rsid w:val="00B67EA4"/>
    <w:rsid w:val="00B70A16"/>
    <w:rsid w:val="00B70C32"/>
    <w:rsid w:val="00B70CBA"/>
    <w:rsid w:val="00B71AAC"/>
    <w:rsid w:val="00B74536"/>
    <w:rsid w:val="00B752B9"/>
    <w:rsid w:val="00B7696F"/>
    <w:rsid w:val="00B81254"/>
    <w:rsid w:val="00B81FE7"/>
    <w:rsid w:val="00B82B0C"/>
    <w:rsid w:val="00B855B4"/>
    <w:rsid w:val="00B86951"/>
    <w:rsid w:val="00B916E9"/>
    <w:rsid w:val="00B91B06"/>
    <w:rsid w:val="00B9346B"/>
    <w:rsid w:val="00B93EBD"/>
    <w:rsid w:val="00B94BE0"/>
    <w:rsid w:val="00B95B40"/>
    <w:rsid w:val="00B96F9A"/>
    <w:rsid w:val="00BA2439"/>
    <w:rsid w:val="00BA34F7"/>
    <w:rsid w:val="00BA3D0C"/>
    <w:rsid w:val="00BA4514"/>
    <w:rsid w:val="00BA504D"/>
    <w:rsid w:val="00BA5463"/>
    <w:rsid w:val="00BB2E45"/>
    <w:rsid w:val="00BB373D"/>
    <w:rsid w:val="00BB4083"/>
    <w:rsid w:val="00BB45BA"/>
    <w:rsid w:val="00BB4FCC"/>
    <w:rsid w:val="00BB6565"/>
    <w:rsid w:val="00BB6991"/>
    <w:rsid w:val="00BB6BA4"/>
    <w:rsid w:val="00BB7952"/>
    <w:rsid w:val="00BB7BC9"/>
    <w:rsid w:val="00BC103C"/>
    <w:rsid w:val="00BC1EDF"/>
    <w:rsid w:val="00BC2CEC"/>
    <w:rsid w:val="00BC327D"/>
    <w:rsid w:val="00BC40F7"/>
    <w:rsid w:val="00BC4DB7"/>
    <w:rsid w:val="00BC60AC"/>
    <w:rsid w:val="00BD1B0C"/>
    <w:rsid w:val="00BD1E3F"/>
    <w:rsid w:val="00BD1E5D"/>
    <w:rsid w:val="00BD2BE8"/>
    <w:rsid w:val="00BD3687"/>
    <w:rsid w:val="00BD3A5E"/>
    <w:rsid w:val="00BD45D5"/>
    <w:rsid w:val="00BD483A"/>
    <w:rsid w:val="00BD559D"/>
    <w:rsid w:val="00BD55EA"/>
    <w:rsid w:val="00BE14E7"/>
    <w:rsid w:val="00BE2C9C"/>
    <w:rsid w:val="00BE30B6"/>
    <w:rsid w:val="00BE46C0"/>
    <w:rsid w:val="00BE670F"/>
    <w:rsid w:val="00BE6F39"/>
    <w:rsid w:val="00BE714E"/>
    <w:rsid w:val="00BE79EF"/>
    <w:rsid w:val="00BF0740"/>
    <w:rsid w:val="00BF453A"/>
    <w:rsid w:val="00BF5AD5"/>
    <w:rsid w:val="00BF631C"/>
    <w:rsid w:val="00BF6F3F"/>
    <w:rsid w:val="00BF717F"/>
    <w:rsid w:val="00BF75AF"/>
    <w:rsid w:val="00BF7B05"/>
    <w:rsid w:val="00C0022C"/>
    <w:rsid w:val="00C01C49"/>
    <w:rsid w:val="00C01E00"/>
    <w:rsid w:val="00C02AC7"/>
    <w:rsid w:val="00C07100"/>
    <w:rsid w:val="00C07BFC"/>
    <w:rsid w:val="00C07F16"/>
    <w:rsid w:val="00C1022F"/>
    <w:rsid w:val="00C107D7"/>
    <w:rsid w:val="00C11721"/>
    <w:rsid w:val="00C138B5"/>
    <w:rsid w:val="00C149E9"/>
    <w:rsid w:val="00C14C1A"/>
    <w:rsid w:val="00C1511D"/>
    <w:rsid w:val="00C169D7"/>
    <w:rsid w:val="00C172E6"/>
    <w:rsid w:val="00C17CEE"/>
    <w:rsid w:val="00C223A4"/>
    <w:rsid w:val="00C24407"/>
    <w:rsid w:val="00C257A8"/>
    <w:rsid w:val="00C26845"/>
    <w:rsid w:val="00C3362B"/>
    <w:rsid w:val="00C33D9D"/>
    <w:rsid w:val="00C363F9"/>
    <w:rsid w:val="00C36BB9"/>
    <w:rsid w:val="00C36FDF"/>
    <w:rsid w:val="00C370A4"/>
    <w:rsid w:val="00C41C33"/>
    <w:rsid w:val="00C44F6D"/>
    <w:rsid w:val="00C45789"/>
    <w:rsid w:val="00C4612E"/>
    <w:rsid w:val="00C478F7"/>
    <w:rsid w:val="00C47B9A"/>
    <w:rsid w:val="00C50233"/>
    <w:rsid w:val="00C536F1"/>
    <w:rsid w:val="00C537A2"/>
    <w:rsid w:val="00C53942"/>
    <w:rsid w:val="00C54CB0"/>
    <w:rsid w:val="00C54E5D"/>
    <w:rsid w:val="00C54E6B"/>
    <w:rsid w:val="00C559F9"/>
    <w:rsid w:val="00C57FD2"/>
    <w:rsid w:val="00C617A1"/>
    <w:rsid w:val="00C624E8"/>
    <w:rsid w:val="00C631B9"/>
    <w:rsid w:val="00C639B3"/>
    <w:rsid w:val="00C64DFF"/>
    <w:rsid w:val="00C65F87"/>
    <w:rsid w:val="00C66172"/>
    <w:rsid w:val="00C66259"/>
    <w:rsid w:val="00C66577"/>
    <w:rsid w:val="00C667AB"/>
    <w:rsid w:val="00C76F10"/>
    <w:rsid w:val="00C7715B"/>
    <w:rsid w:val="00C77807"/>
    <w:rsid w:val="00C80ACE"/>
    <w:rsid w:val="00C813EF"/>
    <w:rsid w:val="00C81543"/>
    <w:rsid w:val="00C81B6F"/>
    <w:rsid w:val="00C820EA"/>
    <w:rsid w:val="00C82438"/>
    <w:rsid w:val="00C82C85"/>
    <w:rsid w:val="00C8500A"/>
    <w:rsid w:val="00C90317"/>
    <w:rsid w:val="00C90DB5"/>
    <w:rsid w:val="00C9598D"/>
    <w:rsid w:val="00C95FFC"/>
    <w:rsid w:val="00C97D60"/>
    <w:rsid w:val="00CA0D8C"/>
    <w:rsid w:val="00CA1796"/>
    <w:rsid w:val="00CA34EE"/>
    <w:rsid w:val="00CA3B5F"/>
    <w:rsid w:val="00CA4922"/>
    <w:rsid w:val="00CB16B7"/>
    <w:rsid w:val="00CB293B"/>
    <w:rsid w:val="00CB3271"/>
    <w:rsid w:val="00CB3437"/>
    <w:rsid w:val="00CB4D66"/>
    <w:rsid w:val="00CB5DA3"/>
    <w:rsid w:val="00CB6755"/>
    <w:rsid w:val="00CC0482"/>
    <w:rsid w:val="00CC1522"/>
    <w:rsid w:val="00CC1A5B"/>
    <w:rsid w:val="00CC2657"/>
    <w:rsid w:val="00CC316E"/>
    <w:rsid w:val="00CC3896"/>
    <w:rsid w:val="00CC5590"/>
    <w:rsid w:val="00CC5EE7"/>
    <w:rsid w:val="00CC649D"/>
    <w:rsid w:val="00CC69C0"/>
    <w:rsid w:val="00CC6A14"/>
    <w:rsid w:val="00CC6E86"/>
    <w:rsid w:val="00CC75F7"/>
    <w:rsid w:val="00CD010D"/>
    <w:rsid w:val="00CD13AD"/>
    <w:rsid w:val="00CD1822"/>
    <w:rsid w:val="00CD331A"/>
    <w:rsid w:val="00CD5E32"/>
    <w:rsid w:val="00CD7293"/>
    <w:rsid w:val="00CE26D5"/>
    <w:rsid w:val="00CE3250"/>
    <w:rsid w:val="00CE408D"/>
    <w:rsid w:val="00CF3148"/>
    <w:rsid w:val="00CF4289"/>
    <w:rsid w:val="00CF48EC"/>
    <w:rsid w:val="00CF5FF9"/>
    <w:rsid w:val="00CF6615"/>
    <w:rsid w:val="00CF6ABE"/>
    <w:rsid w:val="00CF6D50"/>
    <w:rsid w:val="00CF7C5A"/>
    <w:rsid w:val="00D0192F"/>
    <w:rsid w:val="00D01A31"/>
    <w:rsid w:val="00D04018"/>
    <w:rsid w:val="00D04045"/>
    <w:rsid w:val="00D05304"/>
    <w:rsid w:val="00D10D76"/>
    <w:rsid w:val="00D11A9F"/>
    <w:rsid w:val="00D127A7"/>
    <w:rsid w:val="00D13E03"/>
    <w:rsid w:val="00D147E7"/>
    <w:rsid w:val="00D21E62"/>
    <w:rsid w:val="00D26070"/>
    <w:rsid w:val="00D26C18"/>
    <w:rsid w:val="00D26FA4"/>
    <w:rsid w:val="00D27A03"/>
    <w:rsid w:val="00D27B9A"/>
    <w:rsid w:val="00D30AC4"/>
    <w:rsid w:val="00D3164C"/>
    <w:rsid w:val="00D316E7"/>
    <w:rsid w:val="00D32CD7"/>
    <w:rsid w:val="00D338EC"/>
    <w:rsid w:val="00D34A0A"/>
    <w:rsid w:val="00D350B7"/>
    <w:rsid w:val="00D37812"/>
    <w:rsid w:val="00D37BB3"/>
    <w:rsid w:val="00D40088"/>
    <w:rsid w:val="00D41EE4"/>
    <w:rsid w:val="00D429D9"/>
    <w:rsid w:val="00D51301"/>
    <w:rsid w:val="00D522D5"/>
    <w:rsid w:val="00D52778"/>
    <w:rsid w:val="00D52E6B"/>
    <w:rsid w:val="00D5300F"/>
    <w:rsid w:val="00D540BA"/>
    <w:rsid w:val="00D54D6E"/>
    <w:rsid w:val="00D55807"/>
    <w:rsid w:val="00D55DBA"/>
    <w:rsid w:val="00D61187"/>
    <w:rsid w:val="00D61FC1"/>
    <w:rsid w:val="00D64DFF"/>
    <w:rsid w:val="00D65C09"/>
    <w:rsid w:val="00D676ED"/>
    <w:rsid w:val="00D70225"/>
    <w:rsid w:val="00D71180"/>
    <w:rsid w:val="00D718D6"/>
    <w:rsid w:val="00D7352B"/>
    <w:rsid w:val="00D735E3"/>
    <w:rsid w:val="00D74807"/>
    <w:rsid w:val="00D74BCE"/>
    <w:rsid w:val="00D76F32"/>
    <w:rsid w:val="00D77632"/>
    <w:rsid w:val="00D80017"/>
    <w:rsid w:val="00D80968"/>
    <w:rsid w:val="00D80D51"/>
    <w:rsid w:val="00D82D1F"/>
    <w:rsid w:val="00D83064"/>
    <w:rsid w:val="00D85743"/>
    <w:rsid w:val="00D879EA"/>
    <w:rsid w:val="00D9095C"/>
    <w:rsid w:val="00D9107A"/>
    <w:rsid w:val="00D9174F"/>
    <w:rsid w:val="00D91B91"/>
    <w:rsid w:val="00D925DB"/>
    <w:rsid w:val="00D95565"/>
    <w:rsid w:val="00D95BC9"/>
    <w:rsid w:val="00D96DB2"/>
    <w:rsid w:val="00D97181"/>
    <w:rsid w:val="00DA19E4"/>
    <w:rsid w:val="00DA23E7"/>
    <w:rsid w:val="00DA5E0A"/>
    <w:rsid w:val="00DA6C66"/>
    <w:rsid w:val="00DA73CE"/>
    <w:rsid w:val="00DA78AD"/>
    <w:rsid w:val="00DB0153"/>
    <w:rsid w:val="00DB13C3"/>
    <w:rsid w:val="00DB176C"/>
    <w:rsid w:val="00DB23D8"/>
    <w:rsid w:val="00DB3475"/>
    <w:rsid w:val="00DB3564"/>
    <w:rsid w:val="00DB5749"/>
    <w:rsid w:val="00DC059F"/>
    <w:rsid w:val="00DC4C3F"/>
    <w:rsid w:val="00DC56C0"/>
    <w:rsid w:val="00DC5853"/>
    <w:rsid w:val="00DC7132"/>
    <w:rsid w:val="00DD004D"/>
    <w:rsid w:val="00DD0FC1"/>
    <w:rsid w:val="00DD1899"/>
    <w:rsid w:val="00DD2184"/>
    <w:rsid w:val="00DD3C81"/>
    <w:rsid w:val="00DD4088"/>
    <w:rsid w:val="00DD4237"/>
    <w:rsid w:val="00DD463D"/>
    <w:rsid w:val="00DD48CF"/>
    <w:rsid w:val="00DD58E1"/>
    <w:rsid w:val="00DD5A25"/>
    <w:rsid w:val="00DD662D"/>
    <w:rsid w:val="00DE042F"/>
    <w:rsid w:val="00DE08BE"/>
    <w:rsid w:val="00DE1020"/>
    <w:rsid w:val="00DE1679"/>
    <w:rsid w:val="00DE3367"/>
    <w:rsid w:val="00DE4C78"/>
    <w:rsid w:val="00DE5734"/>
    <w:rsid w:val="00DE5C41"/>
    <w:rsid w:val="00DE7216"/>
    <w:rsid w:val="00DF0D3B"/>
    <w:rsid w:val="00DF112B"/>
    <w:rsid w:val="00DF1FE9"/>
    <w:rsid w:val="00DF3DFE"/>
    <w:rsid w:val="00DF598E"/>
    <w:rsid w:val="00E000AB"/>
    <w:rsid w:val="00E01149"/>
    <w:rsid w:val="00E01BEB"/>
    <w:rsid w:val="00E01FF4"/>
    <w:rsid w:val="00E026D9"/>
    <w:rsid w:val="00E04B77"/>
    <w:rsid w:val="00E05249"/>
    <w:rsid w:val="00E05AE0"/>
    <w:rsid w:val="00E07047"/>
    <w:rsid w:val="00E07A35"/>
    <w:rsid w:val="00E12B24"/>
    <w:rsid w:val="00E142B0"/>
    <w:rsid w:val="00E143D1"/>
    <w:rsid w:val="00E174A8"/>
    <w:rsid w:val="00E20CEF"/>
    <w:rsid w:val="00E237BC"/>
    <w:rsid w:val="00E23B15"/>
    <w:rsid w:val="00E2403B"/>
    <w:rsid w:val="00E257BD"/>
    <w:rsid w:val="00E27802"/>
    <w:rsid w:val="00E318FB"/>
    <w:rsid w:val="00E31FEC"/>
    <w:rsid w:val="00E3403E"/>
    <w:rsid w:val="00E346CA"/>
    <w:rsid w:val="00E34A1F"/>
    <w:rsid w:val="00E37CC0"/>
    <w:rsid w:val="00E401BC"/>
    <w:rsid w:val="00E412B2"/>
    <w:rsid w:val="00E420B9"/>
    <w:rsid w:val="00E457A6"/>
    <w:rsid w:val="00E52F96"/>
    <w:rsid w:val="00E5385C"/>
    <w:rsid w:val="00E53CCE"/>
    <w:rsid w:val="00E606B3"/>
    <w:rsid w:val="00E63A56"/>
    <w:rsid w:val="00E657C2"/>
    <w:rsid w:val="00E65F15"/>
    <w:rsid w:val="00E67594"/>
    <w:rsid w:val="00E70226"/>
    <w:rsid w:val="00E71DD6"/>
    <w:rsid w:val="00E729B9"/>
    <w:rsid w:val="00E73391"/>
    <w:rsid w:val="00E73A24"/>
    <w:rsid w:val="00E75C01"/>
    <w:rsid w:val="00E76188"/>
    <w:rsid w:val="00E82098"/>
    <w:rsid w:val="00E82EC8"/>
    <w:rsid w:val="00E82F5B"/>
    <w:rsid w:val="00E84179"/>
    <w:rsid w:val="00E86691"/>
    <w:rsid w:val="00E905C7"/>
    <w:rsid w:val="00E90977"/>
    <w:rsid w:val="00E923F7"/>
    <w:rsid w:val="00E93F68"/>
    <w:rsid w:val="00E96022"/>
    <w:rsid w:val="00E96440"/>
    <w:rsid w:val="00EA0024"/>
    <w:rsid w:val="00EA03E1"/>
    <w:rsid w:val="00EA2730"/>
    <w:rsid w:val="00EA27DF"/>
    <w:rsid w:val="00EA3E90"/>
    <w:rsid w:val="00EA6161"/>
    <w:rsid w:val="00EA6D9D"/>
    <w:rsid w:val="00EB4C2D"/>
    <w:rsid w:val="00EB582C"/>
    <w:rsid w:val="00EB6B4D"/>
    <w:rsid w:val="00EB6B85"/>
    <w:rsid w:val="00EB7D05"/>
    <w:rsid w:val="00EC086B"/>
    <w:rsid w:val="00EC08DB"/>
    <w:rsid w:val="00EC1150"/>
    <w:rsid w:val="00EC161E"/>
    <w:rsid w:val="00EC19B5"/>
    <w:rsid w:val="00EC2E6D"/>
    <w:rsid w:val="00EC3C92"/>
    <w:rsid w:val="00EC430E"/>
    <w:rsid w:val="00EC469D"/>
    <w:rsid w:val="00EC46AD"/>
    <w:rsid w:val="00EC713F"/>
    <w:rsid w:val="00ED0679"/>
    <w:rsid w:val="00ED2BDA"/>
    <w:rsid w:val="00ED6903"/>
    <w:rsid w:val="00ED6BE4"/>
    <w:rsid w:val="00EE0917"/>
    <w:rsid w:val="00EE1ADB"/>
    <w:rsid w:val="00EE4082"/>
    <w:rsid w:val="00EE77F5"/>
    <w:rsid w:val="00EF0715"/>
    <w:rsid w:val="00EF1C2F"/>
    <w:rsid w:val="00EF21DC"/>
    <w:rsid w:val="00EF3560"/>
    <w:rsid w:val="00EF608A"/>
    <w:rsid w:val="00F03001"/>
    <w:rsid w:val="00F0579F"/>
    <w:rsid w:val="00F063F2"/>
    <w:rsid w:val="00F07FFD"/>
    <w:rsid w:val="00F11396"/>
    <w:rsid w:val="00F11B09"/>
    <w:rsid w:val="00F1400D"/>
    <w:rsid w:val="00F16081"/>
    <w:rsid w:val="00F16B40"/>
    <w:rsid w:val="00F17FE1"/>
    <w:rsid w:val="00F21A6C"/>
    <w:rsid w:val="00F22510"/>
    <w:rsid w:val="00F26A70"/>
    <w:rsid w:val="00F26B5C"/>
    <w:rsid w:val="00F321C0"/>
    <w:rsid w:val="00F3222B"/>
    <w:rsid w:val="00F323B5"/>
    <w:rsid w:val="00F32C52"/>
    <w:rsid w:val="00F33614"/>
    <w:rsid w:val="00F36DCC"/>
    <w:rsid w:val="00F42E45"/>
    <w:rsid w:val="00F434BC"/>
    <w:rsid w:val="00F44BBB"/>
    <w:rsid w:val="00F45679"/>
    <w:rsid w:val="00F45B40"/>
    <w:rsid w:val="00F46874"/>
    <w:rsid w:val="00F470FB"/>
    <w:rsid w:val="00F509D9"/>
    <w:rsid w:val="00F511E1"/>
    <w:rsid w:val="00F51407"/>
    <w:rsid w:val="00F51E6C"/>
    <w:rsid w:val="00F52EA2"/>
    <w:rsid w:val="00F549E3"/>
    <w:rsid w:val="00F553A2"/>
    <w:rsid w:val="00F55AD0"/>
    <w:rsid w:val="00F57139"/>
    <w:rsid w:val="00F57FE7"/>
    <w:rsid w:val="00F60883"/>
    <w:rsid w:val="00F630EB"/>
    <w:rsid w:val="00F63419"/>
    <w:rsid w:val="00F64063"/>
    <w:rsid w:val="00F660D3"/>
    <w:rsid w:val="00F71D58"/>
    <w:rsid w:val="00F720C6"/>
    <w:rsid w:val="00F74B65"/>
    <w:rsid w:val="00F75C6F"/>
    <w:rsid w:val="00F7763C"/>
    <w:rsid w:val="00F80387"/>
    <w:rsid w:val="00F805B4"/>
    <w:rsid w:val="00F8109C"/>
    <w:rsid w:val="00F83329"/>
    <w:rsid w:val="00F85599"/>
    <w:rsid w:val="00F86C42"/>
    <w:rsid w:val="00F87B39"/>
    <w:rsid w:val="00F908DC"/>
    <w:rsid w:val="00F90DAD"/>
    <w:rsid w:val="00F91D42"/>
    <w:rsid w:val="00F9433E"/>
    <w:rsid w:val="00F94CEB"/>
    <w:rsid w:val="00F95E1E"/>
    <w:rsid w:val="00F97E86"/>
    <w:rsid w:val="00FA2208"/>
    <w:rsid w:val="00FA37AC"/>
    <w:rsid w:val="00FA4146"/>
    <w:rsid w:val="00FA44E3"/>
    <w:rsid w:val="00FA52F6"/>
    <w:rsid w:val="00FA5AD3"/>
    <w:rsid w:val="00FB0EA5"/>
    <w:rsid w:val="00FB3466"/>
    <w:rsid w:val="00FB364C"/>
    <w:rsid w:val="00FB4A92"/>
    <w:rsid w:val="00FB6828"/>
    <w:rsid w:val="00FB7C8B"/>
    <w:rsid w:val="00FB7ED1"/>
    <w:rsid w:val="00FC063D"/>
    <w:rsid w:val="00FC5598"/>
    <w:rsid w:val="00FC6C5C"/>
    <w:rsid w:val="00FD0335"/>
    <w:rsid w:val="00FD04AF"/>
    <w:rsid w:val="00FD401A"/>
    <w:rsid w:val="00FD4568"/>
    <w:rsid w:val="00FD4D0B"/>
    <w:rsid w:val="00FD51FE"/>
    <w:rsid w:val="00FD58AB"/>
    <w:rsid w:val="00FD6CED"/>
    <w:rsid w:val="00FD70EC"/>
    <w:rsid w:val="00FE01C8"/>
    <w:rsid w:val="00FE4A1B"/>
    <w:rsid w:val="00FE4FFD"/>
    <w:rsid w:val="00FE5187"/>
    <w:rsid w:val="00FE71E1"/>
    <w:rsid w:val="00FF089D"/>
    <w:rsid w:val="00FF1368"/>
    <w:rsid w:val="00FF1BFC"/>
    <w:rsid w:val="00FF4211"/>
    <w:rsid w:val="00FF73E8"/>
    <w:rsid w:val="00FF7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5AF3D"/>
  <w15:docId w15:val="{7F986720-5059-4051-9715-DC4A455A6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uiPriority w:val="1"/>
    <w:qFormat/>
    <w:rPr>
      <w:rFonts w:ascii="Times New Roman" w:eastAsia="Times New Roman" w:hAnsi="Times New Roman" w:cs="Times New Roman"/>
    </w:rPr>
  </w:style>
  <w:style w:type="paragraph" w:styleId="Titolo1">
    <w:name w:val="heading 1"/>
    <w:basedOn w:val="Normale"/>
    <w:uiPriority w:val="1"/>
    <w:qFormat/>
    <w:pPr>
      <w:ind w:left="840" w:hanging="343"/>
      <w:outlineLvl w:val="0"/>
    </w:pPr>
    <w:rPr>
      <w:rFonts w:ascii="Georgia" w:eastAsia="Georgia" w:hAnsi="Georgia" w:cs="Georgia"/>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testo">
    <w:name w:val="Body Text"/>
    <w:basedOn w:val="Normale"/>
    <w:link w:val="CorpotestoCarattere"/>
    <w:uiPriority w:val="1"/>
    <w:qFormat/>
    <w:rPr>
      <w:sz w:val="24"/>
      <w:szCs w:val="24"/>
    </w:rPr>
  </w:style>
  <w:style w:type="paragraph" w:styleId="Paragrafoelenco">
    <w:name w:val="List Paragraph"/>
    <w:basedOn w:val="Normale"/>
    <w:uiPriority w:val="1"/>
    <w:qFormat/>
    <w:pPr>
      <w:ind w:left="999" w:hanging="502"/>
      <w:jc w:val="both"/>
    </w:pPr>
    <w:rPr>
      <w:rFonts w:ascii="Palatino Linotype" w:eastAsia="Palatino Linotype" w:hAnsi="Palatino Linotype" w:cs="Palatino Linotype"/>
    </w:rPr>
  </w:style>
  <w:style w:type="paragraph" w:customStyle="1" w:styleId="TableParagraph">
    <w:name w:val="Table Paragraph"/>
    <w:basedOn w:val="Normale"/>
    <w:uiPriority w:val="1"/>
    <w:qFormat/>
    <w:pPr>
      <w:spacing w:before="52"/>
      <w:ind w:left="119"/>
      <w:jc w:val="center"/>
    </w:pPr>
  </w:style>
  <w:style w:type="paragraph" w:customStyle="1" w:styleId="EndNoteBibliographyTitle">
    <w:name w:val="EndNote Bibliography Title"/>
    <w:basedOn w:val="Normale"/>
    <w:link w:val="EndNoteBibliographyTitleChar"/>
    <w:rsid w:val="002800B8"/>
    <w:pPr>
      <w:jc w:val="center"/>
    </w:pPr>
    <w:rPr>
      <w:noProof/>
    </w:rPr>
  </w:style>
  <w:style w:type="character" w:customStyle="1" w:styleId="CorpotestoCarattere">
    <w:name w:val="Corpo testo Carattere"/>
    <w:basedOn w:val="Carpredefinitoparagrafo"/>
    <w:link w:val="Corpotesto"/>
    <w:uiPriority w:val="1"/>
    <w:rsid w:val="002800B8"/>
    <w:rPr>
      <w:rFonts w:ascii="Times New Roman" w:eastAsia="Times New Roman" w:hAnsi="Times New Roman" w:cs="Times New Roman"/>
      <w:sz w:val="24"/>
      <w:szCs w:val="24"/>
    </w:rPr>
  </w:style>
  <w:style w:type="character" w:customStyle="1" w:styleId="EndNoteBibliographyTitleChar">
    <w:name w:val="EndNote Bibliography Title Char"/>
    <w:basedOn w:val="CorpotestoCarattere"/>
    <w:link w:val="EndNoteBibliographyTitle"/>
    <w:rsid w:val="002800B8"/>
    <w:rPr>
      <w:rFonts w:ascii="Times New Roman" w:eastAsia="Times New Roman" w:hAnsi="Times New Roman" w:cs="Times New Roman"/>
      <w:noProof/>
      <w:sz w:val="24"/>
      <w:szCs w:val="24"/>
    </w:rPr>
  </w:style>
  <w:style w:type="paragraph" w:customStyle="1" w:styleId="EndNoteBibliography">
    <w:name w:val="EndNote Bibliography"/>
    <w:basedOn w:val="Normale"/>
    <w:link w:val="EndNoteBibliographyChar"/>
    <w:rsid w:val="002800B8"/>
    <w:pPr>
      <w:spacing w:line="480" w:lineRule="auto"/>
    </w:pPr>
    <w:rPr>
      <w:noProof/>
    </w:rPr>
  </w:style>
  <w:style w:type="character" w:customStyle="1" w:styleId="EndNoteBibliographyChar">
    <w:name w:val="EndNote Bibliography Char"/>
    <w:basedOn w:val="CorpotestoCarattere"/>
    <w:link w:val="EndNoteBibliography"/>
    <w:rsid w:val="002800B8"/>
    <w:rPr>
      <w:rFonts w:ascii="Times New Roman" w:eastAsia="Times New Roman" w:hAnsi="Times New Roman" w:cs="Times New Roman"/>
      <w:noProof/>
      <w:sz w:val="24"/>
      <w:szCs w:val="24"/>
    </w:rPr>
  </w:style>
  <w:style w:type="paragraph" w:styleId="Nessunaspaziatura">
    <w:name w:val="No Spacing"/>
    <w:link w:val="NessunaspaziaturaCarattere"/>
    <w:uiPriority w:val="1"/>
    <w:qFormat/>
    <w:rsid w:val="005516CA"/>
    <w:rPr>
      <w:rFonts w:ascii="Times New Roman" w:eastAsia="Times New Roman" w:hAnsi="Times New Roman" w:cs="Times New Roman"/>
    </w:rPr>
  </w:style>
  <w:style w:type="paragraph" w:styleId="Intestazione">
    <w:name w:val="header"/>
    <w:basedOn w:val="Normale"/>
    <w:link w:val="IntestazioneCarattere"/>
    <w:uiPriority w:val="99"/>
    <w:unhideWhenUsed/>
    <w:rsid w:val="00B93EBD"/>
    <w:pPr>
      <w:tabs>
        <w:tab w:val="center" w:pos="4680"/>
        <w:tab w:val="right" w:pos="9360"/>
      </w:tabs>
    </w:pPr>
  </w:style>
  <w:style w:type="character" w:customStyle="1" w:styleId="IntestazioneCarattere">
    <w:name w:val="Intestazione Carattere"/>
    <w:basedOn w:val="Carpredefinitoparagrafo"/>
    <w:link w:val="Intestazione"/>
    <w:uiPriority w:val="99"/>
    <w:rsid w:val="00B93EBD"/>
    <w:rPr>
      <w:rFonts w:ascii="Times New Roman" w:eastAsia="Times New Roman" w:hAnsi="Times New Roman" w:cs="Times New Roman"/>
    </w:rPr>
  </w:style>
  <w:style w:type="paragraph" w:styleId="Pidipagina">
    <w:name w:val="footer"/>
    <w:basedOn w:val="Normale"/>
    <w:link w:val="PidipaginaCarattere"/>
    <w:uiPriority w:val="99"/>
    <w:unhideWhenUsed/>
    <w:rsid w:val="00B93EBD"/>
    <w:pPr>
      <w:tabs>
        <w:tab w:val="center" w:pos="4680"/>
        <w:tab w:val="right" w:pos="9360"/>
      </w:tabs>
    </w:pPr>
  </w:style>
  <w:style w:type="character" w:customStyle="1" w:styleId="PidipaginaCarattere">
    <w:name w:val="Piè di pagina Carattere"/>
    <w:basedOn w:val="Carpredefinitoparagrafo"/>
    <w:link w:val="Pidipagina"/>
    <w:uiPriority w:val="99"/>
    <w:rsid w:val="00B93EBD"/>
    <w:rPr>
      <w:rFonts w:ascii="Times New Roman" w:eastAsia="Times New Roman" w:hAnsi="Times New Roman" w:cs="Times New Roman"/>
    </w:rPr>
  </w:style>
  <w:style w:type="paragraph" w:styleId="Didascalia">
    <w:name w:val="caption"/>
    <w:basedOn w:val="Normale"/>
    <w:next w:val="Normale"/>
    <w:uiPriority w:val="35"/>
    <w:unhideWhenUsed/>
    <w:qFormat/>
    <w:rsid w:val="00234F4C"/>
    <w:pPr>
      <w:spacing w:after="200"/>
    </w:pPr>
    <w:rPr>
      <w:i/>
      <w:iCs/>
      <w:color w:val="1F497D" w:themeColor="text2"/>
      <w:sz w:val="18"/>
      <w:szCs w:val="18"/>
    </w:rPr>
  </w:style>
  <w:style w:type="paragraph" w:styleId="Testofumetto">
    <w:name w:val="Balloon Text"/>
    <w:basedOn w:val="Normale"/>
    <w:link w:val="TestofumettoCarattere"/>
    <w:uiPriority w:val="99"/>
    <w:semiHidden/>
    <w:unhideWhenUsed/>
    <w:rsid w:val="00CC1522"/>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CC1522"/>
    <w:rPr>
      <w:rFonts w:ascii="Tahoma" w:eastAsia="Times New Roman" w:hAnsi="Tahoma" w:cs="Tahoma"/>
      <w:sz w:val="16"/>
      <w:szCs w:val="16"/>
    </w:rPr>
  </w:style>
  <w:style w:type="character" w:styleId="Rimandocommento">
    <w:name w:val="annotation reference"/>
    <w:basedOn w:val="Carpredefinitoparagrafo"/>
    <w:uiPriority w:val="99"/>
    <w:semiHidden/>
    <w:unhideWhenUsed/>
    <w:rsid w:val="00A22CE6"/>
    <w:rPr>
      <w:sz w:val="16"/>
      <w:szCs w:val="16"/>
    </w:rPr>
  </w:style>
  <w:style w:type="paragraph" w:styleId="Testocommento">
    <w:name w:val="annotation text"/>
    <w:basedOn w:val="Normale"/>
    <w:link w:val="TestocommentoCarattere"/>
    <w:uiPriority w:val="99"/>
    <w:semiHidden/>
    <w:unhideWhenUsed/>
    <w:rsid w:val="00A22CE6"/>
    <w:rPr>
      <w:sz w:val="20"/>
      <w:szCs w:val="20"/>
    </w:rPr>
  </w:style>
  <w:style w:type="character" w:customStyle="1" w:styleId="TestocommentoCarattere">
    <w:name w:val="Testo commento Carattere"/>
    <w:basedOn w:val="Carpredefinitoparagrafo"/>
    <w:link w:val="Testocommento"/>
    <w:uiPriority w:val="99"/>
    <w:semiHidden/>
    <w:rsid w:val="00A22CE6"/>
    <w:rPr>
      <w:rFonts w:ascii="Times New Roman" w:eastAsia="Times New Roman" w:hAnsi="Times New Roman" w:cs="Times New Roman"/>
      <w:sz w:val="20"/>
      <w:szCs w:val="20"/>
    </w:rPr>
  </w:style>
  <w:style w:type="paragraph" w:styleId="Soggettocommento">
    <w:name w:val="annotation subject"/>
    <w:basedOn w:val="Testocommento"/>
    <w:next w:val="Testocommento"/>
    <w:link w:val="SoggettocommentoCarattere"/>
    <w:uiPriority w:val="99"/>
    <w:semiHidden/>
    <w:unhideWhenUsed/>
    <w:rsid w:val="00A22CE6"/>
    <w:rPr>
      <w:b/>
      <w:bCs/>
    </w:rPr>
  </w:style>
  <w:style w:type="character" w:customStyle="1" w:styleId="SoggettocommentoCarattere">
    <w:name w:val="Soggetto commento Carattere"/>
    <w:basedOn w:val="TestocommentoCarattere"/>
    <w:link w:val="Soggettocommento"/>
    <w:uiPriority w:val="99"/>
    <w:semiHidden/>
    <w:rsid w:val="00A22CE6"/>
    <w:rPr>
      <w:rFonts w:ascii="Times New Roman" w:eastAsia="Times New Roman" w:hAnsi="Times New Roman" w:cs="Times New Roman"/>
      <w:b/>
      <w:bCs/>
      <w:sz w:val="20"/>
      <w:szCs w:val="20"/>
    </w:rPr>
  </w:style>
  <w:style w:type="character" w:styleId="Enfasigrassetto">
    <w:name w:val="Strong"/>
    <w:basedOn w:val="Carpredefinitoparagrafo"/>
    <w:uiPriority w:val="22"/>
    <w:qFormat/>
    <w:rsid w:val="00FD6CED"/>
    <w:rPr>
      <w:b/>
      <w:bCs/>
    </w:rPr>
  </w:style>
  <w:style w:type="paragraph" w:styleId="Revisione">
    <w:name w:val="Revision"/>
    <w:hidden/>
    <w:uiPriority w:val="99"/>
    <w:semiHidden/>
    <w:rsid w:val="00233B83"/>
    <w:pPr>
      <w:widowControl/>
      <w:autoSpaceDE/>
      <w:autoSpaceDN/>
    </w:pPr>
    <w:rPr>
      <w:rFonts w:ascii="Times New Roman" w:eastAsia="Times New Roman" w:hAnsi="Times New Roman" w:cs="Times New Roman"/>
    </w:rPr>
  </w:style>
  <w:style w:type="paragraph" w:styleId="NormaleWeb">
    <w:name w:val="Normal (Web)"/>
    <w:basedOn w:val="Normale"/>
    <w:uiPriority w:val="99"/>
    <w:semiHidden/>
    <w:unhideWhenUsed/>
    <w:rsid w:val="007929BC"/>
    <w:pPr>
      <w:widowControl/>
      <w:autoSpaceDE/>
      <w:autoSpaceDN/>
      <w:spacing w:before="100" w:beforeAutospacing="1" w:after="100" w:afterAutospacing="1"/>
    </w:pPr>
    <w:rPr>
      <w:sz w:val="24"/>
      <w:szCs w:val="24"/>
      <w:lang w:val="en-GB" w:eastAsia="en-GB"/>
    </w:rPr>
  </w:style>
  <w:style w:type="character" w:styleId="Collegamentoipertestuale">
    <w:name w:val="Hyperlink"/>
    <w:basedOn w:val="Carpredefinitoparagrafo"/>
    <w:uiPriority w:val="99"/>
    <w:unhideWhenUsed/>
    <w:rsid w:val="0003493E"/>
    <w:rPr>
      <w:color w:val="0000FF" w:themeColor="hyperlink"/>
      <w:u w:val="single"/>
    </w:rPr>
  </w:style>
  <w:style w:type="character" w:customStyle="1" w:styleId="NessunaspaziaturaCarattere">
    <w:name w:val="Nessuna spaziatura Carattere"/>
    <w:basedOn w:val="Carpredefinitoparagrafo"/>
    <w:link w:val="Nessunaspaziatura"/>
    <w:uiPriority w:val="1"/>
    <w:rsid w:val="00200E54"/>
    <w:rPr>
      <w:rFonts w:ascii="Times New Roman" w:eastAsia="Times New Roman" w:hAnsi="Times New Roman" w:cs="Times New Roman"/>
    </w:rPr>
  </w:style>
  <w:style w:type="character" w:styleId="Numeroriga">
    <w:name w:val="line number"/>
    <w:basedOn w:val="Carpredefinitoparagrafo"/>
    <w:uiPriority w:val="99"/>
    <w:semiHidden/>
    <w:unhideWhenUsed/>
    <w:rsid w:val="00FB364C"/>
  </w:style>
  <w:style w:type="character" w:styleId="Enfasicorsivo">
    <w:name w:val="Emphasis"/>
    <w:basedOn w:val="Carpredefinitoparagrafo"/>
    <w:uiPriority w:val="20"/>
    <w:qFormat/>
    <w:rsid w:val="004A56E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684936">
      <w:bodyDiv w:val="1"/>
      <w:marLeft w:val="0"/>
      <w:marRight w:val="0"/>
      <w:marTop w:val="0"/>
      <w:marBottom w:val="0"/>
      <w:divBdr>
        <w:top w:val="none" w:sz="0" w:space="0" w:color="auto"/>
        <w:left w:val="none" w:sz="0" w:space="0" w:color="auto"/>
        <w:bottom w:val="none" w:sz="0" w:space="0" w:color="auto"/>
        <w:right w:val="none" w:sz="0" w:space="0" w:color="auto"/>
      </w:divBdr>
    </w:div>
    <w:div w:id="195460775">
      <w:bodyDiv w:val="1"/>
      <w:marLeft w:val="0"/>
      <w:marRight w:val="0"/>
      <w:marTop w:val="0"/>
      <w:marBottom w:val="0"/>
      <w:divBdr>
        <w:top w:val="none" w:sz="0" w:space="0" w:color="auto"/>
        <w:left w:val="none" w:sz="0" w:space="0" w:color="auto"/>
        <w:bottom w:val="none" w:sz="0" w:space="0" w:color="auto"/>
        <w:right w:val="none" w:sz="0" w:space="0" w:color="auto"/>
      </w:divBdr>
    </w:div>
    <w:div w:id="384448314">
      <w:bodyDiv w:val="1"/>
      <w:marLeft w:val="0"/>
      <w:marRight w:val="0"/>
      <w:marTop w:val="0"/>
      <w:marBottom w:val="0"/>
      <w:divBdr>
        <w:top w:val="none" w:sz="0" w:space="0" w:color="auto"/>
        <w:left w:val="none" w:sz="0" w:space="0" w:color="auto"/>
        <w:bottom w:val="none" w:sz="0" w:space="0" w:color="auto"/>
        <w:right w:val="none" w:sz="0" w:space="0" w:color="auto"/>
      </w:divBdr>
    </w:div>
    <w:div w:id="724573581">
      <w:bodyDiv w:val="1"/>
      <w:marLeft w:val="0"/>
      <w:marRight w:val="0"/>
      <w:marTop w:val="0"/>
      <w:marBottom w:val="0"/>
      <w:divBdr>
        <w:top w:val="none" w:sz="0" w:space="0" w:color="auto"/>
        <w:left w:val="none" w:sz="0" w:space="0" w:color="auto"/>
        <w:bottom w:val="none" w:sz="0" w:space="0" w:color="auto"/>
        <w:right w:val="none" w:sz="0" w:space="0" w:color="auto"/>
      </w:divBdr>
    </w:div>
    <w:div w:id="1039864239">
      <w:bodyDiv w:val="1"/>
      <w:marLeft w:val="0"/>
      <w:marRight w:val="0"/>
      <w:marTop w:val="0"/>
      <w:marBottom w:val="0"/>
      <w:divBdr>
        <w:top w:val="none" w:sz="0" w:space="0" w:color="auto"/>
        <w:left w:val="none" w:sz="0" w:space="0" w:color="auto"/>
        <w:bottom w:val="none" w:sz="0" w:space="0" w:color="auto"/>
        <w:right w:val="none" w:sz="0" w:space="0" w:color="auto"/>
      </w:divBdr>
    </w:div>
    <w:div w:id="1044402581">
      <w:bodyDiv w:val="1"/>
      <w:marLeft w:val="0"/>
      <w:marRight w:val="0"/>
      <w:marTop w:val="0"/>
      <w:marBottom w:val="0"/>
      <w:divBdr>
        <w:top w:val="none" w:sz="0" w:space="0" w:color="auto"/>
        <w:left w:val="none" w:sz="0" w:space="0" w:color="auto"/>
        <w:bottom w:val="none" w:sz="0" w:space="0" w:color="auto"/>
        <w:right w:val="none" w:sz="0" w:space="0" w:color="auto"/>
      </w:divBdr>
    </w:div>
    <w:div w:id="1171067752">
      <w:bodyDiv w:val="1"/>
      <w:marLeft w:val="0"/>
      <w:marRight w:val="0"/>
      <w:marTop w:val="0"/>
      <w:marBottom w:val="0"/>
      <w:divBdr>
        <w:top w:val="none" w:sz="0" w:space="0" w:color="auto"/>
        <w:left w:val="none" w:sz="0" w:space="0" w:color="auto"/>
        <w:bottom w:val="none" w:sz="0" w:space="0" w:color="auto"/>
        <w:right w:val="none" w:sz="0" w:space="0" w:color="auto"/>
      </w:divBdr>
    </w:div>
    <w:div w:id="1279606198">
      <w:bodyDiv w:val="1"/>
      <w:marLeft w:val="0"/>
      <w:marRight w:val="0"/>
      <w:marTop w:val="0"/>
      <w:marBottom w:val="0"/>
      <w:divBdr>
        <w:top w:val="none" w:sz="0" w:space="0" w:color="auto"/>
        <w:left w:val="none" w:sz="0" w:space="0" w:color="auto"/>
        <w:bottom w:val="none" w:sz="0" w:space="0" w:color="auto"/>
        <w:right w:val="none" w:sz="0" w:space="0" w:color="auto"/>
      </w:divBdr>
    </w:div>
    <w:div w:id="1364402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3389/fncom.2019.00077" TargetMode="External"/><Relationship Id="rId21" Type="http://schemas.openxmlformats.org/officeDocument/2006/relationships/hyperlink" Target="https://doi.org/10.1093/brain/awx176" TargetMode="External"/><Relationship Id="rId34" Type="http://schemas.openxmlformats.org/officeDocument/2006/relationships/hyperlink" Target="https://doi.org/10.1089/neu.2010.1358" TargetMode="External"/><Relationship Id="rId42" Type="http://schemas.openxmlformats.org/officeDocument/2006/relationships/hyperlink" Target="https://doi.org/10.1007/s11682-016-9613-7" TargetMode="External"/><Relationship Id="rId47" Type="http://schemas.openxmlformats.org/officeDocument/2006/relationships/hyperlink" Target="https://doi.org/10.1016/j.clinph.2014.07.004" TargetMode="External"/><Relationship Id="rId50" Type="http://schemas.openxmlformats.org/officeDocument/2006/relationships/hyperlink" Target="https://doi.org/10.1097/00001199-200609000-00003" TargetMode="External"/><Relationship Id="rId55" Type="http://schemas.openxmlformats.org/officeDocument/2006/relationships/hyperlink" Target="https://doi.org/10.1212/01.wnl.0000334754.15330.69"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2/jnr.24115" TargetMode="External"/><Relationship Id="rId29" Type="http://schemas.openxmlformats.org/officeDocument/2006/relationships/hyperlink" Target="https://doi.org/10.1007/s00415-013-6982-3" TargetMode="External"/><Relationship Id="rId11" Type="http://schemas.openxmlformats.org/officeDocument/2006/relationships/hyperlink" Target="https://doi.org/10.1097/01.nrl.0000178756.44055.f6" TargetMode="External"/><Relationship Id="rId24" Type="http://schemas.openxmlformats.org/officeDocument/2006/relationships/hyperlink" Target="https://doi.org/10.1016/b978-0-7020-5307-8.00005-3" TargetMode="External"/><Relationship Id="rId32" Type="http://schemas.openxmlformats.org/officeDocument/2006/relationships/hyperlink" Target="https://doi.org/10.1016/j.nicl.2013.09.010" TargetMode="External"/><Relationship Id="rId37" Type="http://schemas.openxmlformats.org/officeDocument/2006/relationships/hyperlink" Target="https://doi.org/10.1136/bmj.c3765" TargetMode="External"/><Relationship Id="rId40" Type="http://schemas.openxmlformats.org/officeDocument/2006/relationships/hyperlink" Target="https://doi.org/10.1056/NEJMoa0905370" TargetMode="External"/><Relationship Id="rId45" Type="http://schemas.openxmlformats.org/officeDocument/2006/relationships/hyperlink" Target="https://doi.org/10.1111/j.1460-9568.2009.07062.x" TargetMode="External"/><Relationship Id="rId53" Type="http://schemas.openxmlformats.org/officeDocument/2006/relationships/hyperlink" Target="https://doi.org/10.1136/jnnp-2017-317829" TargetMode="External"/><Relationship Id="rId58" Type="http://schemas.openxmlformats.org/officeDocument/2006/relationships/hyperlink" Target="https://doi.org/10.1006/nimg.2002.1040" TargetMode="External"/><Relationship Id="rId5" Type="http://schemas.openxmlformats.org/officeDocument/2006/relationships/webSettings" Target="webSettings.xml"/><Relationship Id="rId61" Type="http://schemas.openxmlformats.org/officeDocument/2006/relationships/hyperlink" Target="https://doi.org/10.1002/hbm.23370" TargetMode="External"/><Relationship Id="rId19" Type="http://schemas.openxmlformats.org/officeDocument/2006/relationships/hyperlink" Target="https://doi.org/10.1093/brain/awv169" TargetMode="External"/><Relationship Id="rId14" Type="http://schemas.openxmlformats.org/officeDocument/2006/relationships/hyperlink" Target="https://doi.org/10.1016/S0079-6123(09)17716-6" TargetMode="External"/><Relationship Id="rId22" Type="http://schemas.openxmlformats.org/officeDocument/2006/relationships/hyperlink" Target="https://doi.org/10.7554/eLife.54055" TargetMode="External"/><Relationship Id="rId27" Type="http://schemas.openxmlformats.org/officeDocument/2006/relationships/hyperlink" Target="https://doi.org/10.1016/j.neuroimage.2019.116373" TargetMode="External"/><Relationship Id="rId30" Type="http://schemas.openxmlformats.org/officeDocument/2006/relationships/hyperlink" Target="https://doi.org/10.1016/j.clinph.2008.03.030" TargetMode="External"/><Relationship Id="rId35" Type="http://schemas.openxmlformats.org/officeDocument/2006/relationships/hyperlink" Target="https://doi.org/10.1523/JNEUROSCI.1289-17.2017" TargetMode="External"/><Relationship Id="rId43" Type="http://schemas.openxmlformats.org/officeDocument/2006/relationships/hyperlink" Target="https://doi.org/10.1126/science.1130197" TargetMode="External"/><Relationship Id="rId48" Type="http://schemas.openxmlformats.org/officeDocument/2006/relationships/hyperlink" Target="https://doi.org/10.1016/j.clinph.2017.12.012" TargetMode="External"/><Relationship Id="rId56" Type="http://schemas.openxmlformats.org/officeDocument/2006/relationships/hyperlink" Target="https://doi.org/10.1186/1471-2377-9-35" TargetMode="External"/><Relationship Id="rId64" Type="http://schemas.openxmlformats.org/officeDocument/2006/relationships/theme" Target="theme/theme1.xml"/><Relationship Id="rId69" Type="http://schemas.microsoft.com/office/2016/09/relationships/commentsIds" Target="commentsIds.xml"/><Relationship Id="rId8" Type="http://schemas.openxmlformats.org/officeDocument/2006/relationships/header" Target="header1.xml"/><Relationship Id="rId51" Type="http://schemas.openxmlformats.org/officeDocument/2006/relationships/hyperlink" Target="https://doi.org/10.1016/j.tins.2009.11.002" TargetMode="External"/><Relationship Id="rId3" Type="http://schemas.openxmlformats.org/officeDocument/2006/relationships/styles" Target="styles.xml"/><Relationship Id="rId12" Type="http://schemas.openxmlformats.org/officeDocument/2006/relationships/hyperlink" Target="https://doi.org/10.1007/s00415-011-6114-x" TargetMode="External"/><Relationship Id="rId17" Type="http://schemas.openxmlformats.org/officeDocument/2006/relationships/hyperlink" Target="https://doi.org/10.1016/j.neuroimage.2015.01.037" TargetMode="External"/><Relationship Id="rId25" Type="http://schemas.openxmlformats.org/officeDocument/2006/relationships/hyperlink" Target="https://doi.org/10.1016/j.apmr.2004.02.033" TargetMode="External"/><Relationship Id="rId33" Type="http://schemas.openxmlformats.org/officeDocument/2006/relationships/hyperlink" Target="https://doi.org/10.1371/journal.pone.0115551" TargetMode="External"/><Relationship Id="rId38" Type="http://schemas.openxmlformats.org/officeDocument/2006/relationships/hyperlink" Target="https://doi.org/10.1027/0269-8803/a000016" TargetMode="External"/><Relationship Id="rId46" Type="http://schemas.openxmlformats.org/officeDocument/2006/relationships/hyperlink" Target="https://doi.org/10.1002/ana.24634" TargetMode="External"/><Relationship Id="rId59" Type="http://schemas.openxmlformats.org/officeDocument/2006/relationships/hyperlink" Target="https://doi.org/10.1016/S0140-6736(14)60042-8" TargetMode="External"/><Relationship Id="rId20" Type="http://schemas.openxmlformats.org/officeDocument/2006/relationships/hyperlink" Target="https://doi.org/10.1126/sciadv.aat7603" TargetMode="External"/><Relationship Id="rId41" Type="http://schemas.openxmlformats.org/officeDocument/2006/relationships/hyperlink" Target="https://doi.org/10.1016/j.neuroimage.2020.117001" TargetMode="External"/><Relationship Id="rId54" Type="http://schemas.openxmlformats.org/officeDocument/2006/relationships/hyperlink" Target="https://doi.org/10.1097/WCO.0000000000000495"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3389/fnins.2019.00807" TargetMode="External"/><Relationship Id="rId23" Type="http://schemas.openxmlformats.org/officeDocument/2006/relationships/hyperlink" Target="https://doi.org/10.1016/j.clinph.2016.03.021" TargetMode="External"/><Relationship Id="rId28" Type="http://schemas.openxmlformats.org/officeDocument/2006/relationships/hyperlink" Target="https://doi.org/10.1016/j.tics.2005.10.010" TargetMode="External"/><Relationship Id="rId36" Type="http://schemas.openxmlformats.org/officeDocument/2006/relationships/hyperlink" Target="https://doi.org/10.1146/annurev-clinpsy-032511-143050" TargetMode="External"/><Relationship Id="rId49" Type="http://schemas.openxmlformats.org/officeDocument/2006/relationships/hyperlink" Target="https://doi.org/10.3109/02699052.2011.558043" TargetMode="External"/><Relationship Id="rId57" Type="http://schemas.openxmlformats.org/officeDocument/2006/relationships/hyperlink" Target="https://doi.org/10.1016/j.neuroimage.2008.03.061" TargetMode="External"/><Relationship Id="rId10" Type="http://schemas.openxmlformats.org/officeDocument/2006/relationships/hyperlink" Target="https://doi.org/10.1016/j.clinph.2009.11.008" TargetMode="External"/><Relationship Id="rId31" Type="http://schemas.openxmlformats.org/officeDocument/2006/relationships/hyperlink" Target="https://doi.org/10.1002/ana.24423" TargetMode="External"/><Relationship Id="rId44" Type="http://schemas.openxmlformats.org/officeDocument/2006/relationships/hyperlink" Target="https://doi.org/10.1016/j.neuroimage.2011.02.046" TargetMode="External"/><Relationship Id="rId52" Type="http://schemas.openxmlformats.org/officeDocument/2006/relationships/hyperlink" Target="https://doi.org/10.1016/j.conb.2013.10.007" TargetMode="External"/><Relationship Id="rId60" Type="http://schemas.openxmlformats.org/officeDocument/2006/relationships/hyperlink" Target="https://doi.org/10.1093/brain/awp313" TargetMode="External"/><Relationship Id="rId4" Type="http://schemas.openxmlformats.org/officeDocument/2006/relationships/settings" Target="settings.xml"/><Relationship Id="rId9" Type="http://schemas.openxmlformats.org/officeDocument/2006/relationships/hyperlink" Target="https://doi.org/10.1093/brain/123.7.1327" TargetMode="External"/><Relationship Id="rId13" Type="http://schemas.openxmlformats.org/officeDocument/2006/relationships/hyperlink" Target="https://doi.org/10.1016/j.nicl.2013.10.008" TargetMode="External"/><Relationship Id="rId18" Type="http://schemas.openxmlformats.org/officeDocument/2006/relationships/hyperlink" Target="https://doi.org/10.1038/nrn.2017.151" TargetMode="External"/><Relationship Id="rId39" Type="http://schemas.openxmlformats.org/officeDocument/2006/relationships/hyperlink" Target="https://doi.org/10.1212/WNL.00000000000011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A68E7-D23F-4F49-84D7-7C29B0E8F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1428</Words>
  <Characters>65144</Characters>
  <Application>Microsoft Office Word</Application>
  <DocSecurity>0</DocSecurity>
  <Lines>542</Lines>
  <Paragraphs>1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7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Monti</dc:creator>
  <cp:lastModifiedBy>Ferraro Stefania</cp:lastModifiedBy>
  <cp:revision>6</cp:revision>
  <cp:lastPrinted>2019-07-04T10:03:00Z</cp:lastPrinted>
  <dcterms:created xsi:type="dcterms:W3CDTF">2020-08-21T17:00:00Z</dcterms:created>
  <dcterms:modified xsi:type="dcterms:W3CDTF">2020-08-2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2T00:00:00Z</vt:filetime>
  </property>
  <property fmtid="{D5CDD505-2E9C-101B-9397-08002B2CF9AE}" pid="3" name="Creator">
    <vt:lpwstr>LaTeX with hyperref package</vt:lpwstr>
  </property>
  <property fmtid="{D5CDD505-2E9C-101B-9397-08002B2CF9AE}" pid="4" name="LastSaved">
    <vt:filetime>2019-03-22T00:00:00Z</vt:filetime>
  </property>
</Properties>
</file>